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2B92D329" w14:textId="4ED5CA31" w:rsidR="00B87880" w:rsidRPr="001554A2" w:rsidRDefault="00396B00" w:rsidP="008444C5">
      <w:pPr>
        <w:rPr>
          <w:b/>
          <w:sz w:val="32"/>
          <w:lang w:val="en-GB"/>
        </w:rPr>
      </w:pPr>
      <w:r w:rsidRPr="001554A2">
        <w:rPr>
          <w:b/>
          <w:sz w:val="32"/>
          <w:lang w:val="en-GB"/>
        </w:rPr>
        <w:t>Appendix</w:t>
      </w:r>
    </w:p>
    <w:p w14:paraId="6F7C3B47" w14:textId="77777777" w:rsidR="00E36C30" w:rsidRPr="0093428E" w:rsidRDefault="00E36C30" w:rsidP="00E36C30">
      <w:pPr>
        <w:rPr>
          <w:rFonts w:cs="Arial"/>
          <w:b/>
          <w:bCs/>
          <w:color w:val="000000" w:themeColor="text1"/>
          <w:kern w:val="32"/>
          <w:sz w:val="32"/>
          <w:szCs w:val="32"/>
          <w:lang w:val="en-GB"/>
        </w:rPr>
      </w:pPr>
      <w:r w:rsidRPr="0093428E">
        <w:rPr>
          <w:rFonts w:cs="Arial"/>
          <w:b/>
          <w:bCs/>
          <w:color w:val="000000" w:themeColor="text1"/>
          <w:kern w:val="32"/>
          <w:sz w:val="32"/>
          <w:szCs w:val="32"/>
          <w:lang w:val="en-GB"/>
        </w:rPr>
        <w:t>Late Stroke After Transcatheter Aortic Valve Replacement: A Nationwide Study</w:t>
      </w:r>
    </w:p>
    <w:p w14:paraId="3CA4DFC7" w14:textId="596CD886" w:rsidR="00C14F20" w:rsidRPr="001554A2" w:rsidRDefault="00C14F20" w:rsidP="00396B00">
      <w:pPr>
        <w:rPr>
          <w:rFonts w:cs="Arial"/>
          <w:b/>
          <w:bCs/>
          <w:kern w:val="32"/>
          <w:sz w:val="36"/>
          <w:szCs w:val="32"/>
          <w:lang w:val="en-GB"/>
        </w:rPr>
      </w:pPr>
      <w:proofErr w:type="spellStart"/>
      <w:r w:rsidRPr="001554A2">
        <w:rPr>
          <w:sz w:val="24"/>
          <w:lang w:val="en-GB"/>
        </w:rPr>
        <w:t>SWEdish</w:t>
      </w:r>
      <w:proofErr w:type="spellEnd"/>
      <w:r w:rsidRPr="001554A2">
        <w:rPr>
          <w:sz w:val="24"/>
          <w:lang w:val="en-GB"/>
        </w:rPr>
        <w:t xml:space="preserve"> study on Stroke After </w:t>
      </w:r>
      <w:r w:rsidR="00747311" w:rsidRPr="001554A2">
        <w:rPr>
          <w:sz w:val="24"/>
          <w:lang w:val="en-GB"/>
        </w:rPr>
        <w:t>TAVI</w:t>
      </w:r>
      <w:r w:rsidRPr="001554A2">
        <w:rPr>
          <w:sz w:val="24"/>
          <w:lang w:val="en-GB"/>
        </w:rPr>
        <w:t xml:space="preserve"> (SWESTAT)</w:t>
      </w:r>
    </w:p>
    <w:p w14:paraId="03C0B917" w14:textId="77777777" w:rsidR="00C14F20" w:rsidRPr="001554A2" w:rsidRDefault="00C14F20" w:rsidP="00396B00">
      <w:pPr>
        <w:rPr>
          <w:rFonts w:cs="Arial"/>
          <w:b/>
          <w:bCs/>
          <w:sz w:val="32"/>
          <w:szCs w:val="32"/>
          <w:lang w:val="en-GB"/>
        </w:rPr>
      </w:pPr>
    </w:p>
    <w:tbl>
      <w:tblPr>
        <w:tblStyle w:val="Tabellrutnt"/>
        <w:tblW w:w="0" w:type="auto"/>
        <w:tblInd w:w="108" w:type="dxa"/>
        <w:tblLook w:val="04A0" w:firstRow="1" w:lastRow="0" w:firstColumn="1" w:lastColumn="0" w:noHBand="0" w:noVBand="1"/>
      </w:tblPr>
      <w:tblGrid>
        <w:gridCol w:w="450"/>
        <w:gridCol w:w="2250"/>
        <w:gridCol w:w="6285"/>
      </w:tblGrid>
      <w:tr w:rsidR="00C81938" w:rsidRPr="001554A2" w14:paraId="1DF02666" w14:textId="77777777" w:rsidTr="006F717E">
        <w:trPr>
          <w:trHeight w:val="117"/>
        </w:trPr>
        <w:tc>
          <w:tcPr>
            <w:tcW w:w="450" w:type="dxa"/>
          </w:tcPr>
          <w:p w14:paraId="6C857A42" w14:textId="77777777" w:rsidR="00C81938" w:rsidRPr="001554A2" w:rsidRDefault="00C81938" w:rsidP="006F717E">
            <w:pPr>
              <w:rPr>
                <w:rFonts w:asciiTheme="minorHAnsi" w:hAnsiTheme="minorHAnsi" w:cstheme="minorHAnsi"/>
                <w:sz w:val="22"/>
                <w:szCs w:val="20"/>
                <w:lang w:val="en-GB"/>
              </w:rPr>
            </w:pPr>
          </w:p>
        </w:tc>
        <w:tc>
          <w:tcPr>
            <w:tcW w:w="2250" w:type="dxa"/>
          </w:tcPr>
          <w:p w14:paraId="57B02339" w14:textId="77777777" w:rsidR="00C81938" w:rsidRPr="001554A2" w:rsidRDefault="00C81938" w:rsidP="006F717E">
            <w:pPr>
              <w:rPr>
                <w:rFonts w:asciiTheme="minorHAnsi" w:hAnsiTheme="minorHAnsi" w:cstheme="minorHAnsi"/>
                <w:b/>
                <w:sz w:val="22"/>
                <w:szCs w:val="20"/>
                <w:lang w:val="en-GB"/>
              </w:rPr>
            </w:pPr>
            <w:r w:rsidRPr="001554A2">
              <w:rPr>
                <w:rFonts w:asciiTheme="minorHAnsi" w:hAnsiTheme="minorHAnsi" w:cstheme="minorHAnsi"/>
                <w:b/>
                <w:sz w:val="22"/>
                <w:szCs w:val="20"/>
                <w:lang w:val="en-GB"/>
              </w:rPr>
              <w:t>Name, Degree(s)</w:t>
            </w:r>
          </w:p>
        </w:tc>
        <w:tc>
          <w:tcPr>
            <w:tcW w:w="6285" w:type="dxa"/>
          </w:tcPr>
          <w:p w14:paraId="1B441541" w14:textId="77777777" w:rsidR="00C81938" w:rsidRPr="001554A2" w:rsidRDefault="00C81938" w:rsidP="006F717E">
            <w:pPr>
              <w:rPr>
                <w:rFonts w:asciiTheme="minorHAnsi" w:hAnsiTheme="minorHAnsi" w:cstheme="minorHAnsi"/>
                <w:b/>
                <w:sz w:val="22"/>
                <w:szCs w:val="20"/>
                <w:lang w:val="en-GB"/>
              </w:rPr>
            </w:pPr>
            <w:r w:rsidRPr="001554A2">
              <w:rPr>
                <w:rFonts w:asciiTheme="minorHAnsi" w:hAnsiTheme="minorHAnsi" w:cstheme="minorHAnsi"/>
                <w:b/>
                <w:sz w:val="22"/>
                <w:szCs w:val="20"/>
                <w:lang w:val="en-GB"/>
              </w:rPr>
              <w:t>Institution, City, Country, email</w:t>
            </w:r>
          </w:p>
        </w:tc>
      </w:tr>
      <w:tr w:rsidR="00C81938" w:rsidRPr="00E36C30" w14:paraId="28C86C18" w14:textId="77777777" w:rsidTr="006F717E">
        <w:trPr>
          <w:trHeight w:val="117"/>
        </w:trPr>
        <w:tc>
          <w:tcPr>
            <w:tcW w:w="450" w:type="dxa"/>
            <w:shd w:val="clear" w:color="auto" w:fill="auto"/>
          </w:tcPr>
          <w:p w14:paraId="20FDCAFB" w14:textId="77777777" w:rsidR="00C81938" w:rsidRPr="001554A2" w:rsidRDefault="00C81938" w:rsidP="006F717E">
            <w:pPr>
              <w:rPr>
                <w:rFonts w:asciiTheme="minorHAnsi" w:hAnsiTheme="minorHAnsi" w:cstheme="minorHAnsi"/>
                <w:sz w:val="20"/>
                <w:szCs w:val="20"/>
                <w:lang w:val="en-GB"/>
              </w:rPr>
            </w:pPr>
            <w:r w:rsidRPr="001554A2">
              <w:rPr>
                <w:rFonts w:asciiTheme="minorHAnsi" w:hAnsiTheme="minorHAnsi" w:cstheme="minorHAnsi"/>
                <w:sz w:val="20"/>
                <w:szCs w:val="20"/>
                <w:lang w:val="en-GB"/>
              </w:rPr>
              <w:t>1</w:t>
            </w:r>
          </w:p>
        </w:tc>
        <w:tc>
          <w:tcPr>
            <w:tcW w:w="2250" w:type="dxa"/>
            <w:shd w:val="clear" w:color="auto" w:fill="auto"/>
          </w:tcPr>
          <w:p w14:paraId="4360D44D" w14:textId="77777777" w:rsidR="00C81938" w:rsidRPr="001554A2" w:rsidRDefault="00C81938" w:rsidP="006F717E">
            <w:pPr>
              <w:rPr>
                <w:rFonts w:asciiTheme="minorHAnsi" w:hAnsiTheme="minorHAnsi" w:cstheme="minorHAnsi"/>
                <w:sz w:val="22"/>
                <w:szCs w:val="22"/>
                <w:lang w:val="en-GB"/>
              </w:rPr>
            </w:pPr>
            <w:r w:rsidRPr="001554A2">
              <w:rPr>
                <w:rFonts w:asciiTheme="minorHAnsi" w:hAnsiTheme="minorHAnsi" w:cstheme="minorHAnsi"/>
                <w:sz w:val="22"/>
                <w:szCs w:val="22"/>
                <w:lang w:val="en-GB"/>
              </w:rPr>
              <w:t>Henrik Bjursten MD PhD</w:t>
            </w:r>
          </w:p>
        </w:tc>
        <w:tc>
          <w:tcPr>
            <w:tcW w:w="6285" w:type="dxa"/>
            <w:shd w:val="clear" w:color="auto" w:fill="auto"/>
          </w:tcPr>
          <w:p w14:paraId="74BD74FF" w14:textId="77777777" w:rsidR="00C81938" w:rsidRPr="001554A2" w:rsidRDefault="00C81938" w:rsidP="006F717E">
            <w:pPr>
              <w:rPr>
                <w:rFonts w:asciiTheme="minorHAnsi" w:hAnsiTheme="minorHAnsi" w:cstheme="minorHAnsi"/>
                <w:sz w:val="22"/>
                <w:szCs w:val="22"/>
                <w:lang w:val="en-GB"/>
              </w:rPr>
            </w:pPr>
            <w:r w:rsidRPr="001554A2">
              <w:rPr>
                <w:rFonts w:asciiTheme="minorHAnsi" w:hAnsiTheme="minorHAnsi" w:cstheme="minorHAnsi"/>
                <w:sz w:val="22"/>
                <w:szCs w:val="22"/>
                <w:lang w:val="en-GB"/>
              </w:rPr>
              <w:t xml:space="preserve">Lund University, Department of Cardiothoracic Surgery, </w:t>
            </w:r>
            <w:proofErr w:type="spellStart"/>
            <w:r w:rsidRPr="001554A2">
              <w:rPr>
                <w:rFonts w:asciiTheme="minorHAnsi" w:hAnsiTheme="minorHAnsi" w:cstheme="minorHAnsi"/>
                <w:sz w:val="22"/>
                <w:szCs w:val="22"/>
                <w:lang w:val="en-GB"/>
              </w:rPr>
              <w:t>Skåne</w:t>
            </w:r>
            <w:proofErr w:type="spellEnd"/>
            <w:r w:rsidRPr="001554A2">
              <w:rPr>
                <w:rFonts w:asciiTheme="minorHAnsi" w:hAnsiTheme="minorHAnsi" w:cstheme="minorHAnsi"/>
                <w:sz w:val="22"/>
                <w:szCs w:val="22"/>
                <w:lang w:val="en-GB"/>
              </w:rPr>
              <w:t xml:space="preserve"> University Hospital, Lund, Sweden.</w:t>
            </w:r>
          </w:p>
          <w:p w14:paraId="233E517A" w14:textId="77777777" w:rsidR="00C81938" w:rsidRPr="001554A2" w:rsidRDefault="00E36C30" w:rsidP="006F717E">
            <w:pPr>
              <w:rPr>
                <w:rFonts w:asciiTheme="minorHAnsi" w:hAnsiTheme="minorHAnsi" w:cstheme="minorHAnsi"/>
                <w:sz w:val="22"/>
                <w:szCs w:val="22"/>
                <w:lang w:val="en-GB"/>
              </w:rPr>
            </w:pPr>
            <w:hyperlink r:id="rId5" w:history="1">
              <w:r w:rsidR="00C81938" w:rsidRPr="001554A2">
                <w:rPr>
                  <w:rFonts w:asciiTheme="minorHAnsi" w:hAnsiTheme="minorHAnsi" w:cstheme="minorHAnsi"/>
                  <w:sz w:val="22"/>
                  <w:szCs w:val="22"/>
                  <w:lang w:val="en-GB"/>
                </w:rPr>
                <w:t>henrik.bjursten@med.lu.se</w:t>
              </w:r>
            </w:hyperlink>
          </w:p>
        </w:tc>
      </w:tr>
      <w:tr w:rsidR="00C81938" w:rsidRPr="00E36C30" w14:paraId="441649BF" w14:textId="77777777" w:rsidTr="006F717E">
        <w:trPr>
          <w:trHeight w:val="117"/>
        </w:trPr>
        <w:tc>
          <w:tcPr>
            <w:tcW w:w="450" w:type="dxa"/>
            <w:shd w:val="clear" w:color="auto" w:fill="auto"/>
          </w:tcPr>
          <w:p w14:paraId="2BE7A618" w14:textId="77777777" w:rsidR="00C81938" w:rsidRPr="001554A2" w:rsidRDefault="00C81938" w:rsidP="006F717E">
            <w:pPr>
              <w:rPr>
                <w:rFonts w:asciiTheme="minorHAnsi" w:hAnsiTheme="minorHAnsi" w:cstheme="minorHAnsi"/>
                <w:sz w:val="20"/>
                <w:szCs w:val="20"/>
                <w:lang w:val="en-GB"/>
              </w:rPr>
            </w:pPr>
            <w:r w:rsidRPr="001554A2">
              <w:rPr>
                <w:rFonts w:asciiTheme="minorHAnsi" w:hAnsiTheme="minorHAnsi" w:cstheme="minorHAnsi"/>
                <w:sz w:val="20"/>
                <w:szCs w:val="20"/>
                <w:lang w:val="en-GB"/>
              </w:rPr>
              <w:t>2</w:t>
            </w:r>
          </w:p>
        </w:tc>
        <w:tc>
          <w:tcPr>
            <w:tcW w:w="2250" w:type="dxa"/>
            <w:shd w:val="clear" w:color="auto" w:fill="auto"/>
          </w:tcPr>
          <w:p w14:paraId="70DBA43B" w14:textId="77777777" w:rsidR="00C81938" w:rsidRPr="00902B90" w:rsidRDefault="00C81938" w:rsidP="006F717E">
            <w:pPr>
              <w:rPr>
                <w:rFonts w:asciiTheme="minorHAnsi" w:hAnsiTheme="minorHAnsi" w:cstheme="minorHAnsi"/>
                <w:sz w:val="22"/>
                <w:szCs w:val="22"/>
                <w:lang w:val="sv-SE"/>
              </w:rPr>
            </w:pPr>
            <w:r w:rsidRPr="00902B90">
              <w:rPr>
                <w:rFonts w:asciiTheme="minorHAnsi" w:hAnsiTheme="minorHAnsi" w:cstheme="minorHAnsi"/>
                <w:sz w:val="22"/>
                <w:szCs w:val="22"/>
                <w:lang w:val="sv-SE"/>
              </w:rPr>
              <w:t xml:space="preserve">Professor Bo </w:t>
            </w:r>
            <w:proofErr w:type="spellStart"/>
            <w:r w:rsidRPr="00902B90">
              <w:rPr>
                <w:rFonts w:asciiTheme="minorHAnsi" w:hAnsiTheme="minorHAnsi" w:cstheme="minorHAnsi"/>
                <w:sz w:val="22"/>
                <w:szCs w:val="22"/>
                <w:lang w:val="sv-SE"/>
              </w:rPr>
              <w:t>Norrving</w:t>
            </w:r>
            <w:proofErr w:type="spellEnd"/>
            <w:r w:rsidRPr="00902B90">
              <w:rPr>
                <w:rFonts w:asciiTheme="minorHAnsi" w:hAnsiTheme="minorHAnsi" w:cstheme="minorHAnsi"/>
                <w:sz w:val="22"/>
                <w:szCs w:val="22"/>
                <w:lang w:val="sv-SE"/>
              </w:rPr>
              <w:t xml:space="preserve"> MD PhD</w:t>
            </w:r>
          </w:p>
        </w:tc>
        <w:tc>
          <w:tcPr>
            <w:tcW w:w="6285" w:type="dxa"/>
            <w:shd w:val="clear" w:color="auto" w:fill="auto"/>
          </w:tcPr>
          <w:p w14:paraId="35387082" w14:textId="77777777" w:rsidR="00C81938" w:rsidRPr="001554A2" w:rsidRDefault="00C81938" w:rsidP="006F717E">
            <w:pPr>
              <w:rPr>
                <w:rFonts w:asciiTheme="minorHAnsi" w:hAnsiTheme="minorHAnsi" w:cstheme="minorHAnsi"/>
                <w:sz w:val="22"/>
                <w:szCs w:val="22"/>
                <w:lang w:val="en-GB"/>
              </w:rPr>
            </w:pPr>
            <w:r w:rsidRPr="001554A2">
              <w:rPr>
                <w:rFonts w:asciiTheme="minorHAnsi" w:hAnsiTheme="minorHAnsi" w:cstheme="minorHAnsi"/>
                <w:sz w:val="22"/>
                <w:szCs w:val="22"/>
                <w:shd w:val="clear" w:color="auto" w:fill="FFFFFF"/>
                <w:lang w:val="en-GB"/>
              </w:rPr>
              <w:t xml:space="preserve">Lund University, Department of Clinical Sciences Lund, Neurology, </w:t>
            </w:r>
            <w:proofErr w:type="spellStart"/>
            <w:r w:rsidRPr="001554A2">
              <w:rPr>
                <w:rFonts w:asciiTheme="minorHAnsi" w:hAnsiTheme="minorHAnsi" w:cstheme="minorHAnsi"/>
                <w:sz w:val="22"/>
                <w:szCs w:val="22"/>
                <w:shd w:val="clear" w:color="auto" w:fill="FFFFFF"/>
                <w:lang w:val="en-GB"/>
              </w:rPr>
              <w:t>Skåne</w:t>
            </w:r>
            <w:proofErr w:type="spellEnd"/>
            <w:r w:rsidRPr="001554A2">
              <w:rPr>
                <w:rFonts w:asciiTheme="minorHAnsi" w:hAnsiTheme="minorHAnsi" w:cstheme="minorHAnsi"/>
                <w:sz w:val="22"/>
                <w:szCs w:val="22"/>
                <w:shd w:val="clear" w:color="auto" w:fill="FFFFFF"/>
                <w:lang w:val="en-GB"/>
              </w:rPr>
              <w:t xml:space="preserve"> University Hospital, Lund, Sweden</w:t>
            </w:r>
          </w:p>
          <w:p w14:paraId="5140F57B" w14:textId="77777777" w:rsidR="00C81938" w:rsidRPr="001554A2" w:rsidRDefault="00C81938" w:rsidP="006F717E">
            <w:pPr>
              <w:rPr>
                <w:rFonts w:asciiTheme="minorHAnsi" w:hAnsiTheme="minorHAnsi" w:cstheme="minorHAnsi"/>
                <w:sz w:val="22"/>
                <w:szCs w:val="22"/>
                <w:lang w:val="en-GB"/>
              </w:rPr>
            </w:pPr>
            <w:r w:rsidRPr="001554A2">
              <w:rPr>
                <w:rFonts w:asciiTheme="minorHAnsi" w:hAnsiTheme="minorHAnsi" w:cstheme="minorHAnsi"/>
                <w:sz w:val="22"/>
                <w:szCs w:val="22"/>
                <w:lang w:val="en-GB"/>
              </w:rPr>
              <w:t>bo.norrving@med.lu.se</w:t>
            </w:r>
          </w:p>
        </w:tc>
      </w:tr>
      <w:tr w:rsidR="00C81938" w:rsidRPr="00E36C30" w14:paraId="1C4336EE" w14:textId="77777777" w:rsidTr="006F717E">
        <w:trPr>
          <w:trHeight w:val="124"/>
        </w:trPr>
        <w:tc>
          <w:tcPr>
            <w:tcW w:w="450" w:type="dxa"/>
            <w:shd w:val="clear" w:color="auto" w:fill="auto"/>
          </w:tcPr>
          <w:p w14:paraId="26180AF7" w14:textId="77777777" w:rsidR="00C81938" w:rsidRPr="001554A2" w:rsidRDefault="00C81938" w:rsidP="006F717E">
            <w:pPr>
              <w:rPr>
                <w:rFonts w:asciiTheme="minorHAnsi" w:hAnsiTheme="minorHAnsi" w:cstheme="minorHAnsi"/>
                <w:sz w:val="20"/>
                <w:szCs w:val="20"/>
                <w:lang w:val="en-GB"/>
              </w:rPr>
            </w:pPr>
            <w:r w:rsidRPr="001554A2">
              <w:rPr>
                <w:rFonts w:asciiTheme="minorHAnsi" w:hAnsiTheme="minorHAnsi" w:cstheme="minorHAnsi"/>
                <w:sz w:val="20"/>
                <w:szCs w:val="20"/>
                <w:lang w:val="en-GB"/>
              </w:rPr>
              <w:t>3</w:t>
            </w:r>
          </w:p>
        </w:tc>
        <w:tc>
          <w:tcPr>
            <w:tcW w:w="2250" w:type="dxa"/>
            <w:shd w:val="clear" w:color="auto" w:fill="auto"/>
          </w:tcPr>
          <w:p w14:paraId="036972C3" w14:textId="77777777" w:rsidR="00C81938" w:rsidRPr="001554A2" w:rsidRDefault="00C81938" w:rsidP="006F717E">
            <w:pPr>
              <w:rPr>
                <w:rFonts w:asciiTheme="minorHAnsi" w:hAnsiTheme="minorHAnsi" w:cstheme="minorHAnsi"/>
                <w:sz w:val="22"/>
                <w:szCs w:val="22"/>
                <w:lang w:val="en-GB"/>
              </w:rPr>
            </w:pPr>
            <w:proofErr w:type="spellStart"/>
            <w:r w:rsidRPr="001554A2">
              <w:rPr>
                <w:rFonts w:asciiTheme="minorHAnsi" w:hAnsiTheme="minorHAnsi" w:cstheme="minorHAnsi"/>
                <w:sz w:val="22"/>
                <w:szCs w:val="22"/>
                <w:lang w:val="en-GB"/>
              </w:rPr>
              <w:t>Sigurdur</w:t>
            </w:r>
            <w:proofErr w:type="spellEnd"/>
            <w:r w:rsidRPr="001554A2">
              <w:rPr>
                <w:rFonts w:asciiTheme="minorHAnsi" w:hAnsiTheme="minorHAnsi" w:cstheme="minorHAnsi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1554A2">
              <w:rPr>
                <w:rFonts w:asciiTheme="minorHAnsi" w:hAnsiTheme="minorHAnsi" w:cstheme="minorHAnsi"/>
                <w:sz w:val="22"/>
                <w:szCs w:val="22"/>
                <w:lang w:val="en-GB"/>
              </w:rPr>
              <w:t>Ragnarsson</w:t>
            </w:r>
            <w:proofErr w:type="spellEnd"/>
            <w:r w:rsidRPr="001554A2">
              <w:rPr>
                <w:rFonts w:asciiTheme="minorHAnsi" w:hAnsiTheme="minorHAnsi" w:cstheme="minorHAnsi"/>
                <w:sz w:val="22"/>
                <w:szCs w:val="22"/>
                <w:lang w:val="en-GB"/>
              </w:rPr>
              <w:t xml:space="preserve"> MD PhD</w:t>
            </w:r>
          </w:p>
        </w:tc>
        <w:tc>
          <w:tcPr>
            <w:tcW w:w="6285" w:type="dxa"/>
            <w:shd w:val="clear" w:color="auto" w:fill="auto"/>
          </w:tcPr>
          <w:p w14:paraId="7F644BD2" w14:textId="77777777" w:rsidR="00C81938" w:rsidRPr="001554A2" w:rsidRDefault="00C81938" w:rsidP="006F717E">
            <w:pPr>
              <w:rPr>
                <w:rFonts w:asciiTheme="minorHAnsi" w:hAnsiTheme="minorHAnsi" w:cstheme="minorHAnsi"/>
                <w:sz w:val="22"/>
                <w:szCs w:val="22"/>
                <w:lang w:val="en-GB"/>
              </w:rPr>
            </w:pPr>
            <w:r w:rsidRPr="001554A2">
              <w:rPr>
                <w:rFonts w:asciiTheme="minorHAnsi" w:hAnsiTheme="minorHAnsi" w:cstheme="minorHAnsi"/>
                <w:sz w:val="22"/>
                <w:szCs w:val="22"/>
                <w:lang w:val="en-GB"/>
              </w:rPr>
              <w:t xml:space="preserve">Lund University, Department of Cardiothoracic Surgery, </w:t>
            </w:r>
            <w:proofErr w:type="spellStart"/>
            <w:r w:rsidRPr="001554A2">
              <w:rPr>
                <w:rFonts w:asciiTheme="minorHAnsi" w:hAnsiTheme="minorHAnsi" w:cstheme="minorHAnsi"/>
                <w:sz w:val="22"/>
                <w:szCs w:val="22"/>
                <w:lang w:val="en-GB"/>
              </w:rPr>
              <w:t>Skåne</w:t>
            </w:r>
            <w:proofErr w:type="spellEnd"/>
            <w:r w:rsidRPr="001554A2">
              <w:rPr>
                <w:rFonts w:asciiTheme="minorHAnsi" w:hAnsiTheme="minorHAnsi" w:cstheme="minorHAnsi"/>
                <w:sz w:val="22"/>
                <w:szCs w:val="22"/>
                <w:lang w:val="en-GB"/>
              </w:rPr>
              <w:t xml:space="preserve"> University Hospital, Lund, Sweden.</w:t>
            </w:r>
          </w:p>
          <w:p w14:paraId="45BDC534" w14:textId="77777777" w:rsidR="00C81938" w:rsidRPr="001554A2" w:rsidRDefault="00E36C30" w:rsidP="006F717E">
            <w:pPr>
              <w:rPr>
                <w:rFonts w:asciiTheme="minorHAnsi" w:hAnsiTheme="minorHAnsi" w:cstheme="minorHAnsi"/>
                <w:sz w:val="22"/>
                <w:szCs w:val="22"/>
                <w:lang w:val="en-GB"/>
              </w:rPr>
            </w:pPr>
            <w:hyperlink r:id="rId6">
              <w:r w:rsidR="00C81938" w:rsidRPr="001554A2">
                <w:rPr>
                  <w:rFonts w:asciiTheme="minorHAnsi" w:hAnsiTheme="minorHAnsi" w:cstheme="minorHAnsi"/>
                  <w:sz w:val="22"/>
                  <w:szCs w:val="22"/>
                  <w:lang w:val="en-GB"/>
                </w:rPr>
                <w:t>sigurdur.ragnarsson@med.lu.se</w:t>
              </w:r>
            </w:hyperlink>
          </w:p>
        </w:tc>
      </w:tr>
    </w:tbl>
    <w:p w14:paraId="0C12566C" w14:textId="77777777" w:rsidR="000B403F" w:rsidRPr="001554A2" w:rsidRDefault="000B403F">
      <w:pPr>
        <w:pStyle w:val="Innehllsfrteckningsrubrik"/>
        <w:rPr>
          <w:rFonts w:asciiTheme="minorHAnsi" w:eastAsiaTheme="minorHAnsi" w:hAnsiTheme="minorHAnsi" w:cstheme="minorBidi"/>
          <w:color w:val="auto"/>
          <w:sz w:val="22"/>
          <w:szCs w:val="22"/>
          <w:lang w:val="en-GB" w:eastAsia="en-US"/>
        </w:rPr>
      </w:pPr>
    </w:p>
    <w:p w14:paraId="368A134D" w14:textId="77777777" w:rsidR="000B403F" w:rsidRPr="001554A2" w:rsidRDefault="000B403F">
      <w:pPr>
        <w:pStyle w:val="Innehllsfrteckningsrubrik"/>
        <w:rPr>
          <w:rFonts w:asciiTheme="minorHAnsi" w:eastAsiaTheme="minorHAnsi" w:hAnsiTheme="minorHAnsi" w:cstheme="minorBidi"/>
          <w:color w:val="auto"/>
          <w:sz w:val="22"/>
          <w:szCs w:val="22"/>
          <w:lang w:val="en-GB" w:eastAsia="en-US"/>
        </w:rPr>
      </w:pPr>
    </w:p>
    <w:sdt>
      <w:sdtPr>
        <w:rPr>
          <w:rFonts w:asciiTheme="minorHAnsi" w:eastAsiaTheme="minorHAnsi" w:hAnsiTheme="minorHAnsi" w:cstheme="minorBidi"/>
          <w:color w:val="auto"/>
          <w:sz w:val="22"/>
          <w:szCs w:val="22"/>
          <w:lang w:val="en-GB" w:eastAsia="en-US"/>
        </w:rPr>
        <w:id w:val="-1314487200"/>
        <w:docPartObj>
          <w:docPartGallery w:val="Table of Contents"/>
          <w:docPartUnique/>
        </w:docPartObj>
      </w:sdtPr>
      <w:sdtEndPr>
        <w:rPr>
          <w:b/>
          <w:bCs/>
        </w:rPr>
      </w:sdtEndPr>
      <w:sdtContent>
        <w:p w14:paraId="6A132EF0" w14:textId="77777777" w:rsidR="00862C0C" w:rsidRPr="001554A2" w:rsidRDefault="000B403F">
          <w:pPr>
            <w:pStyle w:val="Innehllsfrteckningsrubrik"/>
            <w:rPr>
              <w:lang w:val="en-GB"/>
            </w:rPr>
          </w:pPr>
          <w:r w:rsidRPr="001554A2">
            <w:rPr>
              <w:lang w:val="en-GB"/>
            </w:rPr>
            <w:t>Content</w:t>
          </w:r>
        </w:p>
        <w:p w14:paraId="6F4BBC22" w14:textId="32F43120" w:rsidR="00193E94" w:rsidRPr="001554A2" w:rsidRDefault="00862C0C">
          <w:pPr>
            <w:pStyle w:val="Innehll1"/>
            <w:tabs>
              <w:tab w:val="right" w:leader="dot" w:pos="9486"/>
            </w:tabs>
            <w:rPr>
              <w:rFonts w:eastAsiaTheme="minorEastAsia"/>
              <w:noProof/>
              <w:sz w:val="24"/>
              <w:szCs w:val="24"/>
              <w:lang w:val="en-GB" w:eastAsia="sv-SE"/>
            </w:rPr>
          </w:pPr>
          <w:r w:rsidRPr="001554A2">
            <w:rPr>
              <w:lang w:val="en-GB"/>
            </w:rPr>
            <w:fldChar w:fldCharType="begin"/>
          </w:r>
          <w:r w:rsidRPr="001554A2">
            <w:rPr>
              <w:lang w:val="en-GB"/>
            </w:rPr>
            <w:instrText xml:space="preserve"> TOC \o "1-3" \h \z \u </w:instrText>
          </w:r>
          <w:r w:rsidRPr="001554A2">
            <w:rPr>
              <w:lang w:val="en-GB"/>
            </w:rPr>
            <w:fldChar w:fldCharType="separate"/>
          </w:r>
          <w:hyperlink w:anchor="_Toc23193753" w:history="1">
            <w:r w:rsidR="00193E94" w:rsidRPr="001554A2">
              <w:rPr>
                <w:rStyle w:val="Hyperlnk"/>
                <w:noProof/>
                <w:lang w:val="en-GB"/>
              </w:rPr>
              <w:t>Data Sources</w:t>
            </w:r>
            <w:r w:rsidR="00193E94" w:rsidRPr="001554A2">
              <w:rPr>
                <w:noProof/>
                <w:webHidden/>
                <w:lang w:val="en-GB"/>
              </w:rPr>
              <w:tab/>
            </w:r>
            <w:r w:rsidR="00193E94" w:rsidRPr="001554A2">
              <w:rPr>
                <w:noProof/>
                <w:webHidden/>
                <w:lang w:val="en-GB"/>
              </w:rPr>
              <w:fldChar w:fldCharType="begin"/>
            </w:r>
            <w:r w:rsidR="00193E94" w:rsidRPr="001554A2">
              <w:rPr>
                <w:noProof/>
                <w:webHidden/>
                <w:lang w:val="en-GB"/>
              </w:rPr>
              <w:instrText xml:space="preserve"> PAGEREF _Toc23193753 \h </w:instrText>
            </w:r>
            <w:r w:rsidR="00193E94" w:rsidRPr="001554A2">
              <w:rPr>
                <w:noProof/>
                <w:webHidden/>
                <w:lang w:val="en-GB"/>
              </w:rPr>
            </w:r>
            <w:r w:rsidR="00193E94" w:rsidRPr="001554A2">
              <w:rPr>
                <w:noProof/>
                <w:webHidden/>
                <w:lang w:val="en-GB"/>
              </w:rPr>
              <w:fldChar w:fldCharType="separate"/>
            </w:r>
            <w:r w:rsidR="00193E94" w:rsidRPr="001554A2">
              <w:rPr>
                <w:noProof/>
                <w:webHidden/>
                <w:lang w:val="en-GB"/>
              </w:rPr>
              <w:t>2</w:t>
            </w:r>
            <w:r w:rsidR="00193E94" w:rsidRPr="001554A2">
              <w:rPr>
                <w:noProof/>
                <w:webHidden/>
                <w:lang w:val="en-GB"/>
              </w:rPr>
              <w:fldChar w:fldCharType="end"/>
            </w:r>
          </w:hyperlink>
        </w:p>
        <w:p w14:paraId="477D49CE" w14:textId="0B62D638" w:rsidR="00193E94" w:rsidRPr="001554A2" w:rsidRDefault="00E36C30">
          <w:pPr>
            <w:pStyle w:val="Innehll2"/>
            <w:tabs>
              <w:tab w:val="right" w:leader="dot" w:pos="9486"/>
            </w:tabs>
            <w:rPr>
              <w:rFonts w:eastAsiaTheme="minorEastAsia"/>
              <w:noProof/>
              <w:sz w:val="24"/>
              <w:szCs w:val="24"/>
              <w:lang w:val="en-GB" w:eastAsia="sv-SE"/>
            </w:rPr>
          </w:pPr>
          <w:hyperlink w:anchor="_Toc23193754" w:history="1">
            <w:r w:rsidR="00193E94" w:rsidRPr="001554A2">
              <w:rPr>
                <w:rStyle w:val="Hyperlnk"/>
                <w:noProof/>
                <w:lang w:val="en-GB"/>
              </w:rPr>
              <w:t>SWENTRY registry</w:t>
            </w:r>
            <w:r w:rsidR="00193E94" w:rsidRPr="001554A2">
              <w:rPr>
                <w:noProof/>
                <w:webHidden/>
                <w:lang w:val="en-GB"/>
              </w:rPr>
              <w:tab/>
            </w:r>
            <w:r w:rsidR="00193E94" w:rsidRPr="001554A2">
              <w:rPr>
                <w:noProof/>
                <w:webHidden/>
                <w:lang w:val="en-GB"/>
              </w:rPr>
              <w:fldChar w:fldCharType="begin"/>
            </w:r>
            <w:r w:rsidR="00193E94" w:rsidRPr="001554A2">
              <w:rPr>
                <w:noProof/>
                <w:webHidden/>
                <w:lang w:val="en-GB"/>
              </w:rPr>
              <w:instrText xml:space="preserve"> PAGEREF _Toc23193754 \h </w:instrText>
            </w:r>
            <w:r w:rsidR="00193E94" w:rsidRPr="001554A2">
              <w:rPr>
                <w:noProof/>
                <w:webHidden/>
                <w:lang w:val="en-GB"/>
              </w:rPr>
            </w:r>
            <w:r w:rsidR="00193E94" w:rsidRPr="001554A2">
              <w:rPr>
                <w:noProof/>
                <w:webHidden/>
                <w:lang w:val="en-GB"/>
              </w:rPr>
              <w:fldChar w:fldCharType="separate"/>
            </w:r>
            <w:r w:rsidR="00193E94" w:rsidRPr="001554A2">
              <w:rPr>
                <w:noProof/>
                <w:webHidden/>
                <w:lang w:val="en-GB"/>
              </w:rPr>
              <w:t>2</w:t>
            </w:r>
            <w:r w:rsidR="00193E94" w:rsidRPr="001554A2">
              <w:rPr>
                <w:noProof/>
                <w:webHidden/>
                <w:lang w:val="en-GB"/>
              </w:rPr>
              <w:fldChar w:fldCharType="end"/>
            </w:r>
          </w:hyperlink>
        </w:p>
        <w:p w14:paraId="2C853B94" w14:textId="1DC1F375" w:rsidR="00193E94" w:rsidRPr="001554A2" w:rsidRDefault="00E36C30">
          <w:pPr>
            <w:pStyle w:val="Innehll2"/>
            <w:tabs>
              <w:tab w:val="right" w:leader="dot" w:pos="9486"/>
            </w:tabs>
            <w:rPr>
              <w:rFonts w:eastAsiaTheme="minorEastAsia"/>
              <w:noProof/>
              <w:sz w:val="24"/>
              <w:szCs w:val="24"/>
              <w:lang w:val="en-GB" w:eastAsia="sv-SE"/>
            </w:rPr>
          </w:pPr>
          <w:hyperlink w:anchor="_Toc23193755" w:history="1">
            <w:r w:rsidR="00193E94" w:rsidRPr="001554A2">
              <w:rPr>
                <w:rStyle w:val="Hyperlnk"/>
                <w:noProof/>
                <w:lang w:val="en-GB"/>
              </w:rPr>
              <w:t>NPR registry</w:t>
            </w:r>
            <w:r w:rsidR="00193E94" w:rsidRPr="001554A2">
              <w:rPr>
                <w:noProof/>
                <w:webHidden/>
                <w:lang w:val="en-GB"/>
              </w:rPr>
              <w:tab/>
            </w:r>
            <w:r w:rsidR="00193E94" w:rsidRPr="001554A2">
              <w:rPr>
                <w:noProof/>
                <w:webHidden/>
                <w:lang w:val="en-GB"/>
              </w:rPr>
              <w:fldChar w:fldCharType="begin"/>
            </w:r>
            <w:r w:rsidR="00193E94" w:rsidRPr="001554A2">
              <w:rPr>
                <w:noProof/>
                <w:webHidden/>
                <w:lang w:val="en-GB"/>
              </w:rPr>
              <w:instrText xml:space="preserve"> PAGEREF _Toc23193755 \h </w:instrText>
            </w:r>
            <w:r w:rsidR="00193E94" w:rsidRPr="001554A2">
              <w:rPr>
                <w:noProof/>
                <w:webHidden/>
                <w:lang w:val="en-GB"/>
              </w:rPr>
            </w:r>
            <w:r w:rsidR="00193E94" w:rsidRPr="001554A2">
              <w:rPr>
                <w:noProof/>
                <w:webHidden/>
                <w:lang w:val="en-GB"/>
              </w:rPr>
              <w:fldChar w:fldCharType="separate"/>
            </w:r>
            <w:r w:rsidR="00193E94" w:rsidRPr="001554A2">
              <w:rPr>
                <w:noProof/>
                <w:webHidden/>
                <w:lang w:val="en-GB"/>
              </w:rPr>
              <w:t>2</w:t>
            </w:r>
            <w:r w:rsidR="00193E94" w:rsidRPr="001554A2">
              <w:rPr>
                <w:noProof/>
                <w:webHidden/>
                <w:lang w:val="en-GB"/>
              </w:rPr>
              <w:fldChar w:fldCharType="end"/>
            </w:r>
          </w:hyperlink>
        </w:p>
        <w:p w14:paraId="0E4B6B25" w14:textId="736C16A6" w:rsidR="00193E94" w:rsidRPr="001554A2" w:rsidRDefault="00E36C30">
          <w:pPr>
            <w:pStyle w:val="Innehll2"/>
            <w:tabs>
              <w:tab w:val="right" w:leader="dot" w:pos="9486"/>
            </w:tabs>
            <w:rPr>
              <w:rFonts w:eastAsiaTheme="minorEastAsia"/>
              <w:noProof/>
              <w:sz w:val="24"/>
              <w:szCs w:val="24"/>
              <w:lang w:val="en-GB" w:eastAsia="sv-SE"/>
            </w:rPr>
          </w:pPr>
          <w:hyperlink w:anchor="_Toc23193756" w:history="1">
            <w:r w:rsidR="00193E94" w:rsidRPr="001554A2">
              <w:rPr>
                <w:rStyle w:val="Hyperlnk"/>
                <w:noProof/>
                <w:lang w:val="en-GB"/>
              </w:rPr>
              <w:t>Riksstroke</w:t>
            </w:r>
            <w:r w:rsidR="00193E94" w:rsidRPr="001554A2">
              <w:rPr>
                <w:noProof/>
                <w:webHidden/>
                <w:lang w:val="en-GB"/>
              </w:rPr>
              <w:tab/>
            </w:r>
            <w:r w:rsidR="00193E94" w:rsidRPr="001554A2">
              <w:rPr>
                <w:noProof/>
                <w:webHidden/>
                <w:lang w:val="en-GB"/>
              </w:rPr>
              <w:fldChar w:fldCharType="begin"/>
            </w:r>
            <w:r w:rsidR="00193E94" w:rsidRPr="001554A2">
              <w:rPr>
                <w:noProof/>
                <w:webHidden/>
                <w:lang w:val="en-GB"/>
              </w:rPr>
              <w:instrText xml:space="preserve"> PAGEREF _Toc23193756 \h </w:instrText>
            </w:r>
            <w:r w:rsidR="00193E94" w:rsidRPr="001554A2">
              <w:rPr>
                <w:noProof/>
                <w:webHidden/>
                <w:lang w:val="en-GB"/>
              </w:rPr>
            </w:r>
            <w:r w:rsidR="00193E94" w:rsidRPr="001554A2">
              <w:rPr>
                <w:noProof/>
                <w:webHidden/>
                <w:lang w:val="en-GB"/>
              </w:rPr>
              <w:fldChar w:fldCharType="separate"/>
            </w:r>
            <w:r w:rsidR="00193E94" w:rsidRPr="001554A2">
              <w:rPr>
                <w:noProof/>
                <w:webHidden/>
                <w:lang w:val="en-GB"/>
              </w:rPr>
              <w:t>2</w:t>
            </w:r>
            <w:r w:rsidR="00193E94" w:rsidRPr="001554A2">
              <w:rPr>
                <w:noProof/>
                <w:webHidden/>
                <w:lang w:val="en-GB"/>
              </w:rPr>
              <w:fldChar w:fldCharType="end"/>
            </w:r>
          </w:hyperlink>
        </w:p>
        <w:p w14:paraId="7E5A1DC4" w14:textId="7A31B97F" w:rsidR="00193E94" w:rsidRPr="001554A2" w:rsidRDefault="00E36C30">
          <w:pPr>
            <w:pStyle w:val="Innehll1"/>
            <w:tabs>
              <w:tab w:val="right" w:leader="dot" w:pos="9486"/>
            </w:tabs>
            <w:rPr>
              <w:rFonts w:eastAsiaTheme="minorEastAsia"/>
              <w:noProof/>
              <w:sz w:val="24"/>
              <w:szCs w:val="24"/>
              <w:lang w:val="en-GB" w:eastAsia="sv-SE"/>
            </w:rPr>
          </w:pPr>
          <w:hyperlink w:anchor="_Toc23193757" w:history="1">
            <w:r w:rsidR="00193E94" w:rsidRPr="001554A2">
              <w:rPr>
                <w:rStyle w:val="Hyperlnk"/>
                <w:noProof/>
                <w:lang w:val="en-GB"/>
              </w:rPr>
              <w:t>Method for estimating standardized incidence for the study cohort</w:t>
            </w:r>
            <w:r w:rsidR="00193E94" w:rsidRPr="001554A2">
              <w:rPr>
                <w:noProof/>
                <w:webHidden/>
                <w:lang w:val="en-GB"/>
              </w:rPr>
              <w:tab/>
            </w:r>
            <w:r w:rsidR="00193E94" w:rsidRPr="001554A2">
              <w:rPr>
                <w:noProof/>
                <w:webHidden/>
                <w:lang w:val="en-GB"/>
              </w:rPr>
              <w:fldChar w:fldCharType="begin"/>
            </w:r>
            <w:r w:rsidR="00193E94" w:rsidRPr="001554A2">
              <w:rPr>
                <w:noProof/>
                <w:webHidden/>
                <w:lang w:val="en-GB"/>
              </w:rPr>
              <w:instrText xml:space="preserve"> PAGEREF _Toc23193757 \h </w:instrText>
            </w:r>
            <w:r w:rsidR="00193E94" w:rsidRPr="001554A2">
              <w:rPr>
                <w:noProof/>
                <w:webHidden/>
                <w:lang w:val="en-GB"/>
              </w:rPr>
            </w:r>
            <w:r w:rsidR="00193E94" w:rsidRPr="001554A2">
              <w:rPr>
                <w:noProof/>
                <w:webHidden/>
                <w:lang w:val="en-GB"/>
              </w:rPr>
              <w:fldChar w:fldCharType="separate"/>
            </w:r>
            <w:r w:rsidR="00193E94" w:rsidRPr="001554A2">
              <w:rPr>
                <w:noProof/>
                <w:webHidden/>
                <w:lang w:val="en-GB"/>
              </w:rPr>
              <w:t>4</w:t>
            </w:r>
            <w:r w:rsidR="00193E94" w:rsidRPr="001554A2">
              <w:rPr>
                <w:noProof/>
                <w:webHidden/>
                <w:lang w:val="en-GB"/>
              </w:rPr>
              <w:fldChar w:fldCharType="end"/>
            </w:r>
          </w:hyperlink>
        </w:p>
        <w:p w14:paraId="6234D24D" w14:textId="07CBA836" w:rsidR="00193E94" w:rsidRPr="001554A2" w:rsidRDefault="00E36C30">
          <w:pPr>
            <w:pStyle w:val="Innehll1"/>
            <w:tabs>
              <w:tab w:val="right" w:leader="dot" w:pos="9486"/>
            </w:tabs>
            <w:rPr>
              <w:rFonts w:eastAsiaTheme="minorEastAsia"/>
              <w:noProof/>
              <w:sz w:val="24"/>
              <w:szCs w:val="24"/>
              <w:lang w:val="en-GB" w:eastAsia="sv-SE"/>
            </w:rPr>
          </w:pPr>
          <w:hyperlink w:anchor="_Toc23193758" w:history="1">
            <w:r w:rsidR="00193E94" w:rsidRPr="001554A2">
              <w:rPr>
                <w:rStyle w:val="Hyperlnk"/>
                <w:noProof/>
                <w:lang w:val="en-GB"/>
              </w:rPr>
              <w:t>eTable 1 – Variables used in the analysis</w:t>
            </w:r>
            <w:r w:rsidR="00193E94" w:rsidRPr="001554A2">
              <w:rPr>
                <w:noProof/>
                <w:webHidden/>
                <w:lang w:val="en-GB"/>
              </w:rPr>
              <w:tab/>
            </w:r>
            <w:r w:rsidR="00193E94" w:rsidRPr="001554A2">
              <w:rPr>
                <w:noProof/>
                <w:webHidden/>
                <w:lang w:val="en-GB"/>
              </w:rPr>
              <w:fldChar w:fldCharType="begin"/>
            </w:r>
            <w:r w:rsidR="00193E94" w:rsidRPr="001554A2">
              <w:rPr>
                <w:noProof/>
                <w:webHidden/>
                <w:lang w:val="en-GB"/>
              </w:rPr>
              <w:instrText xml:space="preserve"> PAGEREF _Toc23193758 \h </w:instrText>
            </w:r>
            <w:r w:rsidR="00193E94" w:rsidRPr="001554A2">
              <w:rPr>
                <w:noProof/>
                <w:webHidden/>
                <w:lang w:val="en-GB"/>
              </w:rPr>
            </w:r>
            <w:r w:rsidR="00193E94" w:rsidRPr="001554A2">
              <w:rPr>
                <w:noProof/>
                <w:webHidden/>
                <w:lang w:val="en-GB"/>
              </w:rPr>
              <w:fldChar w:fldCharType="separate"/>
            </w:r>
            <w:r w:rsidR="00193E94" w:rsidRPr="001554A2">
              <w:rPr>
                <w:noProof/>
                <w:webHidden/>
                <w:lang w:val="en-GB"/>
              </w:rPr>
              <w:t>6</w:t>
            </w:r>
            <w:r w:rsidR="00193E94" w:rsidRPr="001554A2">
              <w:rPr>
                <w:noProof/>
                <w:webHidden/>
                <w:lang w:val="en-GB"/>
              </w:rPr>
              <w:fldChar w:fldCharType="end"/>
            </w:r>
          </w:hyperlink>
        </w:p>
        <w:p w14:paraId="1F74B59B" w14:textId="7E17AF00" w:rsidR="00193E94" w:rsidRPr="001554A2" w:rsidRDefault="00E36C30">
          <w:pPr>
            <w:pStyle w:val="Innehll1"/>
            <w:tabs>
              <w:tab w:val="right" w:leader="dot" w:pos="9486"/>
            </w:tabs>
            <w:rPr>
              <w:rFonts w:eastAsiaTheme="minorEastAsia"/>
              <w:noProof/>
              <w:sz w:val="24"/>
              <w:szCs w:val="24"/>
              <w:lang w:val="en-GB" w:eastAsia="sv-SE"/>
            </w:rPr>
          </w:pPr>
          <w:hyperlink w:anchor="_Toc23193759" w:history="1">
            <w:r w:rsidR="00193E94" w:rsidRPr="001554A2">
              <w:rPr>
                <w:rStyle w:val="Hyperlnk"/>
                <w:noProof/>
                <w:lang w:val="en-GB"/>
              </w:rPr>
              <w:t>eTable 2 – Implantations per valve type and year</w:t>
            </w:r>
            <w:r w:rsidR="00193E94" w:rsidRPr="001554A2">
              <w:rPr>
                <w:noProof/>
                <w:webHidden/>
                <w:lang w:val="en-GB"/>
              </w:rPr>
              <w:tab/>
            </w:r>
            <w:r w:rsidR="00193E94" w:rsidRPr="001554A2">
              <w:rPr>
                <w:noProof/>
                <w:webHidden/>
                <w:lang w:val="en-GB"/>
              </w:rPr>
              <w:fldChar w:fldCharType="begin"/>
            </w:r>
            <w:r w:rsidR="00193E94" w:rsidRPr="001554A2">
              <w:rPr>
                <w:noProof/>
                <w:webHidden/>
                <w:lang w:val="en-GB"/>
              </w:rPr>
              <w:instrText xml:space="preserve"> PAGEREF _Toc23193759 \h </w:instrText>
            </w:r>
            <w:r w:rsidR="00193E94" w:rsidRPr="001554A2">
              <w:rPr>
                <w:noProof/>
                <w:webHidden/>
                <w:lang w:val="en-GB"/>
              </w:rPr>
            </w:r>
            <w:r w:rsidR="00193E94" w:rsidRPr="001554A2">
              <w:rPr>
                <w:noProof/>
                <w:webHidden/>
                <w:lang w:val="en-GB"/>
              </w:rPr>
              <w:fldChar w:fldCharType="separate"/>
            </w:r>
            <w:r w:rsidR="00193E94" w:rsidRPr="001554A2">
              <w:rPr>
                <w:noProof/>
                <w:webHidden/>
                <w:lang w:val="en-GB"/>
              </w:rPr>
              <w:t>8</w:t>
            </w:r>
            <w:r w:rsidR="00193E94" w:rsidRPr="001554A2">
              <w:rPr>
                <w:noProof/>
                <w:webHidden/>
                <w:lang w:val="en-GB"/>
              </w:rPr>
              <w:fldChar w:fldCharType="end"/>
            </w:r>
          </w:hyperlink>
        </w:p>
        <w:p w14:paraId="5B67C8C8" w14:textId="173B613F" w:rsidR="00193E94" w:rsidRPr="001554A2" w:rsidRDefault="00E36C30">
          <w:pPr>
            <w:pStyle w:val="Innehll1"/>
            <w:tabs>
              <w:tab w:val="right" w:leader="dot" w:pos="9486"/>
            </w:tabs>
            <w:rPr>
              <w:rFonts w:eastAsiaTheme="minorEastAsia"/>
              <w:noProof/>
              <w:sz w:val="24"/>
              <w:szCs w:val="24"/>
              <w:lang w:val="en-GB" w:eastAsia="sv-SE"/>
            </w:rPr>
          </w:pPr>
          <w:hyperlink w:anchor="_Toc23193760" w:history="1">
            <w:r w:rsidR="00193E94" w:rsidRPr="001554A2">
              <w:rPr>
                <w:rStyle w:val="Hyperlnk"/>
                <w:noProof/>
                <w:lang w:val="en-GB"/>
              </w:rPr>
              <w:t xml:space="preserve">eTable 3 – Hazard rate and standardized incidence for stroke after </w:t>
            </w:r>
            <w:r w:rsidR="00747311" w:rsidRPr="001554A2">
              <w:rPr>
                <w:rStyle w:val="Hyperlnk"/>
                <w:noProof/>
                <w:lang w:val="en-GB"/>
              </w:rPr>
              <w:t>TAVI</w:t>
            </w:r>
            <w:r w:rsidR="00193E94" w:rsidRPr="001554A2">
              <w:rPr>
                <w:noProof/>
                <w:webHidden/>
                <w:lang w:val="en-GB"/>
              </w:rPr>
              <w:tab/>
            </w:r>
            <w:r w:rsidR="00193E94" w:rsidRPr="001554A2">
              <w:rPr>
                <w:noProof/>
                <w:webHidden/>
                <w:lang w:val="en-GB"/>
              </w:rPr>
              <w:fldChar w:fldCharType="begin"/>
            </w:r>
            <w:r w:rsidR="00193E94" w:rsidRPr="001554A2">
              <w:rPr>
                <w:noProof/>
                <w:webHidden/>
                <w:lang w:val="en-GB"/>
              </w:rPr>
              <w:instrText xml:space="preserve"> PAGEREF _Toc23193760 \h </w:instrText>
            </w:r>
            <w:r w:rsidR="00193E94" w:rsidRPr="001554A2">
              <w:rPr>
                <w:noProof/>
                <w:webHidden/>
                <w:lang w:val="en-GB"/>
              </w:rPr>
            </w:r>
            <w:r w:rsidR="00193E94" w:rsidRPr="001554A2">
              <w:rPr>
                <w:noProof/>
                <w:webHidden/>
                <w:lang w:val="en-GB"/>
              </w:rPr>
              <w:fldChar w:fldCharType="separate"/>
            </w:r>
            <w:r w:rsidR="00193E94" w:rsidRPr="001554A2">
              <w:rPr>
                <w:noProof/>
                <w:webHidden/>
                <w:lang w:val="en-GB"/>
              </w:rPr>
              <w:t>9</w:t>
            </w:r>
            <w:r w:rsidR="00193E94" w:rsidRPr="001554A2">
              <w:rPr>
                <w:noProof/>
                <w:webHidden/>
                <w:lang w:val="en-GB"/>
              </w:rPr>
              <w:fldChar w:fldCharType="end"/>
            </w:r>
          </w:hyperlink>
        </w:p>
        <w:p w14:paraId="378E99D1" w14:textId="35C23EF5" w:rsidR="00193E94" w:rsidRPr="001554A2" w:rsidRDefault="00E36C30">
          <w:pPr>
            <w:pStyle w:val="Innehll1"/>
            <w:tabs>
              <w:tab w:val="right" w:leader="dot" w:pos="9486"/>
            </w:tabs>
            <w:rPr>
              <w:rFonts w:eastAsiaTheme="minorEastAsia"/>
              <w:noProof/>
              <w:sz w:val="24"/>
              <w:szCs w:val="24"/>
              <w:lang w:val="en-GB" w:eastAsia="sv-SE"/>
            </w:rPr>
          </w:pPr>
          <w:hyperlink w:anchor="_Toc23193761" w:history="1">
            <w:r w:rsidR="00193E94" w:rsidRPr="001554A2">
              <w:rPr>
                <w:rStyle w:val="Hyperlnk"/>
                <w:noProof/>
                <w:lang w:val="en-GB"/>
              </w:rPr>
              <w:t>eTable 4 – Risk factors for 30-day death after stroke</w:t>
            </w:r>
            <w:r w:rsidR="00193E94" w:rsidRPr="001554A2">
              <w:rPr>
                <w:noProof/>
                <w:webHidden/>
                <w:lang w:val="en-GB"/>
              </w:rPr>
              <w:tab/>
            </w:r>
            <w:r w:rsidR="00193E94" w:rsidRPr="001554A2">
              <w:rPr>
                <w:noProof/>
                <w:webHidden/>
                <w:lang w:val="en-GB"/>
              </w:rPr>
              <w:fldChar w:fldCharType="begin"/>
            </w:r>
            <w:r w:rsidR="00193E94" w:rsidRPr="001554A2">
              <w:rPr>
                <w:noProof/>
                <w:webHidden/>
                <w:lang w:val="en-GB"/>
              </w:rPr>
              <w:instrText xml:space="preserve"> PAGEREF _Toc23193761 \h </w:instrText>
            </w:r>
            <w:r w:rsidR="00193E94" w:rsidRPr="001554A2">
              <w:rPr>
                <w:noProof/>
                <w:webHidden/>
                <w:lang w:val="en-GB"/>
              </w:rPr>
            </w:r>
            <w:r w:rsidR="00193E94" w:rsidRPr="001554A2">
              <w:rPr>
                <w:noProof/>
                <w:webHidden/>
                <w:lang w:val="en-GB"/>
              </w:rPr>
              <w:fldChar w:fldCharType="separate"/>
            </w:r>
            <w:r w:rsidR="00193E94" w:rsidRPr="001554A2">
              <w:rPr>
                <w:noProof/>
                <w:webHidden/>
                <w:lang w:val="en-GB"/>
              </w:rPr>
              <w:t>10</w:t>
            </w:r>
            <w:r w:rsidR="00193E94" w:rsidRPr="001554A2">
              <w:rPr>
                <w:noProof/>
                <w:webHidden/>
                <w:lang w:val="en-GB"/>
              </w:rPr>
              <w:fldChar w:fldCharType="end"/>
            </w:r>
          </w:hyperlink>
        </w:p>
        <w:p w14:paraId="74AFB5BF" w14:textId="23847ACB" w:rsidR="00193E94" w:rsidRPr="001554A2" w:rsidRDefault="00E36C30">
          <w:pPr>
            <w:pStyle w:val="Innehll1"/>
            <w:tabs>
              <w:tab w:val="right" w:leader="dot" w:pos="9486"/>
            </w:tabs>
            <w:rPr>
              <w:rFonts w:eastAsiaTheme="minorEastAsia"/>
              <w:noProof/>
              <w:sz w:val="24"/>
              <w:szCs w:val="24"/>
              <w:lang w:val="en-GB" w:eastAsia="sv-SE"/>
            </w:rPr>
          </w:pPr>
          <w:hyperlink w:anchor="_Toc23193762" w:history="1">
            <w:r w:rsidR="00193E94" w:rsidRPr="001554A2">
              <w:rPr>
                <w:rStyle w:val="Hyperlnk"/>
                <w:noProof/>
                <w:lang w:val="en-GB"/>
              </w:rPr>
              <w:t>eTable 5 – Risk factors for 1-year death after stroke</w:t>
            </w:r>
            <w:r w:rsidR="00193E94" w:rsidRPr="001554A2">
              <w:rPr>
                <w:noProof/>
                <w:webHidden/>
                <w:lang w:val="en-GB"/>
              </w:rPr>
              <w:tab/>
            </w:r>
            <w:r w:rsidR="00193E94" w:rsidRPr="001554A2">
              <w:rPr>
                <w:noProof/>
                <w:webHidden/>
                <w:lang w:val="en-GB"/>
              </w:rPr>
              <w:fldChar w:fldCharType="begin"/>
            </w:r>
            <w:r w:rsidR="00193E94" w:rsidRPr="001554A2">
              <w:rPr>
                <w:noProof/>
                <w:webHidden/>
                <w:lang w:val="en-GB"/>
              </w:rPr>
              <w:instrText xml:space="preserve"> PAGEREF _Toc23193762 \h </w:instrText>
            </w:r>
            <w:r w:rsidR="00193E94" w:rsidRPr="001554A2">
              <w:rPr>
                <w:noProof/>
                <w:webHidden/>
                <w:lang w:val="en-GB"/>
              </w:rPr>
            </w:r>
            <w:r w:rsidR="00193E94" w:rsidRPr="001554A2">
              <w:rPr>
                <w:noProof/>
                <w:webHidden/>
                <w:lang w:val="en-GB"/>
              </w:rPr>
              <w:fldChar w:fldCharType="separate"/>
            </w:r>
            <w:r w:rsidR="00193E94" w:rsidRPr="001554A2">
              <w:rPr>
                <w:noProof/>
                <w:webHidden/>
                <w:lang w:val="en-GB"/>
              </w:rPr>
              <w:t>11</w:t>
            </w:r>
            <w:r w:rsidR="00193E94" w:rsidRPr="001554A2">
              <w:rPr>
                <w:noProof/>
                <w:webHidden/>
                <w:lang w:val="en-GB"/>
              </w:rPr>
              <w:fldChar w:fldCharType="end"/>
            </w:r>
          </w:hyperlink>
        </w:p>
        <w:p w14:paraId="13DC63E4" w14:textId="461D1FA5" w:rsidR="00193E94" w:rsidRPr="001554A2" w:rsidRDefault="00E36C30">
          <w:pPr>
            <w:pStyle w:val="Innehll1"/>
            <w:tabs>
              <w:tab w:val="right" w:leader="dot" w:pos="9486"/>
            </w:tabs>
            <w:rPr>
              <w:rFonts w:eastAsiaTheme="minorEastAsia"/>
              <w:noProof/>
              <w:sz w:val="24"/>
              <w:szCs w:val="24"/>
              <w:lang w:val="en-GB" w:eastAsia="sv-SE"/>
            </w:rPr>
          </w:pPr>
          <w:hyperlink w:anchor="_Toc23193763" w:history="1">
            <w:r w:rsidR="00193E94" w:rsidRPr="001554A2">
              <w:rPr>
                <w:rStyle w:val="Hyperlnk"/>
                <w:noProof/>
                <w:lang w:val="en-GB"/>
              </w:rPr>
              <w:t>eTable 6 – Atrial fibrillation and stroke patients</w:t>
            </w:r>
            <w:r w:rsidR="00193E94" w:rsidRPr="001554A2">
              <w:rPr>
                <w:noProof/>
                <w:webHidden/>
                <w:lang w:val="en-GB"/>
              </w:rPr>
              <w:tab/>
            </w:r>
            <w:r w:rsidR="00193E94" w:rsidRPr="001554A2">
              <w:rPr>
                <w:noProof/>
                <w:webHidden/>
                <w:lang w:val="en-GB"/>
              </w:rPr>
              <w:fldChar w:fldCharType="begin"/>
            </w:r>
            <w:r w:rsidR="00193E94" w:rsidRPr="001554A2">
              <w:rPr>
                <w:noProof/>
                <w:webHidden/>
                <w:lang w:val="en-GB"/>
              </w:rPr>
              <w:instrText xml:space="preserve"> PAGEREF _Toc23193763 \h </w:instrText>
            </w:r>
            <w:r w:rsidR="00193E94" w:rsidRPr="001554A2">
              <w:rPr>
                <w:noProof/>
                <w:webHidden/>
                <w:lang w:val="en-GB"/>
              </w:rPr>
            </w:r>
            <w:r w:rsidR="00193E94" w:rsidRPr="001554A2">
              <w:rPr>
                <w:noProof/>
                <w:webHidden/>
                <w:lang w:val="en-GB"/>
              </w:rPr>
              <w:fldChar w:fldCharType="separate"/>
            </w:r>
            <w:r w:rsidR="00193E94" w:rsidRPr="001554A2">
              <w:rPr>
                <w:noProof/>
                <w:webHidden/>
                <w:lang w:val="en-GB"/>
              </w:rPr>
              <w:t>12</w:t>
            </w:r>
            <w:r w:rsidR="00193E94" w:rsidRPr="001554A2">
              <w:rPr>
                <w:noProof/>
                <w:webHidden/>
                <w:lang w:val="en-GB"/>
              </w:rPr>
              <w:fldChar w:fldCharType="end"/>
            </w:r>
          </w:hyperlink>
        </w:p>
        <w:p w14:paraId="08F0CCEA" w14:textId="412B5455" w:rsidR="00193E94" w:rsidRPr="001554A2" w:rsidRDefault="00E36C30">
          <w:pPr>
            <w:pStyle w:val="Innehll1"/>
            <w:tabs>
              <w:tab w:val="right" w:leader="dot" w:pos="9486"/>
            </w:tabs>
            <w:rPr>
              <w:rFonts w:eastAsiaTheme="minorEastAsia"/>
              <w:noProof/>
              <w:sz w:val="24"/>
              <w:szCs w:val="24"/>
              <w:lang w:val="en-GB" w:eastAsia="sv-SE"/>
            </w:rPr>
          </w:pPr>
          <w:hyperlink w:anchor="_Toc23193764" w:history="1">
            <w:r w:rsidR="00193E94" w:rsidRPr="001554A2">
              <w:rPr>
                <w:rStyle w:val="Hyperlnk"/>
                <w:noProof/>
                <w:lang w:val="en-GB"/>
              </w:rPr>
              <w:t>eTable 7 – Competing risk analysis</w:t>
            </w:r>
            <w:r w:rsidR="00193E94" w:rsidRPr="001554A2">
              <w:rPr>
                <w:noProof/>
                <w:webHidden/>
                <w:lang w:val="en-GB"/>
              </w:rPr>
              <w:tab/>
            </w:r>
            <w:r w:rsidR="00193E94" w:rsidRPr="001554A2">
              <w:rPr>
                <w:noProof/>
                <w:webHidden/>
                <w:lang w:val="en-GB"/>
              </w:rPr>
              <w:fldChar w:fldCharType="begin"/>
            </w:r>
            <w:r w:rsidR="00193E94" w:rsidRPr="001554A2">
              <w:rPr>
                <w:noProof/>
                <w:webHidden/>
                <w:lang w:val="en-GB"/>
              </w:rPr>
              <w:instrText xml:space="preserve"> PAGEREF _Toc23193764 \h </w:instrText>
            </w:r>
            <w:r w:rsidR="00193E94" w:rsidRPr="001554A2">
              <w:rPr>
                <w:noProof/>
                <w:webHidden/>
                <w:lang w:val="en-GB"/>
              </w:rPr>
            </w:r>
            <w:r w:rsidR="00193E94" w:rsidRPr="001554A2">
              <w:rPr>
                <w:noProof/>
                <w:webHidden/>
                <w:lang w:val="en-GB"/>
              </w:rPr>
              <w:fldChar w:fldCharType="separate"/>
            </w:r>
            <w:r w:rsidR="00193E94" w:rsidRPr="001554A2">
              <w:rPr>
                <w:noProof/>
                <w:webHidden/>
                <w:lang w:val="en-GB"/>
              </w:rPr>
              <w:t>13</w:t>
            </w:r>
            <w:r w:rsidR="00193E94" w:rsidRPr="001554A2">
              <w:rPr>
                <w:noProof/>
                <w:webHidden/>
                <w:lang w:val="en-GB"/>
              </w:rPr>
              <w:fldChar w:fldCharType="end"/>
            </w:r>
          </w:hyperlink>
        </w:p>
        <w:p w14:paraId="18F1F17F" w14:textId="52494ECE" w:rsidR="00193E94" w:rsidRPr="001554A2" w:rsidRDefault="00E36C30">
          <w:pPr>
            <w:pStyle w:val="Innehll1"/>
            <w:tabs>
              <w:tab w:val="right" w:leader="dot" w:pos="9486"/>
            </w:tabs>
            <w:rPr>
              <w:rFonts w:eastAsiaTheme="minorEastAsia"/>
              <w:noProof/>
              <w:sz w:val="24"/>
              <w:szCs w:val="24"/>
              <w:lang w:val="en-GB" w:eastAsia="sv-SE"/>
            </w:rPr>
          </w:pPr>
          <w:hyperlink w:anchor="_Toc23193765" w:history="1">
            <w:r w:rsidR="00193E94" w:rsidRPr="001554A2">
              <w:rPr>
                <w:rStyle w:val="Hyperlnk"/>
                <w:noProof/>
                <w:lang w:val="en-GB"/>
              </w:rPr>
              <w:t>eFigure 1 - Risk of developing stroke based on eGFR</w:t>
            </w:r>
            <w:r w:rsidR="00193E94" w:rsidRPr="001554A2">
              <w:rPr>
                <w:noProof/>
                <w:webHidden/>
                <w:lang w:val="en-GB"/>
              </w:rPr>
              <w:tab/>
            </w:r>
            <w:r w:rsidR="00193E94" w:rsidRPr="001554A2">
              <w:rPr>
                <w:noProof/>
                <w:webHidden/>
                <w:lang w:val="en-GB"/>
              </w:rPr>
              <w:fldChar w:fldCharType="begin"/>
            </w:r>
            <w:r w:rsidR="00193E94" w:rsidRPr="001554A2">
              <w:rPr>
                <w:noProof/>
                <w:webHidden/>
                <w:lang w:val="en-GB"/>
              </w:rPr>
              <w:instrText xml:space="preserve"> PAGEREF _Toc23193765 \h </w:instrText>
            </w:r>
            <w:r w:rsidR="00193E94" w:rsidRPr="001554A2">
              <w:rPr>
                <w:noProof/>
                <w:webHidden/>
                <w:lang w:val="en-GB"/>
              </w:rPr>
            </w:r>
            <w:r w:rsidR="00193E94" w:rsidRPr="001554A2">
              <w:rPr>
                <w:noProof/>
                <w:webHidden/>
                <w:lang w:val="en-GB"/>
              </w:rPr>
              <w:fldChar w:fldCharType="separate"/>
            </w:r>
            <w:r w:rsidR="00193E94" w:rsidRPr="001554A2">
              <w:rPr>
                <w:noProof/>
                <w:webHidden/>
                <w:lang w:val="en-GB"/>
              </w:rPr>
              <w:t>14</w:t>
            </w:r>
            <w:r w:rsidR="00193E94" w:rsidRPr="001554A2">
              <w:rPr>
                <w:noProof/>
                <w:webHidden/>
                <w:lang w:val="en-GB"/>
              </w:rPr>
              <w:fldChar w:fldCharType="end"/>
            </w:r>
          </w:hyperlink>
        </w:p>
        <w:p w14:paraId="14CA495D" w14:textId="3561DE31" w:rsidR="00193E94" w:rsidRPr="001554A2" w:rsidRDefault="00E36C30">
          <w:pPr>
            <w:pStyle w:val="Innehll1"/>
            <w:tabs>
              <w:tab w:val="right" w:leader="dot" w:pos="9486"/>
            </w:tabs>
            <w:rPr>
              <w:rFonts w:eastAsiaTheme="minorEastAsia"/>
              <w:noProof/>
              <w:sz w:val="24"/>
              <w:szCs w:val="24"/>
              <w:lang w:val="en-GB" w:eastAsia="sv-SE"/>
            </w:rPr>
          </w:pPr>
          <w:hyperlink w:anchor="_Toc23193766" w:history="1">
            <w:r w:rsidR="00193E94" w:rsidRPr="001554A2">
              <w:rPr>
                <w:rStyle w:val="Hyperlnk"/>
                <w:noProof/>
                <w:lang w:val="en-GB"/>
              </w:rPr>
              <w:t>eFigure 2 – Survival after stroke based on ischemic or hemorrhagic stroke</w:t>
            </w:r>
            <w:r w:rsidR="00193E94" w:rsidRPr="001554A2">
              <w:rPr>
                <w:noProof/>
                <w:webHidden/>
                <w:lang w:val="en-GB"/>
              </w:rPr>
              <w:tab/>
            </w:r>
            <w:r w:rsidR="00193E94" w:rsidRPr="001554A2">
              <w:rPr>
                <w:noProof/>
                <w:webHidden/>
                <w:lang w:val="en-GB"/>
              </w:rPr>
              <w:fldChar w:fldCharType="begin"/>
            </w:r>
            <w:r w:rsidR="00193E94" w:rsidRPr="001554A2">
              <w:rPr>
                <w:noProof/>
                <w:webHidden/>
                <w:lang w:val="en-GB"/>
              </w:rPr>
              <w:instrText xml:space="preserve"> PAGEREF _Toc23193766 \h </w:instrText>
            </w:r>
            <w:r w:rsidR="00193E94" w:rsidRPr="001554A2">
              <w:rPr>
                <w:noProof/>
                <w:webHidden/>
                <w:lang w:val="en-GB"/>
              </w:rPr>
            </w:r>
            <w:r w:rsidR="00193E94" w:rsidRPr="001554A2">
              <w:rPr>
                <w:noProof/>
                <w:webHidden/>
                <w:lang w:val="en-GB"/>
              </w:rPr>
              <w:fldChar w:fldCharType="separate"/>
            </w:r>
            <w:r w:rsidR="00193E94" w:rsidRPr="001554A2">
              <w:rPr>
                <w:noProof/>
                <w:webHidden/>
                <w:lang w:val="en-GB"/>
              </w:rPr>
              <w:t>15</w:t>
            </w:r>
            <w:r w:rsidR="00193E94" w:rsidRPr="001554A2">
              <w:rPr>
                <w:noProof/>
                <w:webHidden/>
                <w:lang w:val="en-GB"/>
              </w:rPr>
              <w:fldChar w:fldCharType="end"/>
            </w:r>
          </w:hyperlink>
        </w:p>
        <w:p w14:paraId="2F6D3F6A" w14:textId="757D2AF7" w:rsidR="00193E94" w:rsidRPr="001554A2" w:rsidRDefault="00E36C30">
          <w:pPr>
            <w:pStyle w:val="Innehll1"/>
            <w:tabs>
              <w:tab w:val="right" w:leader="dot" w:pos="9486"/>
            </w:tabs>
            <w:rPr>
              <w:rFonts w:eastAsiaTheme="minorEastAsia"/>
              <w:noProof/>
              <w:sz w:val="24"/>
              <w:szCs w:val="24"/>
              <w:lang w:val="en-GB" w:eastAsia="sv-SE"/>
            </w:rPr>
          </w:pPr>
          <w:hyperlink w:anchor="_Toc23193767" w:history="1">
            <w:r w:rsidR="00193E94" w:rsidRPr="001554A2">
              <w:rPr>
                <w:rStyle w:val="Hyperlnk"/>
                <w:noProof/>
                <w:lang w:val="en-GB"/>
              </w:rPr>
              <w:t>References</w:t>
            </w:r>
            <w:r w:rsidR="00193E94" w:rsidRPr="001554A2">
              <w:rPr>
                <w:noProof/>
                <w:webHidden/>
                <w:lang w:val="en-GB"/>
              </w:rPr>
              <w:tab/>
            </w:r>
            <w:r w:rsidR="00193E94" w:rsidRPr="001554A2">
              <w:rPr>
                <w:noProof/>
                <w:webHidden/>
                <w:lang w:val="en-GB"/>
              </w:rPr>
              <w:fldChar w:fldCharType="begin"/>
            </w:r>
            <w:r w:rsidR="00193E94" w:rsidRPr="001554A2">
              <w:rPr>
                <w:noProof/>
                <w:webHidden/>
                <w:lang w:val="en-GB"/>
              </w:rPr>
              <w:instrText xml:space="preserve"> PAGEREF _Toc23193767 \h </w:instrText>
            </w:r>
            <w:r w:rsidR="00193E94" w:rsidRPr="001554A2">
              <w:rPr>
                <w:noProof/>
                <w:webHidden/>
                <w:lang w:val="en-GB"/>
              </w:rPr>
            </w:r>
            <w:r w:rsidR="00193E94" w:rsidRPr="001554A2">
              <w:rPr>
                <w:noProof/>
                <w:webHidden/>
                <w:lang w:val="en-GB"/>
              </w:rPr>
              <w:fldChar w:fldCharType="separate"/>
            </w:r>
            <w:r w:rsidR="00193E94" w:rsidRPr="001554A2">
              <w:rPr>
                <w:noProof/>
                <w:webHidden/>
                <w:lang w:val="en-GB"/>
              </w:rPr>
              <w:t>16</w:t>
            </w:r>
            <w:r w:rsidR="00193E94" w:rsidRPr="001554A2">
              <w:rPr>
                <w:noProof/>
                <w:webHidden/>
                <w:lang w:val="en-GB"/>
              </w:rPr>
              <w:fldChar w:fldCharType="end"/>
            </w:r>
          </w:hyperlink>
        </w:p>
        <w:p w14:paraId="0434806E" w14:textId="61B4C739" w:rsidR="00862C0C" w:rsidRPr="001554A2" w:rsidRDefault="00862C0C">
          <w:pPr>
            <w:rPr>
              <w:lang w:val="en-GB"/>
            </w:rPr>
          </w:pPr>
          <w:r w:rsidRPr="001554A2">
            <w:rPr>
              <w:b/>
              <w:bCs/>
              <w:lang w:val="en-GB"/>
            </w:rPr>
            <w:fldChar w:fldCharType="end"/>
          </w:r>
        </w:p>
      </w:sdtContent>
    </w:sdt>
    <w:p w14:paraId="6D2FAB03" w14:textId="77777777" w:rsidR="00396B00" w:rsidRPr="001554A2" w:rsidRDefault="00396B00" w:rsidP="00862C0C">
      <w:pPr>
        <w:pStyle w:val="Rubrik1"/>
        <w:rPr>
          <w:lang w:val="en-GB"/>
        </w:rPr>
      </w:pPr>
      <w:r w:rsidRPr="001554A2">
        <w:rPr>
          <w:lang w:val="en-GB"/>
        </w:rPr>
        <w:br w:type="page"/>
      </w:r>
      <w:bookmarkStart w:id="0" w:name="_Toc23193753"/>
      <w:r w:rsidRPr="001554A2">
        <w:rPr>
          <w:lang w:val="en-GB"/>
        </w:rPr>
        <w:lastRenderedPageBreak/>
        <w:t>Data Sources</w:t>
      </w:r>
      <w:bookmarkEnd w:id="0"/>
    </w:p>
    <w:p w14:paraId="58C094FD" w14:textId="77777777" w:rsidR="00396B00" w:rsidRPr="001554A2" w:rsidRDefault="00396B00">
      <w:pPr>
        <w:rPr>
          <w:lang w:val="en-GB"/>
        </w:rPr>
      </w:pPr>
    </w:p>
    <w:p w14:paraId="6F209456" w14:textId="77777777" w:rsidR="00396B00" w:rsidRPr="001554A2" w:rsidRDefault="00396B00" w:rsidP="00396B00">
      <w:pPr>
        <w:pStyle w:val="Rubrik2"/>
        <w:rPr>
          <w:lang w:val="en-GB"/>
        </w:rPr>
      </w:pPr>
      <w:bookmarkStart w:id="1" w:name="_Toc23193754"/>
      <w:r w:rsidRPr="001554A2">
        <w:rPr>
          <w:lang w:val="en-GB"/>
        </w:rPr>
        <w:t>SWENTRY registry</w:t>
      </w:r>
      <w:bookmarkEnd w:id="1"/>
    </w:p>
    <w:p w14:paraId="4FE78CB2" w14:textId="77777777" w:rsidR="00396B00" w:rsidRPr="001554A2" w:rsidRDefault="00396B00">
      <w:pPr>
        <w:rPr>
          <w:lang w:val="en-GB"/>
        </w:rPr>
      </w:pPr>
    </w:p>
    <w:p w14:paraId="010D6069" w14:textId="1333E780" w:rsidR="00DC2205" w:rsidRPr="001554A2" w:rsidRDefault="00DC2205" w:rsidP="004D6203">
      <w:pPr>
        <w:spacing w:line="360" w:lineRule="auto"/>
        <w:rPr>
          <w:sz w:val="24"/>
          <w:szCs w:val="24"/>
          <w:lang w:val="en-GB"/>
        </w:rPr>
      </w:pPr>
      <w:r w:rsidRPr="001554A2">
        <w:rPr>
          <w:sz w:val="24"/>
          <w:szCs w:val="24"/>
          <w:lang w:val="en-GB"/>
        </w:rPr>
        <w:t xml:space="preserve">The SWEDEHEART registry (Swedish Web system for Enhancement and Development of Evidence-based care in Heart disease Evaluated According to Recommended Therapies) </w:t>
      </w:r>
      <w:r w:rsidR="00AE61B9" w:rsidRPr="001554A2">
        <w:rPr>
          <w:sz w:val="24"/>
          <w:szCs w:val="24"/>
          <w:lang w:val="en-GB"/>
        </w:rPr>
        <w:t xml:space="preserve">was founded </w:t>
      </w:r>
      <w:r w:rsidRPr="001554A2">
        <w:rPr>
          <w:sz w:val="24"/>
          <w:szCs w:val="24"/>
          <w:lang w:val="en-GB"/>
        </w:rPr>
        <w:t>in 1992 and now contain</w:t>
      </w:r>
      <w:r w:rsidR="00D10927" w:rsidRPr="001554A2">
        <w:rPr>
          <w:sz w:val="24"/>
          <w:szCs w:val="24"/>
          <w:lang w:val="en-GB"/>
        </w:rPr>
        <w:t>s</w:t>
      </w:r>
      <w:r w:rsidRPr="001554A2">
        <w:rPr>
          <w:sz w:val="24"/>
          <w:szCs w:val="24"/>
          <w:lang w:val="en-GB"/>
        </w:rPr>
        <w:t xml:space="preserve"> information </w:t>
      </w:r>
      <w:r w:rsidR="00D10927" w:rsidRPr="001554A2">
        <w:rPr>
          <w:sz w:val="24"/>
          <w:szCs w:val="24"/>
          <w:lang w:val="en-GB"/>
        </w:rPr>
        <w:t xml:space="preserve">on </w:t>
      </w:r>
      <w:r w:rsidRPr="001554A2">
        <w:rPr>
          <w:sz w:val="24"/>
          <w:szCs w:val="24"/>
          <w:lang w:val="en-GB"/>
        </w:rPr>
        <w:t xml:space="preserve">all patients undergoing coronary angiography, percutaneous coronary intervention, transcatheter aortic valve </w:t>
      </w:r>
      <w:r w:rsidR="001315E1" w:rsidRPr="001554A2">
        <w:rPr>
          <w:sz w:val="24"/>
          <w:szCs w:val="24"/>
          <w:lang w:val="en-GB"/>
        </w:rPr>
        <w:t>replacement</w:t>
      </w:r>
      <w:r w:rsidR="00D10927" w:rsidRPr="001554A2">
        <w:rPr>
          <w:sz w:val="24"/>
          <w:szCs w:val="24"/>
          <w:lang w:val="en-GB"/>
        </w:rPr>
        <w:t xml:space="preserve"> and </w:t>
      </w:r>
      <w:r w:rsidRPr="001554A2">
        <w:rPr>
          <w:sz w:val="24"/>
          <w:szCs w:val="24"/>
          <w:lang w:val="en-GB"/>
        </w:rPr>
        <w:t>cardiac surgery</w:t>
      </w:r>
      <w:r w:rsidR="00D10927" w:rsidRPr="001554A2">
        <w:rPr>
          <w:sz w:val="24"/>
          <w:szCs w:val="24"/>
          <w:lang w:val="en-GB"/>
        </w:rPr>
        <w:t xml:space="preserve"> as well as patients </w:t>
      </w:r>
      <w:r w:rsidRPr="001554A2">
        <w:rPr>
          <w:sz w:val="24"/>
          <w:szCs w:val="24"/>
          <w:lang w:val="en-GB"/>
        </w:rPr>
        <w:t xml:space="preserve">admitted to </w:t>
      </w:r>
      <w:r w:rsidR="00D10927" w:rsidRPr="001554A2">
        <w:rPr>
          <w:sz w:val="24"/>
          <w:szCs w:val="24"/>
          <w:lang w:val="en-GB"/>
        </w:rPr>
        <w:t xml:space="preserve">the </w:t>
      </w:r>
      <w:r w:rsidRPr="001554A2">
        <w:rPr>
          <w:sz w:val="24"/>
          <w:szCs w:val="24"/>
          <w:lang w:val="en-GB"/>
        </w:rPr>
        <w:t>cardiac intensive care unit</w:t>
      </w:r>
      <w:r w:rsidR="008C0A51" w:rsidRPr="001554A2">
        <w:rPr>
          <w:sz w:val="24"/>
          <w:szCs w:val="24"/>
          <w:lang w:val="en-GB"/>
        </w:rPr>
        <w:fldChar w:fldCharType="begin"/>
      </w:r>
      <w:r w:rsidR="001554A2">
        <w:rPr>
          <w:sz w:val="24"/>
          <w:szCs w:val="24"/>
          <w:lang w:val="en-GB"/>
        </w:rPr>
        <w:instrText xml:space="preserve"> ADDIN EN.CITE &lt;EndNote&gt;&lt;Cite&gt;&lt;Author&gt;Jernberg&lt;/Author&gt;&lt;Year&gt;2010&lt;/Year&gt;&lt;RecNum&gt;3249&lt;/RecNum&gt;&lt;DisplayText&gt;(1)&lt;/DisplayText&gt;&lt;record&gt;&lt;rec-number&gt;3249&lt;/rec-number&gt;&lt;foreign-keys&gt;&lt;key app="EN" db-id="2s5pewzsae50taed2e7prvaadf0fpv92t0re" timestamp="1554275548" guid="5fe0c270-48c0-47e3-8a3d-0610e0f43f80"&gt;3249&lt;/key&gt;&lt;/foreign-keys&gt;&lt;ref-type name="Journal Article"&gt;17&lt;/ref-type&gt;&lt;contributors&gt;&lt;authors&gt;&lt;author&gt;Jernberg, T.&lt;/author&gt;&lt;author&gt;Attebring, M. F.&lt;/author&gt;&lt;author&gt;Hambraeus, K.&lt;/author&gt;&lt;author&gt;Ivert, T.&lt;/author&gt;&lt;author&gt;James, S.&lt;/author&gt;&lt;author&gt;Jeppsson, A.&lt;/author&gt;&lt;author&gt;Lagerqvist, B.&lt;/author&gt;&lt;author&gt;Lindahl, B.&lt;/author&gt;&lt;author&gt;Stenestrand, U.&lt;/author&gt;&lt;author&gt;Wallentin, L.&lt;/author&gt;&lt;/authors&gt;&lt;/contributors&gt;&lt;auth-address&gt;Department of Cardiology, Karolinska University Hospital, Huddinge, Institution of Medicine (H7), Huddinge, Karolinska Institutet, Stockholm 141 86, Sweden. tomas.jernberg@karolinska.se&lt;/auth-address&gt;&lt;titles&gt;&lt;title&gt;The Swedish Web-system for enhancement and development of evidence-based care in heart disease evaluated according to recommended therapies (SWEDEHEART)&lt;/title&gt;&lt;secondary-title&gt;Heart&lt;/secondary-title&gt;&lt;/titles&gt;&lt;periodical&gt;&lt;full-title&gt;Heart&lt;/full-title&gt;&lt;abbr-1&gt;Heart&lt;/abbr-1&gt;&lt;/periodical&gt;&lt;pages&gt;1617-21&lt;/pages&gt;&lt;volume&gt;96&lt;/volume&gt;&lt;number&gt;20&lt;/number&gt;&lt;edition&gt;2010/08/31&lt;/edition&gt;&lt;keywords&gt;&lt;keyword&gt;Coronary Artery Disease/*therapy&lt;/keyword&gt;&lt;keyword&gt;Evidence-Based Medicine/*organization &amp;amp; administration&lt;/keyword&gt;&lt;keyword&gt;Humans&lt;/keyword&gt;&lt;keyword&gt;Internet&lt;/keyword&gt;&lt;keyword&gt;Registries&lt;/keyword&gt;&lt;keyword&gt;Sweden&lt;/keyword&gt;&lt;keyword&gt;Treatment Outcome&lt;/keyword&gt;&lt;/keywords&gt;&lt;dates&gt;&lt;year&gt;2010&lt;/year&gt;&lt;pub-dates&gt;&lt;date&gt;Oct&lt;/date&gt;&lt;/pub-dates&gt;&lt;/dates&gt;&lt;isbn&gt;1468-201X (Electronic)&amp;#xD;1355-6037 (Linking)&lt;/isbn&gt;&lt;accession-num&gt;20801780&lt;/accession-num&gt;&lt;urls&gt;&lt;related-urls&gt;&lt;url&gt;https://www.ncbi.nlm.nih.gov/pubmed/20801780&lt;/url&gt;&lt;/related-urls&gt;&lt;/urls&gt;&lt;electronic-resource-num&gt;10.1136/hrt.2010.198804&lt;/electronic-resource-num&gt;&lt;/record&gt;&lt;/Cite&gt;&lt;/EndNote&gt;</w:instrText>
      </w:r>
      <w:r w:rsidR="008C0A51" w:rsidRPr="001554A2">
        <w:rPr>
          <w:sz w:val="24"/>
          <w:szCs w:val="24"/>
          <w:lang w:val="en-GB"/>
        </w:rPr>
        <w:fldChar w:fldCharType="separate"/>
      </w:r>
      <w:r w:rsidR="001554A2">
        <w:rPr>
          <w:noProof/>
          <w:sz w:val="24"/>
          <w:szCs w:val="24"/>
          <w:lang w:val="en-GB"/>
        </w:rPr>
        <w:t>(1)</w:t>
      </w:r>
      <w:r w:rsidR="008C0A51" w:rsidRPr="001554A2">
        <w:rPr>
          <w:sz w:val="24"/>
          <w:szCs w:val="24"/>
          <w:lang w:val="en-GB"/>
        </w:rPr>
        <w:fldChar w:fldCharType="end"/>
      </w:r>
      <w:r w:rsidRPr="001554A2">
        <w:rPr>
          <w:sz w:val="24"/>
          <w:szCs w:val="24"/>
          <w:lang w:val="en-GB"/>
        </w:rPr>
        <w:t>. In 20</w:t>
      </w:r>
      <w:r w:rsidR="006D27AF" w:rsidRPr="001554A2">
        <w:rPr>
          <w:sz w:val="24"/>
          <w:szCs w:val="24"/>
          <w:lang w:val="en-GB"/>
        </w:rPr>
        <w:t>10</w:t>
      </w:r>
      <w:r w:rsidRPr="001554A2">
        <w:rPr>
          <w:sz w:val="24"/>
          <w:szCs w:val="24"/>
          <w:lang w:val="en-GB"/>
        </w:rPr>
        <w:t>, the SWENTRY registry (</w:t>
      </w:r>
      <w:proofErr w:type="spellStart"/>
      <w:r w:rsidRPr="001554A2">
        <w:rPr>
          <w:sz w:val="24"/>
          <w:szCs w:val="24"/>
          <w:lang w:val="en-GB"/>
        </w:rPr>
        <w:t>SWEdish</w:t>
      </w:r>
      <w:proofErr w:type="spellEnd"/>
      <w:r w:rsidRPr="001554A2">
        <w:rPr>
          <w:sz w:val="24"/>
          <w:szCs w:val="24"/>
          <w:lang w:val="en-GB"/>
        </w:rPr>
        <w:t xml:space="preserve"> </w:t>
      </w:r>
      <w:proofErr w:type="spellStart"/>
      <w:r w:rsidRPr="001554A2">
        <w:rPr>
          <w:sz w:val="24"/>
          <w:szCs w:val="24"/>
          <w:lang w:val="en-GB"/>
        </w:rPr>
        <w:t>traNscatheter</w:t>
      </w:r>
      <w:proofErr w:type="spellEnd"/>
      <w:r w:rsidRPr="001554A2">
        <w:rPr>
          <w:sz w:val="24"/>
          <w:szCs w:val="24"/>
          <w:lang w:val="en-GB"/>
        </w:rPr>
        <w:t xml:space="preserve"> cardiac intervention </w:t>
      </w:r>
      <w:proofErr w:type="spellStart"/>
      <w:r w:rsidRPr="001554A2">
        <w:rPr>
          <w:sz w:val="24"/>
          <w:szCs w:val="24"/>
          <w:lang w:val="en-GB"/>
        </w:rPr>
        <w:t>regisTRY</w:t>
      </w:r>
      <w:proofErr w:type="spellEnd"/>
      <w:r w:rsidRPr="001554A2">
        <w:rPr>
          <w:sz w:val="24"/>
          <w:szCs w:val="24"/>
          <w:lang w:val="en-GB"/>
        </w:rPr>
        <w:t>) was added to the SWEDEH</w:t>
      </w:r>
      <w:r w:rsidR="00AE61B9" w:rsidRPr="001554A2">
        <w:rPr>
          <w:sz w:val="24"/>
          <w:szCs w:val="24"/>
          <w:lang w:val="en-GB"/>
        </w:rPr>
        <w:t>E</w:t>
      </w:r>
      <w:r w:rsidRPr="001554A2">
        <w:rPr>
          <w:sz w:val="24"/>
          <w:szCs w:val="24"/>
          <w:lang w:val="en-GB"/>
        </w:rPr>
        <w:t xml:space="preserve">ART registry. </w:t>
      </w:r>
      <w:r w:rsidR="006F717E" w:rsidRPr="001554A2">
        <w:rPr>
          <w:sz w:val="24"/>
          <w:szCs w:val="24"/>
          <w:lang w:val="en-GB"/>
        </w:rPr>
        <w:t xml:space="preserve">As the </w:t>
      </w:r>
      <w:r w:rsidR="006D27AF" w:rsidRPr="001554A2">
        <w:rPr>
          <w:sz w:val="24"/>
          <w:szCs w:val="24"/>
          <w:lang w:val="en-GB"/>
        </w:rPr>
        <w:t xml:space="preserve">first </w:t>
      </w:r>
      <w:r w:rsidR="00747311" w:rsidRPr="001554A2">
        <w:rPr>
          <w:sz w:val="24"/>
          <w:szCs w:val="24"/>
          <w:lang w:val="en-GB"/>
        </w:rPr>
        <w:t>TAVI</w:t>
      </w:r>
      <w:r w:rsidR="006D27AF" w:rsidRPr="001554A2">
        <w:rPr>
          <w:sz w:val="24"/>
          <w:szCs w:val="24"/>
          <w:lang w:val="en-GB"/>
        </w:rPr>
        <w:t xml:space="preserve"> procedures were performed in 2008, data for the years 2008-2009 was entered retrospectively. From 2010</w:t>
      </w:r>
      <w:r w:rsidR="006F717E" w:rsidRPr="001554A2">
        <w:rPr>
          <w:sz w:val="24"/>
          <w:szCs w:val="24"/>
          <w:lang w:val="en-GB"/>
        </w:rPr>
        <w:t>,</w:t>
      </w:r>
      <w:r w:rsidR="006D27AF" w:rsidRPr="001554A2">
        <w:rPr>
          <w:sz w:val="24"/>
          <w:szCs w:val="24"/>
          <w:lang w:val="en-GB"/>
        </w:rPr>
        <w:t xml:space="preserve"> data have been added prospectively. </w:t>
      </w:r>
      <w:r w:rsidR="001315E1" w:rsidRPr="001554A2">
        <w:rPr>
          <w:sz w:val="24"/>
          <w:szCs w:val="24"/>
          <w:lang w:val="en-GB"/>
        </w:rPr>
        <w:t xml:space="preserve">The registry contains pre-procedural data, procedural data and outcome data at 30 days. </w:t>
      </w:r>
      <w:r w:rsidRPr="001554A2">
        <w:rPr>
          <w:sz w:val="24"/>
          <w:szCs w:val="24"/>
          <w:lang w:val="en-GB"/>
        </w:rPr>
        <w:t xml:space="preserve">All </w:t>
      </w:r>
      <w:r w:rsidR="001554A2" w:rsidRPr="001554A2">
        <w:rPr>
          <w:sz w:val="24"/>
          <w:szCs w:val="24"/>
          <w:lang w:val="en-GB"/>
        </w:rPr>
        <w:t>centres</w:t>
      </w:r>
      <w:r w:rsidRPr="001554A2">
        <w:rPr>
          <w:sz w:val="24"/>
          <w:szCs w:val="24"/>
          <w:lang w:val="en-GB"/>
        </w:rPr>
        <w:t xml:space="preserve"> performing </w:t>
      </w:r>
      <w:r w:rsidR="00747311" w:rsidRPr="001554A2">
        <w:rPr>
          <w:sz w:val="24"/>
          <w:szCs w:val="24"/>
          <w:lang w:val="en-GB"/>
        </w:rPr>
        <w:t>TAVI</w:t>
      </w:r>
      <w:r w:rsidRPr="001554A2">
        <w:rPr>
          <w:sz w:val="24"/>
          <w:szCs w:val="24"/>
          <w:lang w:val="en-GB"/>
        </w:rPr>
        <w:t xml:space="preserve"> enter all procedures performed. </w:t>
      </w:r>
      <w:r w:rsidR="004D6203" w:rsidRPr="001554A2">
        <w:rPr>
          <w:sz w:val="24"/>
          <w:szCs w:val="24"/>
          <w:lang w:val="en-GB"/>
        </w:rPr>
        <w:t xml:space="preserve">This registry also </w:t>
      </w:r>
      <w:r w:rsidR="006F717E" w:rsidRPr="001554A2">
        <w:rPr>
          <w:sz w:val="24"/>
          <w:szCs w:val="24"/>
          <w:lang w:val="en-GB"/>
        </w:rPr>
        <w:t xml:space="preserve">is </w:t>
      </w:r>
      <w:r w:rsidR="004D6203" w:rsidRPr="001554A2">
        <w:rPr>
          <w:sz w:val="24"/>
          <w:szCs w:val="24"/>
          <w:lang w:val="en-GB"/>
        </w:rPr>
        <w:t>updated</w:t>
      </w:r>
      <w:r w:rsidR="00D10927" w:rsidRPr="001554A2">
        <w:rPr>
          <w:sz w:val="24"/>
          <w:szCs w:val="24"/>
          <w:lang w:val="en-GB"/>
        </w:rPr>
        <w:t xml:space="preserve"> on a weekly basis </w:t>
      </w:r>
      <w:r w:rsidR="004D6203" w:rsidRPr="001554A2">
        <w:rPr>
          <w:sz w:val="24"/>
          <w:szCs w:val="24"/>
          <w:lang w:val="en-GB"/>
        </w:rPr>
        <w:t xml:space="preserve">against the national tax registry for deaths. </w:t>
      </w:r>
    </w:p>
    <w:p w14:paraId="79384427" w14:textId="77777777" w:rsidR="00DC2205" w:rsidRPr="001554A2" w:rsidRDefault="00DC2205" w:rsidP="00396B00">
      <w:pPr>
        <w:pStyle w:val="Rubrik2"/>
        <w:rPr>
          <w:lang w:val="en-GB"/>
        </w:rPr>
      </w:pPr>
    </w:p>
    <w:p w14:paraId="7E9B8C38" w14:textId="1C0BAEE9" w:rsidR="00396B00" w:rsidRPr="001554A2" w:rsidRDefault="008C0A51" w:rsidP="00396B00">
      <w:pPr>
        <w:pStyle w:val="Rubrik2"/>
        <w:rPr>
          <w:lang w:val="en-GB"/>
        </w:rPr>
      </w:pPr>
      <w:bookmarkStart w:id="2" w:name="_Toc23193755"/>
      <w:r w:rsidRPr="001554A2">
        <w:rPr>
          <w:lang w:val="en-GB"/>
        </w:rPr>
        <w:t>NPR</w:t>
      </w:r>
      <w:r w:rsidR="00802F93" w:rsidRPr="001554A2">
        <w:rPr>
          <w:lang w:val="en-GB"/>
        </w:rPr>
        <w:t xml:space="preserve"> registry</w:t>
      </w:r>
      <w:bookmarkEnd w:id="2"/>
    </w:p>
    <w:p w14:paraId="305F360F" w14:textId="2931C74B" w:rsidR="004D6203" w:rsidRPr="001554A2" w:rsidRDefault="00DC2205" w:rsidP="004D6203">
      <w:pPr>
        <w:pStyle w:val="Default"/>
        <w:spacing w:line="360" w:lineRule="auto"/>
        <w:rPr>
          <w:rFonts w:asciiTheme="minorHAnsi" w:hAnsiTheme="minorHAnsi" w:cstheme="minorHAnsi"/>
          <w:lang w:val="en-GB"/>
        </w:rPr>
      </w:pPr>
      <w:r w:rsidRPr="001554A2">
        <w:rPr>
          <w:rFonts w:asciiTheme="minorHAnsi" w:hAnsiTheme="minorHAnsi" w:cstheme="minorHAnsi"/>
          <w:lang w:val="en-GB"/>
        </w:rPr>
        <w:t>The Swedish National Patient Register</w:t>
      </w:r>
      <w:r w:rsidR="008C0A51" w:rsidRPr="001554A2">
        <w:rPr>
          <w:rFonts w:asciiTheme="minorHAnsi" w:hAnsiTheme="minorHAnsi" w:cstheme="minorHAnsi"/>
          <w:lang w:val="en-GB"/>
        </w:rPr>
        <w:t xml:space="preserve"> (NPR)</w:t>
      </w:r>
      <w:r w:rsidRPr="001554A2">
        <w:rPr>
          <w:rFonts w:asciiTheme="minorHAnsi" w:hAnsiTheme="minorHAnsi" w:cstheme="minorHAnsi"/>
          <w:lang w:val="en-GB"/>
        </w:rPr>
        <w:t xml:space="preserve"> is maintained by a government agency, the Swedish National Board of Health and Welfare</w:t>
      </w:r>
      <w:r w:rsidR="00D10927" w:rsidRPr="001554A2">
        <w:rPr>
          <w:rFonts w:asciiTheme="minorHAnsi" w:hAnsiTheme="minorHAnsi" w:cstheme="minorHAnsi"/>
          <w:lang w:val="en-GB"/>
        </w:rPr>
        <w:t>,</w:t>
      </w:r>
      <w:r w:rsidR="00862C0C" w:rsidRPr="001554A2">
        <w:rPr>
          <w:rFonts w:asciiTheme="minorHAnsi" w:hAnsiTheme="minorHAnsi" w:cstheme="minorHAnsi"/>
          <w:lang w:val="en-GB"/>
        </w:rPr>
        <w:t xml:space="preserve"> and was </w:t>
      </w:r>
      <w:r w:rsidR="00AE61B9" w:rsidRPr="001554A2">
        <w:rPr>
          <w:rFonts w:asciiTheme="minorHAnsi" w:hAnsiTheme="minorHAnsi" w:cstheme="minorHAnsi"/>
          <w:lang w:val="en-GB"/>
        </w:rPr>
        <w:t xml:space="preserve">founded </w:t>
      </w:r>
      <w:r w:rsidR="00862C0C" w:rsidRPr="001554A2">
        <w:rPr>
          <w:rFonts w:asciiTheme="minorHAnsi" w:hAnsiTheme="minorHAnsi" w:cstheme="minorHAnsi"/>
          <w:lang w:val="en-GB"/>
        </w:rPr>
        <w:t>in 1987</w:t>
      </w:r>
      <w:r w:rsidR="004D6203" w:rsidRPr="001554A2">
        <w:rPr>
          <w:rFonts w:asciiTheme="minorHAnsi" w:hAnsiTheme="minorHAnsi" w:cstheme="minorHAnsi"/>
          <w:lang w:val="en-GB"/>
        </w:rPr>
        <w:t xml:space="preserve">. Hospitals are mandated by law to enter all period of hospitalizations. </w:t>
      </w:r>
      <w:r w:rsidR="00D10927" w:rsidRPr="001554A2">
        <w:rPr>
          <w:rFonts w:asciiTheme="minorHAnsi" w:hAnsiTheme="minorHAnsi" w:cstheme="minorHAnsi"/>
          <w:lang w:val="en-GB"/>
        </w:rPr>
        <w:t>Each entry includes a</w:t>
      </w:r>
      <w:r w:rsidR="004D6203" w:rsidRPr="001554A2">
        <w:rPr>
          <w:rFonts w:asciiTheme="minorHAnsi" w:hAnsiTheme="minorHAnsi" w:cstheme="minorHAnsi"/>
          <w:lang w:val="en-GB"/>
        </w:rPr>
        <w:t xml:space="preserve"> diagnosis </w:t>
      </w:r>
      <w:r w:rsidR="00D10927" w:rsidRPr="001554A2">
        <w:rPr>
          <w:rFonts w:asciiTheme="minorHAnsi" w:hAnsiTheme="minorHAnsi" w:cstheme="minorHAnsi"/>
          <w:lang w:val="en-GB"/>
        </w:rPr>
        <w:t>following</w:t>
      </w:r>
      <w:r w:rsidR="004D6203" w:rsidRPr="001554A2">
        <w:rPr>
          <w:rFonts w:asciiTheme="minorHAnsi" w:hAnsiTheme="minorHAnsi" w:cstheme="minorHAnsi"/>
          <w:lang w:val="en-GB"/>
        </w:rPr>
        <w:t xml:space="preserve"> </w:t>
      </w:r>
      <w:r w:rsidR="00F16327" w:rsidRPr="001554A2">
        <w:rPr>
          <w:rFonts w:asciiTheme="minorHAnsi" w:hAnsiTheme="minorHAnsi" w:cstheme="minorHAnsi"/>
          <w:lang w:val="en-GB"/>
        </w:rPr>
        <w:t>the International</w:t>
      </w:r>
      <w:r w:rsidRPr="001554A2">
        <w:rPr>
          <w:rFonts w:asciiTheme="minorHAnsi" w:hAnsiTheme="minorHAnsi" w:cstheme="minorHAnsi"/>
          <w:iCs/>
          <w:lang w:val="en-GB"/>
        </w:rPr>
        <w:t xml:space="preserve"> Classification of Diseases </w:t>
      </w:r>
      <w:r w:rsidRPr="001554A2">
        <w:rPr>
          <w:rFonts w:asciiTheme="minorHAnsi" w:hAnsiTheme="minorHAnsi" w:cstheme="minorHAnsi"/>
          <w:lang w:val="en-GB"/>
        </w:rPr>
        <w:t>(ICD) codes</w:t>
      </w:r>
      <w:r w:rsidR="004D6203" w:rsidRPr="001554A2">
        <w:rPr>
          <w:rFonts w:asciiTheme="minorHAnsi" w:hAnsiTheme="minorHAnsi" w:cstheme="minorHAnsi"/>
          <w:lang w:val="en-GB"/>
        </w:rPr>
        <w:t xml:space="preserve">, and up to </w:t>
      </w:r>
      <w:r w:rsidR="00A95435" w:rsidRPr="001554A2">
        <w:rPr>
          <w:rFonts w:asciiTheme="minorHAnsi" w:hAnsiTheme="minorHAnsi" w:cstheme="minorHAnsi"/>
          <w:lang w:val="en-GB"/>
        </w:rPr>
        <w:t>30</w:t>
      </w:r>
      <w:r w:rsidR="00862C0C" w:rsidRPr="001554A2">
        <w:rPr>
          <w:rFonts w:asciiTheme="minorHAnsi" w:hAnsiTheme="minorHAnsi" w:cstheme="minorHAnsi"/>
          <w:lang w:val="en-GB"/>
        </w:rPr>
        <w:t xml:space="preserve"> </w:t>
      </w:r>
      <w:r w:rsidR="00DA0BE7" w:rsidRPr="001554A2">
        <w:rPr>
          <w:rFonts w:asciiTheme="minorHAnsi" w:hAnsiTheme="minorHAnsi" w:cstheme="minorHAnsi"/>
          <w:lang w:val="en-GB"/>
        </w:rPr>
        <w:t>diagnoses</w:t>
      </w:r>
      <w:r w:rsidR="004D6203" w:rsidRPr="001554A2">
        <w:rPr>
          <w:rFonts w:asciiTheme="minorHAnsi" w:hAnsiTheme="minorHAnsi" w:cstheme="minorHAnsi"/>
          <w:lang w:val="en-GB"/>
        </w:rPr>
        <w:t xml:space="preserve"> can be entered. </w:t>
      </w:r>
      <w:r w:rsidR="00D10927" w:rsidRPr="001554A2">
        <w:rPr>
          <w:rFonts w:asciiTheme="minorHAnsi" w:hAnsiTheme="minorHAnsi" w:cstheme="minorHAnsi"/>
          <w:lang w:val="en-GB"/>
        </w:rPr>
        <w:t xml:space="preserve">A diagnosis is recorded </w:t>
      </w:r>
      <w:r w:rsidR="004D6203" w:rsidRPr="001554A2">
        <w:rPr>
          <w:rFonts w:asciiTheme="minorHAnsi" w:hAnsiTheme="minorHAnsi" w:cstheme="minorHAnsi"/>
          <w:lang w:val="en-GB"/>
        </w:rPr>
        <w:t xml:space="preserve">by a doctor </w:t>
      </w:r>
      <w:r w:rsidR="00D10927" w:rsidRPr="001554A2">
        <w:rPr>
          <w:rFonts w:asciiTheme="minorHAnsi" w:hAnsiTheme="minorHAnsi" w:cstheme="minorHAnsi"/>
          <w:lang w:val="en-GB"/>
        </w:rPr>
        <w:t xml:space="preserve">during hospitalization </w:t>
      </w:r>
      <w:r w:rsidR="004D6203" w:rsidRPr="001554A2">
        <w:rPr>
          <w:rFonts w:asciiTheme="minorHAnsi" w:hAnsiTheme="minorHAnsi" w:cstheme="minorHAnsi"/>
          <w:lang w:val="en-GB"/>
        </w:rPr>
        <w:t xml:space="preserve">and at the time of discharge. Interventions also </w:t>
      </w:r>
      <w:r w:rsidR="00AE61B9" w:rsidRPr="001554A2">
        <w:rPr>
          <w:rFonts w:asciiTheme="minorHAnsi" w:hAnsiTheme="minorHAnsi" w:cstheme="minorHAnsi"/>
          <w:lang w:val="en-GB"/>
        </w:rPr>
        <w:t xml:space="preserve">are </w:t>
      </w:r>
      <w:r w:rsidR="004D6203" w:rsidRPr="001554A2">
        <w:rPr>
          <w:rFonts w:asciiTheme="minorHAnsi" w:hAnsiTheme="minorHAnsi" w:cstheme="minorHAnsi"/>
          <w:lang w:val="en-GB"/>
        </w:rPr>
        <w:t xml:space="preserve">recorded according to the ICD classification. </w:t>
      </w:r>
    </w:p>
    <w:p w14:paraId="31265A3F" w14:textId="77777777" w:rsidR="00AE61B9" w:rsidRPr="001554A2" w:rsidRDefault="00AE61B9" w:rsidP="004D6203">
      <w:pPr>
        <w:pStyle w:val="Default"/>
        <w:spacing w:line="360" w:lineRule="auto"/>
        <w:rPr>
          <w:rFonts w:asciiTheme="minorHAnsi" w:hAnsiTheme="minorHAnsi" w:cstheme="minorHAnsi"/>
          <w:lang w:val="en-GB"/>
        </w:rPr>
      </w:pPr>
    </w:p>
    <w:p w14:paraId="4FA99EB6" w14:textId="20A1FCFD" w:rsidR="00DC2205" w:rsidRPr="001554A2" w:rsidRDefault="00DC2205" w:rsidP="004D6203">
      <w:pPr>
        <w:pStyle w:val="Default"/>
        <w:spacing w:line="360" w:lineRule="auto"/>
        <w:rPr>
          <w:rFonts w:asciiTheme="minorHAnsi" w:hAnsiTheme="minorHAnsi" w:cstheme="minorHAnsi"/>
          <w:lang w:val="en-GB"/>
        </w:rPr>
      </w:pPr>
      <w:r w:rsidRPr="001554A2">
        <w:rPr>
          <w:rFonts w:asciiTheme="minorHAnsi" w:hAnsiTheme="minorHAnsi" w:cstheme="minorHAnsi"/>
          <w:lang w:val="en-GB"/>
        </w:rPr>
        <w:t>The validity of</w:t>
      </w:r>
      <w:r w:rsidR="007934F6" w:rsidRPr="001554A2">
        <w:rPr>
          <w:rFonts w:asciiTheme="minorHAnsi" w:hAnsiTheme="minorHAnsi" w:cstheme="minorHAnsi"/>
          <w:lang w:val="en-GB"/>
        </w:rPr>
        <w:t xml:space="preserve"> many</w:t>
      </w:r>
      <w:r w:rsidRPr="001554A2">
        <w:rPr>
          <w:rFonts w:asciiTheme="minorHAnsi" w:hAnsiTheme="minorHAnsi" w:cstheme="minorHAnsi"/>
          <w:lang w:val="en-GB"/>
        </w:rPr>
        <w:t xml:space="preserve"> </w:t>
      </w:r>
      <w:r w:rsidR="00D10927" w:rsidRPr="001554A2">
        <w:rPr>
          <w:rFonts w:asciiTheme="minorHAnsi" w:hAnsiTheme="minorHAnsi" w:cstheme="minorHAnsi"/>
          <w:lang w:val="en-GB"/>
        </w:rPr>
        <w:t xml:space="preserve">the </w:t>
      </w:r>
      <w:r w:rsidRPr="001554A2">
        <w:rPr>
          <w:rFonts w:asciiTheme="minorHAnsi" w:hAnsiTheme="minorHAnsi" w:cstheme="minorHAnsi"/>
          <w:lang w:val="en-GB"/>
        </w:rPr>
        <w:t xml:space="preserve">diagnoses </w:t>
      </w:r>
      <w:r w:rsidR="004D6203" w:rsidRPr="001554A2">
        <w:rPr>
          <w:rFonts w:asciiTheme="minorHAnsi" w:hAnsiTheme="minorHAnsi" w:cstheme="minorHAnsi"/>
          <w:lang w:val="en-GB"/>
        </w:rPr>
        <w:t xml:space="preserve">in this registry </w:t>
      </w:r>
      <w:r w:rsidRPr="001554A2">
        <w:rPr>
          <w:rFonts w:asciiTheme="minorHAnsi" w:hAnsiTheme="minorHAnsi" w:cstheme="minorHAnsi"/>
          <w:lang w:val="en-GB"/>
        </w:rPr>
        <w:t>has been evaluated and was found to be 95% for a primary diagnosis of heart failure</w:t>
      </w:r>
      <w:r w:rsidR="00184D62" w:rsidRPr="001554A2">
        <w:rPr>
          <w:rFonts w:asciiTheme="minorHAnsi" w:hAnsiTheme="minorHAnsi" w:cstheme="minorHAnsi"/>
          <w:lang w:val="en-GB"/>
        </w:rPr>
        <w:t>. The</w:t>
      </w:r>
      <w:r w:rsidRPr="001554A2">
        <w:rPr>
          <w:rFonts w:asciiTheme="minorHAnsi" w:hAnsiTheme="minorHAnsi" w:cstheme="minorHAnsi"/>
          <w:lang w:val="en-GB"/>
        </w:rPr>
        <w:t xml:space="preserve"> positive predictive value was 98.6% for stroke and 98% to</w:t>
      </w:r>
      <w:r w:rsidR="00DA0BE7" w:rsidRPr="001554A2">
        <w:rPr>
          <w:rFonts w:asciiTheme="minorHAnsi" w:hAnsiTheme="minorHAnsi" w:cstheme="minorHAnsi"/>
          <w:lang w:val="en-GB"/>
        </w:rPr>
        <w:t xml:space="preserve"> 100% for myocardial infarction</w:t>
      </w:r>
      <w:r w:rsidR="008C0A51" w:rsidRPr="001554A2">
        <w:rPr>
          <w:rFonts w:asciiTheme="minorHAnsi" w:hAnsiTheme="minorHAnsi" w:cstheme="minorHAnsi"/>
          <w:lang w:val="en-GB"/>
        </w:rPr>
        <w:fldChar w:fldCharType="begin">
          <w:fldData xml:space="preserve">PEVuZE5vdGU+PENpdGU+PEF1dGhvcj5MdWR2aWdzc29uPC9BdXRob3I+PFllYXI+MjAxMTwvWWVh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</w:fldData>
        </w:fldChar>
      </w:r>
      <w:r w:rsidR="001554A2">
        <w:rPr>
          <w:rFonts w:asciiTheme="minorHAnsi" w:hAnsiTheme="minorHAnsi" w:cstheme="minorHAnsi"/>
          <w:lang w:val="en-GB"/>
        </w:rPr>
        <w:instrText xml:space="preserve"> ADDIN EN.CITE </w:instrText>
      </w:r>
      <w:r w:rsidR="001554A2">
        <w:rPr>
          <w:rFonts w:asciiTheme="minorHAnsi" w:hAnsiTheme="minorHAnsi" w:cstheme="minorHAnsi"/>
          <w:lang w:val="en-GB"/>
        </w:rPr>
        <w:fldChar w:fldCharType="begin">
          <w:fldData xml:space="preserve">PEVuZE5vdGU+PENpdGU+PEF1dGhvcj5MdWR2aWdzc29uPC9BdXRob3I+PFllYXI+MjAxMTwvWWVh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</w:fldData>
        </w:fldChar>
      </w:r>
      <w:r w:rsidR="001554A2">
        <w:rPr>
          <w:rFonts w:asciiTheme="minorHAnsi" w:hAnsiTheme="minorHAnsi" w:cstheme="minorHAnsi"/>
          <w:lang w:val="en-GB"/>
        </w:rPr>
        <w:instrText xml:space="preserve"> ADDIN EN.CITE.DATA </w:instrText>
      </w:r>
      <w:r w:rsidR="001554A2">
        <w:rPr>
          <w:rFonts w:asciiTheme="minorHAnsi" w:hAnsiTheme="minorHAnsi" w:cstheme="minorHAnsi"/>
          <w:lang w:val="en-GB"/>
        </w:rPr>
      </w:r>
      <w:r w:rsidR="001554A2">
        <w:rPr>
          <w:rFonts w:asciiTheme="minorHAnsi" w:hAnsiTheme="minorHAnsi" w:cstheme="minorHAnsi"/>
          <w:lang w:val="en-GB"/>
        </w:rPr>
        <w:fldChar w:fldCharType="end"/>
      </w:r>
      <w:r w:rsidR="008C0A51" w:rsidRPr="001554A2">
        <w:rPr>
          <w:rFonts w:asciiTheme="minorHAnsi" w:hAnsiTheme="minorHAnsi" w:cstheme="minorHAnsi"/>
          <w:lang w:val="en-GB"/>
        </w:rPr>
      </w:r>
      <w:r w:rsidR="008C0A51" w:rsidRPr="001554A2">
        <w:rPr>
          <w:rFonts w:asciiTheme="minorHAnsi" w:hAnsiTheme="minorHAnsi" w:cstheme="minorHAnsi"/>
          <w:lang w:val="en-GB"/>
        </w:rPr>
        <w:fldChar w:fldCharType="separate"/>
      </w:r>
      <w:r w:rsidR="001554A2">
        <w:rPr>
          <w:rFonts w:asciiTheme="minorHAnsi" w:hAnsiTheme="minorHAnsi" w:cstheme="minorHAnsi"/>
          <w:noProof/>
          <w:lang w:val="en-GB"/>
        </w:rPr>
        <w:t>(2, 3)</w:t>
      </w:r>
      <w:r w:rsidR="008C0A51" w:rsidRPr="001554A2">
        <w:rPr>
          <w:rFonts w:asciiTheme="minorHAnsi" w:hAnsiTheme="minorHAnsi" w:cstheme="minorHAnsi"/>
          <w:lang w:val="en-GB"/>
        </w:rPr>
        <w:fldChar w:fldCharType="end"/>
      </w:r>
      <w:r w:rsidR="00DA0BE7" w:rsidRPr="001554A2">
        <w:rPr>
          <w:rFonts w:asciiTheme="minorHAnsi" w:hAnsiTheme="minorHAnsi" w:cstheme="minorHAnsi"/>
          <w:lang w:val="en-GB"/>
        </w:rPr>
        <w:t>.</w:t>
      </w:r>
      <w:r w:rsidRPr="001554A2">
        <w:rPr>
          <w:rFonts w:asciiTheme="minorHAnsi" w:hAnsiTheme="minorHAnsi" w:cstheme="minorHAnsi"/>
          <w:lang w:val="en-GB"/>
        </w:rPr>
        <w:t xml:space="preserve"> </w:t>
      </w:r>
    </w:p>
    <w:p w14:paraId="393A8DF9" w14:textId="77777777" w:rsidR="00396B00" w:rsidRPr="001554A2" w:rsidRDefault="00396B00">
      <w:pPr>
        <w:rPr>
          <w:lang w:val="en-GB"/>
        </w:rPr>
      </w:pPr>
    </w:p>
    <w:p w14:paraId="4BE6DD8A" w14:textId="61BE07C9" w:rsidR="00211257" w:rsidRPr="001554A2" w:rsidRDefault="00FC7559" w:rsidP="00C9467C">
      <w:pPr>
        <w:pStyle w:val="Rubrik2"/>
        <w:rPr>
          <w:lang w:val="en-GB"/>
        </w:rPr>
      </w:pPr>
      <w:bookmarkStart w:id="3" w:name="_Toc23193756"/>
      <w:proofErr w:type="spellStart"/>
      <w:r w:rsidRPr="001554A2">
        <w:rPr>
          <w:lang w:val="en-GB"/>
        </w:rPr>
        <w:t>Riksstroke</w:t>
      </w:r>
      <w:bookmarkEnd w:id="3"/>
      <w:proofErr w:type="spellEnd"/>
    </w:p>
    <w:p w14:paraId="256116CD" w14:textId="77777777" w:rsidR="00802F93" w:rsidRPr="001554A2" w:rsidRDefault="00802F93" w:rsidP="00802F93">
      <w:pPr>
        <w:pStyle w:val="Rubrik2"/>
        <w:rPr>
          <w:lang w:val="en-GB"/>
        </w:rPr>
      </w:pPr>
    </w:p>
    <w:p w14:paraId="5BD9D78E" w14:textId="728ECE16" w:rsidR="00275082" w:rsidRPr="001554A2" w:rsidRDefault="00FC7559" w:rsidP="00802F93">
      <w:pPr>
        <w:widowControl w:val="0"/>
        <w:autoSpaceDE w:val="0"/>
        <w:autoSpaceDN w:val="0"/>
        <w:adjustRightInd w:val="0"/>
        <w:spacing w:after="240" w:line="360" w:lineRule="auto"/>
        <w:rPr>
          <w:rFonts w:cstheme="minorHAnsi"/>
          <w:color w:val="101010"/>
          <w:sz w:val="24"/>
          <w:lang w:val="en-GB"/>
        </w:rPr>
      </w:pPr>
      <w:r w:rsidRPr="001554A2">
        <w:rPr>
          <w:rFonts w:cstheme="minorHAnsi"/>
          <w:color w:val="101010"/>
          <w:sz w:val="24"/>
          <w:lang w:val="en-GB"/>
        </w:rPr>
        <w:t>T</w:t>
      </w:r>
      <w:r w:rsidR="00B50DD0" w:rsidRPr="001554A2">
        <w:rPr>
          <w:rFonts w:cstheme="minorHAnsi"/>
          <w:color w:val="101010"/>
          <w:sz w:val="24"/>
          <w:lang w:val="en-GB"/>
        </w:rPr>
        <w:t xml:space="preserve">he </w:t>
      </w:r>
      <w:proofErr w:type="spellStart"/>
      <w:r w:rsidR="00B50DD0" w:rsidRPr="001554A2">
        <w:rPr>
          <w:rFonts w:cstheme="minorHAnsi"/>
          <w:color w:val="101010"/>
          <w:sz w:val="24"/>
          <w:lang w:val="en-GB"/>
        </w:rPr>
        <w:t>R</w:t>
      </w:r>
      <w:r w:rsidRPr="001554A2">
        <w:rPr>
          <w:rFonts w:cstheme="minorHAnsi"/>
          <w:color w:val="101010"/>
          <w:sz w:val="24"/>
          <w:lang w:val="en-GB"/>
        </w:rPr>
        <w:t>iks</w:t>
      </w:r>
      <w:r w:rsidR="00B50DD0" w:rsidRPr="001554A2">
        <w:rPr>
          <w:rFonts w:cstheme="minorHAnsi"/>
          <w:color w:val="101010"/>
          <w:sz w:val="24"/>
          <w:lang w:val="en-GB"/>
        </w:rPr>
        <w:t>s</w:t>
      </w:r>
      <w:r w:rsidRPr="001554A2">
        <w:rPr>
          <w:rFonts w:cstheme="minorHAnsi"/>
          <w:color w:val="101010"/>
          <w:sz w:val="24"/>
          <w:lang w:val="en-GB"/>
        </w:rPr>
        <w:t>troke</w:t>
      </w:r>
      <w:proofErr w:type="spellEnd"/>
      <w:r w:rsidRPr="001554A2">
        <w:rPr>
          <w:rFonts w:cstheme="minorHAnsi"/>
          <w:color w:val="101010"/>
          <w:sz w:val="24"/>
          <w:lang w:val="en-GB"/>
        </w:rPr>
        <w:t xml:space="preserve"> is </w:t>
      </w:r>
      <w:r w:rsidR="00B50DD0" w:rsidRPr="001554A2">
        <w:rPr>
          <w:rFonts w:cstheme="minorHAnsi"/>
          <w:color w:val="101010"/>
          <w:sz w:val="24"/>
          <w:lang w:val="en-GB"/>
        </w:rPr>
        <w:t>a national</w:t>
      </w:r>
      <w:r w:rsidRPr="001554A2">
        <w:rPr>
          <w:rFonts w:cstheme="minorHAnsi"/>
          <w:color w:val="101010"/>
          <w:sz w:val="24"/>
          <w:lang w:val="en-GB"/>
        </w:rPr>
        <w:t xml:space="preserve"> registry</w:t>
      </w:r>
      <w:r w:rsidR="00B16263" w:rsidRPr="001554A2">
        <w:rPr>
          <w:rFonts w:cstheme="minorHAnsi"/>
          <w:color w:val="101010"/>
          <w:sz w:val="24"/>
          <w:lang w:val="en-GB"/>
        </w:rPr>
        <w:t xml:space="preserve"> covering all</w:t>
      </w:r>
      <w:r w:rsidRPr="001554A2">
        <w:rPr>
          <w:rFonts w:cstheme="minorHAnsi"/>
          <w:color w:val="101010"/>
          <w:sz w:val="24"/>
          <w:lang w:val="en-GB"/>
        </w:rPr>
        <w:t xml:space="preserve"> hospitalization for stroke.</w:t>
      </w:r>
      <w:r w:rsidR="00B50DD0" w:rsidRPr="001554A2">
        <w:rPr>
          <w:rFonts w:cstheme="minorHAnsi"/>
          <w:color w:val="101010"/>
          <w:sz w:val="24"/>
          <w:lang w:val="en-GB"/>
        </w:rPr>
        <w:t xml:space="preserve"> The registry </w:t>
      </w:r>
      <w:r w:rsidR="00AE61B9" w:rsidRPr="001554A2">
        <w:rPr>
          <w:rFonts w:cstheme="minorHAnsi"/>
          <w:color w:val="101010"/>
          <w:sz w:val="24"/>
          <w:lang w:val="en-GB"/>
        </w:rPr>
        <w:t xml:space="preserve">was founded </w:t>
      </w:r>
      <w:r w:rsidR="00B50DD0" w:rsidRPr="001554A2">
        <w:rPr>
          <w:rFonts w:cstheme="minorHAnsi"/>
          <w:color w:val="101010"/>
          <w:sz w:val="24"/>
          <w:lang w:val="en-GB"/>
        </w:rPr>
        <w:t xml:space="preserve">in 1994, </w:t>
      </w:r>
      <w:r w:rsidR="006F717E" w:rsidRPr="001554A2">
        <w:rPr>
          <w:rFonts w:cstheme="minorHAnsi"/>
          <w:color w:val="101010"/>
          <w:sz w:val="24"/>
          <w:lang w:val="en-GB"/>
        </w:rPr>
        <w:t xml:space="preserve">and </w:t>
      </w:r>
      <w:r w:rsidR="00B50DD0" w:rsidRPr="001554A2">
        <w:rPr>
          <w:rFonts w:cstheme="minorHAnsi"/>
          <w:color w:val="101010"/>
          <w:sz w:val="24"/>
          <w:lang w:val="en-GB"/>
        </w:rPr>
        <w:t>four year</w:t>
      </w:r>
      <w:r w:rsidR="006F717E" w:rsidRPr="001554A2">
        <w:rPr>
          <w:rFonts w:cstheme="minorHAnsi"/>
          <w:color w:val="101010"/>
          <w:sz w:val="24"/>
          <w:lang w:val="en-GB"/>
        </w:rPr>
        <w:t>s</w:t>
      </w:r>
      <w:r w:rsidR="00B50DD0" w:rsidRPr="001554A2">
        <w:rPr>
          <w:rFonts w:cstheme="minorHAnsi"/>
          <w:color w:val="101010"/>
          <w:sz w:val="24"/>
          <w:lang w:val="en-GB"/>
        </w:rPr>
        <w:t xml:space="preserve"> later</w:t>
      </w:r>
      <w:r w:rsidR="006F717E" w:rsidRPr="001554A2">
        <w:rPr>
          <w:rFonts w:cstheme="minorHAnsi"/>
          <w:color w:val="101010"/>
          <w:sz w:val="24"/>
          <w:lang w:val="en-GB"/>
        </w:rPr>
        <w:t>,</w:t>
      </w:r>
      <w:r w:rsidR="00B50DD0" w:rsidRPr="001554A2">
        <w:rPr>
          <w:rFonts w:cstheme="minorHAnsi"/>
          <w:color w:val="101010"/>
          <w:sz w:val="24"/>
          <w:lang w:val="en-GB"/>
        </w:rPr>
        <w:t xml:space="preserve"> all hospital</w:t>
      </w:r>
      <w:r w:rsidR="006F717E" w:rsidRPr="001554A2">
        <w:rPr>
          <w:rFonts w:cstheme="minorHAnsi"/>
          <w:color w:val="101010"/>
          <w:sz w:val="24"/>
          <w:lang w:val="en-GB"/>
        </w:rPr>
        <w:t>s</w:t>
      </w:r>
      <w:r w:rsidR="00B50DD0" w:rsidRPr="001554A2">
        <w:rPr>
          <w:rFonts w:cstheme="minorHAnsi"/>
          <w:color w:val="101010"/>
          <w:sz w:val="24"/>
          <w:lang w:val="en-GB"/>
        </w:rPr>
        <w:t xml:space="preserve"> managing stroke patients participated</w:t>
      </w:r>
      <w:r w:rsidR="006F717E" w:rsidRPr="001554A2">
        <w:rPr>
          <w:rFonts w:cstheme="minorHAnsi"/>
          <w:color w:val="101010"/>
          <w:sz w:val="24"/>
          <w:lang w:val="en-GB"/>
        </w:rPr>
        <w:t>. T</w:t>
      </w:r>
      <w:r w:rsidR="00B50DD0" w:rsidRPr="001554A2">
        <w:rPr>
          <w:rFonts w:cstheme="minorHAnsi"/>
          <w:color w:val="101010"/>
          <w:sz w:val="24"/>
          <w:lang w:val="en-GB"/>
        </w:rPr>
        <w:t>oday</w:t>
      </w:r>
      <w:r w:rsidR="006F717E" w:rsidRPr="001554A2">
        <w:rPr>
          <w:rFonts w:cstheme="minorHAnsi"/>
          <w:color w:val="101010"/>
          <w:sz w:val="24"/>
          <w:lang w:val="en-GB"/>
        </w:rPr>
        <w:t>,</w:t>
      </w:r>
      <w:r w:rsidR="00B50DD0" w:rsidRPr="001554A2">
        <w:rPr>
          <w:rFonts w:cstheme="minorHAnsi"/>
          <w:color w:val="101010"/>
          <w:sz w:val="24"/>
          <w:lang w:val="en-GB"/>
        </w:rPr>
        <w:t xml:space="preserve"> </w:t>
      </w:r>
      <w:r w:rsidR="00193E94" w:rsidRPr="001554A2">
        <w:rPr>
          <w:rFonts w:cstheme="minorHAnsi"/>
          <w:color w:val="101010"/>
          <w:sz w:val="24"/>
          <w:lang w:val="en-GB"/>
        </w:rPr>
        <w:lastRenderedPageBreak/>
        <w:t xml:space="preserve">all </w:t>
      </w:r>
      <w:r w:rsidR="00B50DD0" w:rsidRPr="001554A2">
        <w:rPr>
          <w:rFonts w:cstheme="minorHAnsi"/>
          <w:color w:val="101010"/>
          <w:sz w:val="24"/>
          <w:lang w:val="en-GB"/>
        </w:rPr>
        <w:t xml:space="preserve">72 </w:t>
      </w:r>
      <w:r w:rsidR="00B16263" w:rsidRPr="001554A2">
        <w:rPr>
          <w:rFonts w:cstheme="minorHAnsi"/>
          <w:color w:val="101010"/>
          <w:sz w:val="24"/>
          <w:lang w:val="en-GB"/>
        </w:rPr>
        <w:t>hospitals</w:t>
      </w:r>
      <w:r w:rsidR="00B50DD0" w:rsidRPr="001554A2">
        <w:rPr>
          <w:rFonts w:cstheme="minorHAnsi"/>
          <w:color w:val="101010"/>
          <w:sz w:val="24"/>
          <w:lang w:val="en-GB"/>
        </w:rPr>
        <w:t xml:space="preserve"> </w:t>
      </w:r>
      <w:r w:rsidR="00193E94" w:rsidRPr="001554A2">
        <w:rPr>
          <w:rFonts w:cstheme="minorHAnsi"/>
          <w:color w:val="101010"/>
          <w:sz w:val="24"/>
          <w:lang w:val="en-GB"/>
        </w:rPr>
        <w:t xml:space="preserve">managing stroke patients </w:t>
      </w:r>
      <w:r w:rsidR="00B50DD0" w:rsidRPr="001554A2">
        <w:rPr>
          <w:rFonts w:cstheme="minorHAnsi"/>
          <w:color w:val="101010"/>
          <w:sz w:val="24"/>
          <w:lang w:val="en-GB"/>
        </w:rPr>
        <w:t>actively enter data in the database. The completeness of data has been estimated between 89-95%</w:t>
      </w:r>
      <w:r w:rsidR="00193E94" w:rsidRPr="001554A2">
        <w:rPr>
          <w:rFonts w:cstheme="minorHAnsi"/>
          <w:color w:val="101010"/>
          <w:sz w:val="24"/>
          <w:lang w:val="en-GB"/>
        </w:rPr>
        <w:t xml:space="preserve"> </w:t>
      </w:r>
      <w:r w:rsidR="00B50DD0" w:rsidRPr="001554A2">
        <w:rPr>
          <w:rFonts w:cstheme="minorHAnsi"/>
          <w:color w:val="101010"/>
          <w:sz w:val="24"/>
          <w:lang w:val="en-GB"/>
        </w:rPr>
        <w:fldChar w:fldCharType="begin"/>
      </w:r>
      <w:r w:rsidR="001554A2">
        <w:rPr>
          <w:rFonts w:cstheme="minorHAnsi"/>
          <w:color w:val="101010"/>
          <w:sz w:val="24"/>
          <w:lang w:val="en-GB"/>
        </w:rPr>
        <w:instrText xml:space="preserve"> ADDIN EN.CITE &lt;EndNote&gt;&lt;Cite&gt;&lt;Author&gt;Koster&lt;/Author&gt;&lt;Year&gt;2013&lt;/Year&gt;&lt;RecNum&gt;3371&lt;/RecNum&gt;&lt;DisplayText&gt;(4)&lt;/DisplayText&gt;&lt;record&gt;&lt;rec-number&gt;3371&lt;/rec-number&gt;&lt;foreign-keys&gt;&lt;key app="EN" db-id="2s5pewzsae50taed2e7prvaadf0fpv92t0re" timestamp="1569147394" guid="5e9f014a-6b85-4c61-9607-1984fe6640d6"&gt;3371&lt;/key&gt;&lt;/foreign-keys&gt;&lt;ref-type name="Journal Article"&gt;17&lt;/ref-type&gt;&lt;contributors&gt;&lt;authors&gt;&lt;author&gt;Koster, M.&lt;/author&gt;&lt;author&gt;Asplund, K.&lt;/author&gt;&lt;author&gt;Johansson, A.&lt;/author&gt;&lt;author&gt;Stegmayr, B.&lt;/author&gt;&lt;/authors&gt;&lt;/contributors&gt;&lt;auth-address&gt;National Board of Health and Welfare, Stockholm, Sweden.&lt;/auth-address&gt;&lt;titles&gt;&lt;title&gt;Refinement of Swedish administrative registers to monitor stroke events on the national level&lt;/title&gt;&lt;secondary-title&gt;Neuroepidemiology&lt;/secondary-title&gt;&lt;/titles&gt;&lt;periodical&gt;&lt;full-title&gt;Neuroepidemiology&lt;/full-title&gt;&lt;/periodical&gt;&lt;pages&gt;240-6&lt;/pages&gt;&lt;volume&gt;40&lt;/volume&gt;&lt;number&gt;4&lt;/number&gt;&lt;edition&gt;2013/02/01&lt;/edition&gt;&lt;keywords&gt;&lt;keyword&gt;Adult&lt;/keyword&gt;&lt;keyword&gt;Aged&lt;/keyword&gt;&lt;keyword&gt;Aged, 80 and over&lt;/keyword&gt;&lt;keyword&gt;Databases, Factual&lt;/keyword&gt;&lt;keyword&gt;Female&lt;/keyword&gt;&lt;keyword&gt;Humans&lt;/keyword&gt;&lt;keyword&gt;Incidence&lt;/keyword&gt;&lt;keyword&gt;Male&lt;/keyword&gt;&lt;keyword&gt;Middle Aged&lt;/keyword&gt;&lt;keyword&gt;Registries&lt;/keyword&gt;&lt;keyword&gt;Risk&lt;/keyword&gt;&lt;keyword&gt;Sensitivity and Specificity&lt;/keyword&gt;&lt;keyword&gt;Stroke/*epidemiology&lt;/keyword&gt;&lt;keyword&gt;Sweden/epidemiology&lt;/keyword&gt;&lt;/keywords&gt;&lt;dates&gt;&lt;year&gt;2013&lt;/year&gt;&lt;/dates&gt;&lt;isbn&gt;1423-0208 (Electronic)&amp;#xD;0251-5350 (Linking)&lt;/isbn&gt;&lt;accession-num&gt;23364278&lt;/accession-num&gt;&lt;urls&gt;&lt;related-urls&gt;&lt;url&gt;https://www.ncbi.nlm.nih.gov/pubmed/23364278&lt;/url&gt;&lt;/related-urls&gt;&lt;/urls&gt;&lt;electronic-resource-num&gt;10.1159/000345953&lt;/electronic-resource-num&gt;&lt;/record&gt;&lt;/Cite&gt;&lt;/EndNote&gt;</w:instrText>
      </w:r>
      <w:r w:rsidR="00B50DD0" w:rsidRPr="001554A2">
        <w:rPr>
          <w:rFonts w:cstheme="minorHAnsi"/>
          <w:color w:val="101010"/>
          <w:sz w:val="24"/>
          <w:lang w:val="en-GB"/>
        </w:rPr>
        <w:fldChar w:fldCharType="separate"/>
      </w:r>
      <w:r w:rsidR="001554A2">
        <w:rPr>
          <w:rFonts w:cstheme="minorHAnsi"/>
          <w:noProof/>
          <w:color w:val="101010"/>
          <w:sz w:val="24"/>
          <w:lang w:val="en-GB"/>
        </w:rPr>
        <w:t>(4)</w:t>
      </w:r>
      <w:r w:rsidR="00B50DD0" w:rsidRPr="001554A2">
        <w:rPr>
          <w:rFonts w:cstheme="minorHAnsi"/>
          <w:color w:val="101010"/>
          <w:sz w:val="24"/>
          <w:lang w:val="en-GB"/>
        </w:rPr>
        <w:fldChar w:fldCharType="end"/>
      </w:r>
      <w:r w:rsidR="00B50DD0" w:rsidRPr="001554A2">
        <w:rPr>
          <w:rFonts w:cstheme="minorHAnsi"/>
          <w:color w:val="101010"/>
          <w:sz w:val="24"/>
          <w:lang w:val="en-GB"/>
        </w:rPr>
        <w:t xml:space="preserve">. Data </w:t>
      </w:r>
      <w:r w:rsidR="006F717E" w:rsidRPr="001554A2">
        <w:rPr>
          <w:rFonts w:cstheme="minorHAnsi"/>
          <w:color w:val="101010"/>
          <w:sz w:val="24"/>
          <w:lang w:val="en-GB"/>
        </w:rPr>
        <w:t xml:space="preserve">entry </w:t>
      </w:r>
      <w:r w:rsidR="00B50DD0" w:rsidRPr="001554A2">
        <w:rPr>
          <w:rFonts w:cstheme="minorHAnsi"/>
          <w:color w:val="101010"/>
          <w:sz w:val="24"/>
          <w:lang w:val="en-GB"/>
        </w:rPr>
        <w:t xml:space="preserve">is continuously monitored and validated </w:t>
      </w:r>
      <w:r w:rsidR="00B50DD0" w:rsidRPr="001554A2">
        <w:rPr>
          <w:rFonts w:cstheme="minorHAnsi"/>
          <w:color w:val="101010"/>
          <w:sz w:val="24"/>
          <w:lang w:val="en-GB"/>
        </w:rPr>
        <w:fldChar w:fldCharType="begin"/>
      </w:r>
      <w:r w:rsidR="001554A2">
        <w:rPr>
          <w:rFonts w:cstheme="minorHAnsi"/>
          <w:color w:val="101010"/>
          <w:sz w:val="24"/>
          <w:lang w:val="en-GB"/>
        </w:rPr>
        <w:instrText xml:space="preserve"> ADDIN EN.CITE &lt;EndNote&gt;&lt;Cite&gt;&lt;Author&gt;Soderholm&lt;/Author&gt;&lt;Year&gt;2016&lt;/Year&gt;&lt;RecNum&gt;3372&lt;/RecNum&gt;&lt;DisplayText&gt;(5)&lt;/DisplayText&gt;&lt;record&gt;&lt;rec-number&gt;3372&lt;/rec-number&gt;&lt;foreign-keys&gt;&lt;key app="EN" db-id="2s5pewzsae50taed2e7prvaadf0fpv92t0re" timestamp="1569147483" guid="393ab370-fa57-4b52-a91a-f5bbf5a1c5bc"&gt;3372&lt;/key&gt;&lt;/foreign-keys&gt;&lt;ref-type name="Journal Article"&gt;17&lt;/ref-type&gt;&lt;contributors&gt;&lt;authors&gt;&lt;author&gt;Soderholm, A.&lt;/author&gt;&lt;author&gt;Stegmayr, B.&lt;/author&gt;&lt;author&gt;Glader, E. L.&lt;/author&gt;&lt;author&gt;Asplund, K.&lt;/author&gt;&lt;author&gt;Riksstroke, Collaboration&lt;/author&gt;&lt;/authors&gt;&lt;/contributors&gt;&lt;auth-address&gt;Riksstroke, Medicine, Department of Public Health and Clinical Medicine, Umex00E5; University, Umex00E5;, Sweden.&lt;/auth-address&gt;&lt;titles&gt;&lt;title&gt;Validation of Hospital Performance Measures of Acute Stroke Care Quality. Riksstroke, the Swedish Stroke Register&lt;/title&gt;&lt;secondary-title&gt;Neuroepidemiology&lt;/secondary-title&gt;&lt;/titles&gt;&lt;periodical&gt;&lt;full-title&gt;Neuroepidemiology&lt;/full-title&gt;&lt;/periodical&gt;&lt;pages&gt;229-34&lt;/pages&gt;&lt;volume&gt;46&lt;/volume&gt;&lt;number&gt;4&lt;/number&gt;&lt;edition&gt;2016/03/15&lt;/edition&gt;&lt;keywords&gt;&lt;keyword&gt;Benchmarking&lt;/keyword&gt;&lt;keyword&gt;Hospitals/*standards/statistics &amp;amp; numerical data&lt;/keyword&gt;&lt;keyword&gt;Humans&lt;/keyword&gt;&lt;keyword&gt;Patient Discharge&lt;/keyword&gt;&lt;keyword&gt;Quality of Health Care/*standards/statistics &amp;amp; numerical data&lt;/keyword&gt;&lt;keyword&gt;*Registries&lt;/keyword&gt;&lt;keyword&gt;Stroke/*epidemiology&lt;/keyword&gt;&lt;keyword&gt;Sweden&lt;/keyword&gt;&lt;/keywords&gt;&lt;dates&gt;&lt;year&gt;2016&lt;/year&gt;&lt;/dates&gt;&lt;isbn&gt;1423-0208 (Electronic)&amp;#xD;0251-5350 (Linking)&lt;/isbn&gt;&lt;accession-num&gt;26975057&lt;/accession-num&gt;&lt;urls&gt;&lt;related-urls&gt;&lt;url&gt;https://www.ncbi.nlm.nih.gov/pubmed/26975057&lt;/url&gt;&lt;/related-urls&gt;&lt;/urls&gt;&lt;electronic-resource-num&gt;10.1159/000444679&lt;/electronic-resource-num&gt;&lt;/record&gt;&lt;/Cite&gt;&lt;/EndNote&gt;</w:instrText>
      </w:r>
      <w:r w:rsidR="00B50DD0" w:rsidRPr="001554A2">
        <w:rPr>
          <w:rFonts w:cstheme="minorHAnsi"/>
          <w:color w:val="101010"/>
          <w:sz w:val="24"/>
          <w:lang w:val="en-GB"/>
        </w:rPr>
        <w:fldChar w:fldCharType="separate"/>
      </w:r>
      <w:r w:rsidR="001554A2">
        <w:rPr>
          <w:rFonts w:cstheme="minorHAnsi"/>
          <w:noProof/>
          <w:color w:val="101010"/>
          <w:sz w:val="24"/>
          <w:lang w:val="en-GB"/>
        </w:rPr>
        <w:t>(5)</w:t>
      </w:r>
      <w:r w:rsidR="00B50DD0" w:rsidRPr="001554A2">
        <w:rPr>
          <w:rFonts w:cstheme="minorHAnsi"/>
          <w:color w:val="101010"/>
          <w:sz w:val="24"/>
          <w:lang w:val="en-GB"/>
        </w:rPr>
        <w:fldChar w:fldCharType="end"/>
      </w:r>
      <w:r w:rsidR="00B50DD0" w:rsidRPr="001554A2">
        <w:rPr>
          <w:rFonts w:cstheme="minorHAnsi"/>
          <w:color w:val="101010"/>
          <w:sz w:val="24"/>
          <w:lang w:val="en-GB"/>
        </w:rPr>
        <w:t>.</w:t>
      </w:r>
      <w:r w:rsidR="006F717E" w:rsidRPr="001554A2">
        <w:rPr>
          <w:rFonts w:cstheme="minorHAnsi"/>
          <w:color w:val="101010"/>
          <w:sz w:val="24"/>
          <w:lang w:val="en-GB"/>
        </w:rPr>
        <w:t xml:space="preserve"> </w:t>
      </w:r>
      <w:r w:rsidR="00B16263" w:rsidRPr="001554A2">
        <w:rPr>
          <w:rFonts w:cstheme="minorHAnsi"/>
          <w:color w:val="101010"/>
          <w:sz w:val="24"/>
          <w:lang w:val="en-GB"/>
        </w:rPr>
        <w:t xml:space="preserve">The registry also </w:t>
      </w:r>
      <w:r w:rsidR="006F717E" w:rsidRPr="001554A2">
        <w:rPr>
          <w:rFonts w:cstheme="minorHAnsi"/>
          <w:color w:val="101010"/>
          <w:sz w:val="24"/>
          <w:lang w:val="en-GB"/>
        </w:rPr>
        <w:t xml:space="preserve">is </w:t>
      </w:r>
      <w:r w:rsidR="00B16263" w:rsidRPr="001554A2">
        <w:rPr>
          <w:rFonts w:cstheme="minorHAnsi"/>
          <w:color w:val="101010"/>
          <w:sz w:val="24"/>
          <w:lang w:val="en-GB"/>
        </w:rPr>
        <w:t>used as a tool for clinical follow-up after stroke.</w:t>
      </w:r>
      <w:r w:rsidR="00B50DD0" w:rsidRPr="001554A2">
        <w:rPr>
          <w:rFonts w:cstheme="minorHAnsi"/>
          <w:color w:val="101010"/>
          <w:sz w:val="24"/>
          <w:lang w:val="en-GB"/>
        </w:rPr>
        <w:t xml:space="preserve"> Every year an annual report is presented that covers stroke incidence, outcome, treatment regimens and quality at different regions of the country. </w:t>
      </w:r>
    </w:p>
    <w:p w14:paraId="667521FF" w14:textId="77777777" w:rsidR="00275082" w:rsidRPr="001554A2" w:rsidRDefault="00275082">
      <w:pPr>
        <w:rPr>
          <w:rFonts w:cstheme="minorHAnsi"/>
          <w:color w:val="101010"/>
          <w:sz w:val="24"/>
          <w:lang w:val="en-GB"/>
        </w:rPr>
      </w:pPr>
      <w:r w:rsidRPr="001554A2">
        <w:rPr>
          <w:rFonts w:cstheme="minorHAnsi"/>
          <w:color w:val="101010"/>
          <w:sz w:val="24"/>
          <w:lang w:val="en-GB"/>
        </w:rPr>
        <w:br w:type="page"/>
      </w:r>
    </w:p>
    <w:p w14:paraId="5725F337" w14:textId="77777777" w:rsidR="00275082" w:rsidRPr="001554A2" w:rsidRDefault="00275082" w:rsidP="00D56C60">
      <w:pPr>
        <w:pStyle w:val="Rubrik1"/>
        <w:rPr>
          <w:lang w:val="en-GB"/>
        </w:rPr>
      </w:pPr>
      <w:bookmarkStart w:id="4" w:name="_Toc23193757"/>
      <w:r w:rsidRPr="001554A2">
        <w:rPr>
          <w:lang w:val="en-GB"/>
        </w:rPr>
        <w:lastRenderedPageBreak/>
        <w:t>Method for estimating standardized incidence for the study cohort</w:t>
      </w:r>
      <w:bookmarkEnd w:id="4"/>
    </w:p>
    <w:p w14:paraId="53105D56" w14:textId="77777777" w:rsidR="00275082" w:rsidRPr="001554A2" w:rsidRDefault="00275082" w:rsidP="00275082">
      <w:pPr>
        <w:pStyle w:val="Rubrik2"/>
        <w:rPr>
          <w:lang w:val="en-GB"/>
        </w:rPr>
      </w:pPr>
    </w:p>
    <w:tbl>
      <w:tblPr>
        <w:tblW w:w="8596" w:type="dxa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976"/>
        <w:gridCol w:w="976"/>
        <w:gridCol w:w="976"/>
        <w:gridCol w:w="976"/>
        <w:gridCol w:w="976"/>
        <w:gridCol w:w="976"/>
        <w:gridCol w:w="976"/>
        <w:gridCol w:w="976"/>
        <w:gridCol w:w="788"/>
      </w:tblGrid>
      <w:tr w:rsidR="00D56C60" w:rsidRPr="001554A2" w14:paraId="273001DD" w14:textId="77777777" w:rsidTr="002B7A41">
        <w:trPr>
          <w:trHeight w:val="288"/>
        </w:trPr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D4F55C8" w14:textId="77777777" w:rsidR="00D56C60" w:rsidRPr="001554A2" w:rsidRDefault="00D56C60" w:rsidP="00D56C60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b/>
                <w:bCs/>
                <w:color w:val="000000"/>
                <w:sz w:val="24"/>
                <w:szCs w:val="20"/>
                <w:lang w:val="en-GB" w:eastAsia="sv-SE"/>
              </w:rPr>
              <w:t>Step 1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79A8FFB" w14:textId="77777777" w:rsidR="00D56C60" w:rsidRPr="001554A2" w:rsidRDefault="00D56C60" w:rsidP="00D56C60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GB" w:eastAsia="sv-SE"/>
              </w:rPr>
            </w:pP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F925E1C" w14:textId="77777777" w:rsidR="00D56C60" w:rsidRPr="001554A2" w:rsidRDefault="00D56C60" w:rsidP="00D56C60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sv-SE"/>
              </w:rPr>
            </w:pP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D312E69" w14:textId="77777777" w:rsidR="00D56C60" w:rsidRPr="001554A2" w:rsidRDefault="00D56C60" w:rsidP="00D56C60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sv-SE"/>
              </w:rPr>
            </w:pP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2CE74F9" w14:textId="77777777" w:rsidR="00D56C60" w:rsidRPr="001554A2" w:rsidRDefault="00D56C60" w:rsidP="00D56C60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sv-SE"/>
              </w:rPr>
            </w:pP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56A2DA1" w14:textId="77777777" w:rsidR="00D56C60" w:rsidRPr="001554A2" w:rsidRDefault="00D56C60" w:rsidP="00D56C60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sv-SE"/>
              </w:rPr>
            </w:pP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56543AB" w14:textId="77777777" w:rsidR="00D56C60" w:rsidRPr="001554A2" w:rsidRDefault="00D56C60" w:rsidP="00D56C60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sv-SE"/>
              </w:rPr>
            </w:pP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8E1CA38" w14:textId="77777777" w:rsidR="00D56C60" w:rsidRPr="001554A2" w:rsidRDefault="00D56C60" w:rsidP="00D56C60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sv-SE"/>
              </w:rPr>
            </w:pPr>
          </w:p>
        </w:tc>
        <w:tc>
          <w:tcPr>
            <w:tcW w:w="78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9178AAE" w14:textId="77777777" w:rsidR="00D56C60" w:rsidRPr="001554A2" w:rsidRDefault="00D56C60" w:rsidP="00D56C60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sv-SE"/>
              </w:rPr>
            </w:pPr>
          </w:p>
        </w:tc>
      </w:tr>
      <w:tr w:rsidR="00D56C60" w:rsidRPr="001554A2" w14:paraId="1FB5DA66" w14:textId="77777777" w:rsidTr="002B7A41">
        <w:trPr>
          <w:trHeight w:val="288"/>
        </w:trPr>
        <w:tc>
          <w:tcPr>
            <w:tcW w:w="97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C44E27" w14:textId="77777777" w:rsidR="00D56C60" w:rsidRPr="001554A2" w:rsidRDefault="00D56C60" w:rsidP="00D56C60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sv-SE"/>
              </w:rPr>
            </w:pPr>
          </w:p>
        </w:tc>
        <w:tc>
          <w:tcPr>
            <w:tcW w:w="2928" w:type="dxa"/>
            <w:gridSpan w:val="3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F72A53" w14:textId="77777777" w:rsidR="00D56C60" w:rsidRPr="001554A2" w:rsidRDefault="00D56C60" w:rsidP="00D56C60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GB" w:eastAsia="sv-SE"/>
              </w:rPr>
              <w:t>Number in population</w:t>
            </w:r>
          </w:p>
        </w:tc>
        <w:tc>
          <w:tcPr>
            <w:tcW w:w="2928" w:type="dxa"/>
            <w:gridSpan w:val="3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1F8B3D" w14:textId="77777777" w:rsidR="00D56C60" w:rsidRPr="001554A2" w:rsidRDefault="00D56C60" w:rsidP="00D56C60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GB" w:eastAsia="sv-SE"/>
              </w:rPr>
              <w:t>Number suffering stroke</w:t>
            </w:r>
          </w:p>
        </w:tc>
        <w:tc>
          <w:tcPr>
            <w:tcW w:w="1764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2DA23E" w14:textId="77777777" w:rsidR="00D56C60" w:rsidRPr="001554A2" w:rsidRDefault="00D56C60" w:rsidP="00D56C60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GB" w:eastAsia="sv-SE"/>
              </w:rPr>
              <w:t xml:space="preserve">Standardized risk </w:t>
            </w:r>
          </w:p>
        </w:tc>
      </w:tr>
      <w:tr w:rsidR="00D56C60" w:rsidRPr="001554A2" w14:paraId="5D967456" w14:textId="77777777" w:rsidTr="00DF2A80">
        <w:trPr>
          <w:trHeight w:val="288"/>
        </w:trPr>
        <w:tc>
          <w:tcPr>
            <w:tcW w:w="97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E884589" w14:textId="77777777" w:rsidR="00D56C60" w:rsidRPr="001554A2" w:rsidRDefault="00D56C60" w:rsidP="00D56C60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sv-SE"/>
              </w:rPr>
              <w:t>Age</w:t>
            </w:r>
          </w:p>
        </w:tc>
        <w:tc>
          <w:tcPr>
            <w:tcW w:w="97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CE0615F" w14:textId="77777777" w:rsidR="00D56C60" w:rsidRPr="001554A2" w:rsidRDefault="00D56C60" w:rsidP="00D56C60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sv-SE"/>
              </w:rPr>
              <w:t>Men</w:t>
            </w:r>
          </w:p>
        </w:tc>
        <w:tc>
          <w:tcPr>
            <w:tcW w:w="97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7047A16" w14:textId="77777777" w:rsidR="00D56C60" w:rsidRPr="001554A2" w:rsidRDefault="00D56C60" w:rsidP="00D56C60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sv-SE"/>
              </w:rPr>
              <w:t>Women</w:t>
            </w:r>
          </w:p>
        </w:tc>
        <w:tc>
          <w:tcPr>
            <w:tcW w:w="97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1CC9283" w14:textId="77777777" w:rsidR="00D56C60" w:rsidRPr="001554A2" w:rsidRDefault="00D56C60" w:rsidP="00D56C60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sv-SE"/>
              </w:rPr>
              <w:t> </w:t>
            </w:r>
          </w:p>
        </w:tc>
        <w:tc>
          <w:tcPr>
            <w:tcW w:w="97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01D4A17" w14:textId="77777777" w:rsidR="00D56C60" w:rsidRPr="001554A2" w:rsidRDefault="00D56C60" w:rsidP="00D56C60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sv-SE"/>
              </w:rPr>
              <w:t>Men</w:t>
            </w:r>
          </w:p>
        </w:tc>
        <w:tc>
          <w:tcPr>
            <w:tcW w:w="97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EB00510" w14:textId="77777777" w:rsidR="00D56C60" w:rsidRPr="001554A2" w:rsidRDefault="00D56C60" w:rsidP="00D56C60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sv-SE"/>
              </w:rPr>
              <w:t>Women</w:t>
            </w:r>
          </w:p>
        </w:tc>
        <w:tc>
          <w:tcPr>
            <w:tcW w:w="97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1BF03D6" w14:textId="77777777" w:rsidR="00D56C60" w:rsidRPr="001554A2" w:rsidRDefault="00D56C60" w:rsidP="00D56C60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sv-SE"/>
              </w:rPr>
              <w:t> </w:t>
            </w:r>
          </w:p>
        </w:tc>
        <w:tc>
          <w:tcPr>
            <w:tcW w:w="97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8031E74" w14:textId="77777777" w:rsidR="00D56C60" w:rsidRPr="001554A2" w:rsidRDefault="00D56C60" w:rsidP="00D56C60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sv-SE"/>
              </w:rPr>
              <w:t>Men</w:t>
            </w:r>
          </w:p>
        </w:tc>
        <w:tc>
          <w:tcPr>
            <w:tcW w:w="78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AB42FB1" w14:textId="77777777" w:rsidR="00D56C60" w:rsidRPr="001554A2" w:rsidRDefault="00D56C60" w:rsidP="00D56C60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sv-SE"/>
              </w:rPr>
              <w:t>Women</w:t>
            </w:r>
          </w:p>
        </w:tc>
      </w:tr>
      <w:tr w:rsidR="00D56C60" w:rsidRPr="001554A2" w14:paraId="664904A0" w14:textId="77777777" w:rsidTr="00DF2A80">
        <w:trPr>
          <w:trHeight w:val="288"/>
        </w:trPr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F9FBAE" w14:textId="77777777" w:rsidR="00D56C60" w:rsidRPr="001554A2" w:rsidRDefault="00D56C60" w:rsidP="00D56C60">
            <w:pPr>
              <w:spacing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GB" w:eastAsia="sv-SE"/>
              </w:rPr>
              <w:t>20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392663" w14:textId="77777777" w:rsidR="00D56C60" w:rsidRPr="001554A2" w:rsidRDefault="00D56C60" w:rsidP="00D56C6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sv-SE"/>
              </w:rPr>
              <w:t>56782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829E9E" w14:textId="77777777" w:rsidR="00D56C60" w:rsidRPr="001554A2" w:rsidRDefault="00D56C60" w:rsidP="00D56C6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sv-SE"/>
              </w:rPr>
              <w:t>52151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0C20DD" w14:textId="77777777" w:rsidR="00D56C60" w:rsidRPr="001554A2" w:rsidRDefault="00D56C60" w:rsidP="00D56C6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sv-SE"/>
              </w:rPr>
            </w:pP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5595BA" w14:textId="77777777" w:rsidR="00D56C60" w:rsidRPr="001554A2" w:rsidRDefault="00D56C60" w:rsidP="00D56C6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sv-SE"/>
              </w:rPr>
              <w:t>1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5DD96F" w14:textId="77777777" w:rsidR="00D56C60" w:rsidRPr="001554A2" w:rsidRDefault="00D56C60" w:rsidP="00D56C6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sv-SE"/>
              </w:rPr>
            </w:pP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6B6180" w14:textId="77777777" w:rsidR="00D56C60" w:rsidRPr="001554A2" w:rsidRDefault="00D56C60" w:rsidP="00D56C60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sv-SE"/>
              </w:rPr>
            </w:pP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882DBC" w14:textId="77777777" w:rsidR="00D56C60" w:rsidRPr="001554A2" w:rsidRDefault="00D56C60" w:rsidP="00D56C6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sv-SE"/>
              </w:rPr>
              <w:t>0,00%</w:t>
            </w:r>
          </w:p>
        </w:tc>
        <w:tc>
          <w:tcPr>
            <w:tcW w:w="7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4F7505" w14:textId="77777777" w:rsidR="00D56C60" w:rsidRPr="001554A2" w:rsidRDefault="00D56C60" w:rsidP="00D56C6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sv-SE"/>
              </w:rPr>
              <w:t>0,00%</w:t>
            </w:r>
          </w:p>
        </w:tc>
      </w:tr>
      <w:tr w:rsidR="00D56C60" w:rsidRPr="001554A2" w14:paraId="001B9B70" w14:textId="77777777" w:rsidTr="00DF2A80">
        <w:trPr>
          <w:trHeight w:val="288"/>
        </w:trPr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4356BA" w14:textId="77777777" w:rsidR="00D56C60" w:rsidRPr="001554A2" w:rsidRDefault="00D56C60" w:rsidP="00DF2A80">
            <w:pPr>
              <w:spacing w:after="0" w:line="240" w:lineRule="auto"/>
              <w:jc w:val="right"/>
              <w:rPr>
                <w:rFonts w:ascii="Calibri" w:eastAsia="Times New Roman" w:hAnsi="Calibri" w:cs="Calibri"/>
                <w:bCs/>
                <w:color w:val="000000"/>
                <w:sz w:val="20"/>
                <w:szCs w:val="2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bCs/>
                <w:color w:val="000000"/>
                <w:sz w:val="20"/>
                <w:szCs w:val="20"/>
                <w:lang w:val="en-GB" w:eastAsia="sv-SE"/>
              </w:rPr>
              <w:t>-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62E6ED" w14:textId="25C59668" w:rsidR="00D56C60" w:rsidRPr="001554A2" w:rsidRDefault="00DF2A80" w:rsidP="00DF2A80">
            <w:pPr>
              <w:spacing w:after="0" w:line="240" w:lineRule="auto"/>
              <w:jc w:val="right"/>
              <w:rPr>
                <w:rFonts w:ascii="Calibri" w:eastAsia="Times New Roman" w:hAnsi="Calibri" w:cs="Calibri"/>
                <w:bCs/>
                <w:color w:val="000000"/>
                <w:sz w:val="20"/>
                <w:szCs w:val="2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bCs/>
                <w:color w:val="000000"/>
                <w:sz w:val="20"/>
                <w:szCs w:val="20"/>
                <w:lang w:val="en-GB" w:eastAsia="sv-SE"/>
              </w:rPr>
              <w:t>-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41E546" w14:textId="3EA0DA35" w:rsidR="00D56C60" w:rsidRPr="001554A2" w:rsidRDefault="00DF2A80" w:rsidP="00DF2A8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sv-SE"/>
              </w:rPr>
            </w:pPr>
            <w:r w:rsidRPr="001554A2">
              <w:rPr>
                <w:rFonts w:ascii="Times New Roman" w:eastAsia="Times New Roman" w:hAnsi="Times New Roman" w:cs="Times New Roman"/>
                <w:sz w:val="20"/>
                <w:szCs w:val="20"/>
                <w:lang w:val="en-GB" w:eastAsia="sv-SE"/>
              </w:rPr>
              <w:t>-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05535E" w14:textId="77777777" w:rsidR="00D56C60" w:rsidRPr="001554A2" w:rsidRDefault="00D56C60" w:rsidP="00DF2A8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sv-SE"/>
              </w:rPr>
            </w:pP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5C2C0B" w14:textId="3BDFEA49" w:rsidR="00D56C60" w:rsidRPr="001554A2" w:rsidRDefault="00DF2A80" w:rsidP="00DF2A8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sv-SE"/>
              </w:rPr>
            </w:pPr>
            <w:r w:rsidRPr="001554A2">
              <w:rPr>
                <w:rFonts w:ascii="Times New Roman" w:eastAsia="Times New Roman" w:hAnsi="Times New Roman" w:cs="Times New Roman"/>
                <w:sz w:val="20"/>
                <w:szCs w:val="20"/>
                <w:lang w:val="en-GB" w:eastAsia="sv-SE"/>
              </w:rPr>
              <w:t>-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1280B4" w14:textId="182BD3DB" w:rsidR="00D56C60" w:rsidRPr="001554A2" w:rsidRDefault="00DF2A80" w:rsidP="00DF2A8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sv-SE"/>
              </w:rPr>
            </w:pPr>
            <w:r w:rsidRPr="001554A2">
              <w:rPr>
                <w:rFonts w:ascii="Times New Roman" w:eastAsia="Times New Roman" w:hAnsi="Times New Roman" w:cs="Times New Roman"/>
                <w:sz w:val="20"/>
                <w:szCs w:val="20"/>
                <w:lang w:val="en-GB" w:eastAsia="sv-SE"/>
              </w:rPr>
              <w:t>-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E06A02" w14:textId="77777777" w:rsidR="00D56C60" w:rsidRPr="001554A2" w:rsidRDefault="00D56C60" w:rsidP="00DF2A8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sv-SE"/>
              </w:rPr>
            </w:pP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4FA8DD" w14:textId="646B2A29" w:rsidR="00D56C60" w:rsidRPr="001554A2" w:rsidRDefault="00DF2A80" w:rsidP="00DF2A8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sv-SE"/>
              </w:rPr>
            </w:pPr>
            <w:r w:rsidRPr="001554A2">
              <w:rPr>
                <w:rFonts w:ascii="Times New Roman" w:eastAsia="Times New Roman" w:hAnsi="Times New Roman" w:cs="Times New Roman"/>
                <w:sz w:val="20"/>
                <w:szCs w:val="20"/>
                <w:lang w:val="en-GB" w:eastAsia="sv-SE"/>
              </w:rPr>
              <w:t>-</w:t>
            </w:r>
          </w:p>
        </w:tc>
        <w:tc>
          <w:tcPr>
            <w:tcW w:w="7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0E13D4" w14:textId="7E3D4A2C" w:rsidR="00D56C60" w:rsidRPr="001554A2" w:rsidRDefault="00DF2A80" w:rsidP="00DF2A8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sv-SE"/>
              </w:rPr>
            </w:pPr>
            <w:r w:rsidRPr="001554A2">
              <w:rPr>
                <w:rFonts w:ascii="Times New Roman" w:eastAsia="Times New Roman" w:hAnsi="Times New Roman" w:cs="Times New Roman"/>
                <w:sz w:val="20"/>
                <w:szCs w:val="20"/>
                <w:lang w:val="en-GB" w:eastAsia="sv-SE"/>
              </w:rPr>
              <w:t>-</w:t>
            </w:r>
          </w:p>
        </w:tc>
      </w:tr>
      <w:tr w:rsidR="00DF2A80" w:rsidRPr="001554A2" w14:paraId="0517E49C" w14:textId="77777777" w:rsidTr="00DF2A80">
        <w:trPr>
          <w:trHeight w:val="288"/>
        </w:trPr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26CEFC" w14:textId="77777777" w:rsidR="00DF2A80" w:rsidRPr="001554A2" w:rsidRDefault="00DF2A80" w:rsidP="00DF2A80">
            <w:pPr>
              <w:spacing w:after="0" w:line="240" w:lineRule="auto"/>
              <w:jc w:val="right"/>
              <w:rPr>
                <w:rFonts w:ascii="Calibri" w:eastAsia="Times New Roman" w:hAnsi="Calibri" w:cs="Calibri"/>
                <w:bCs/>
                <w:color w:val="000000"/>
                <w:sz w:val="20"/>
                <w:szCs w:val="2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bCs/>
                <w:color w:val="000000"/>
                <w:sz w:val="20"/>
                <w:szCs w:val="20"/>
                <w:lang w:val="en-GB" w:eastAsia="sv-SE"/>
              </w:rPr>
              <w:t>-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DF7555" w14:textId="31DB35B3" w:rsidR="00DF2A80" w:rsidRPr="001554A2" w:rsidRDefault="00DF2A80" w:rsidP="00DF2A80">
            <w:pPr>
              <w:spacing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bCs/>
                <w:color w:val="000000"/>
                <w:sz w:val="20"/>
                <w:szCs w:val="20"/>
                <w:lang w:val="en-GB" w:eastAsia="sv-SE"/>
              </w:rPr>
              <w:t>-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A539AA" w14:textId="41A7E09B" w:rsidR="00DF2A80" w:rsidRPr="001554A2" w:rsidRDefault="00DF2A80" w:rsidP="00DF2A8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sv-SE"/>
              </w:rPr>
            </w:pPr>
            <w:r w:rsidRPr="001554A2">
              <w:rPr>
                <w:rFonts w:ascii="Times New Roman" w:eastAsia="Times New Roman" w:hAnsi="Times New Roman" w:cs="Times New Roman"/>
                <w:sz w:val="20"/>
                <w:szCs w:val="20"/>
                <w:lang w:val="en-GB" w:eastAsia="sv-SE"/>
              </w:rPr>
              <w:t>-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A1E4EE" w14:textId="77777777" w:rsidR="00DF2A80" w:rsidRPr="001554A2" w:rsidRDefault="00DF2A80" w:rsidP="00DF2A8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sv-SE"/>
              </w:rPr>
            </w:pP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D864D0" w14:textId="60606636" w:rsidR="00DF2A80" w:rsidRPr="001554A2" w:rsidRDefault="00DF2A80" w:rsidP="00DF2A8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sv-SE"/>
              </w:rPr>
            </w:pPr>
            <w:r w:rsidRPr="001554A2">
              <w:rPr>
                <w:rFonts w:ascii="Times New Roman" w:eastAsia="Times New Roman" w:hAnsi="Times New Roman" w:cs="Times New Roman"/>
                <w:sz w:val="20"/>
                <w:szCs w:val="20"/>
                <w:lang w:val="en-GB" w:eastAsia="sv-SE"/>
              </w:rPr>
              <w:t>-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A05E33" w14:textId="6D3DFF87" w:rsidR="00DF2A80" w:rsidRPr="001554A2" w:rsidRDefault="00DF2A80" w:rsidP="00DF2A8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sv-SE"/>
              </w:rPr>
            </w:pPr>
            <w:r w:rsidRPr="001554A2">
              <w:rPr>
                <w:rFonts w:ascii="Times New Roman" w:eastAsia="Times New Roman" w:hAnsi="Times New Roman" w:cs="Times New Roman"/>
                <w:sz w:val="20"/>
                <w:szCs w:val="20"/>
                <w:lang w:val="en-GB" w:eastAsia="sv-SE"/>
              </w:rPr>
              <w:t>-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4A8DE3" w14:textId="77777777" w:rsidR="00DF2A80" w:rsidRPr="001554A2" w:rsidRDefault="00DF2A80" w:rsidP="00DF2A8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sv-SE"/>
              </w:rPr>
            </w:pP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32229E" w14:textId="7E80DD0B" w:rsidR="00DF2A80" w:rsidRPr="001554A2" w:rsidRDefault="00DF2A80" w:rsidP="00DF2A8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sv-SE"/>
              </w:rPr>
            </w:pPr>
            <w:r w:rsidRPr="001554A2">
              <w:rPr>
                <w:rFonts w:ascii="Times New Roman" w:eastAsia="Times New Roman" w:hAnsi="Times New Roman" w:cs="Times New Roman"/>
                <w:sz w:val="20"/>
                <w:szCs w:val="20"/>
                <w:lang w:val="en-GB" w:eastAsia="sv-SE"/>
              </w:rPr>
              <w:t>-</w:t>
            </w:r>
          </w:p>
        </w:tc>
        <w:tc>
          <w:tcPr>
            <w:tcW w:w="7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66E97C" w14:textId="30ACEAB4" w:rsidR="00DF2A80" w:rsidRPr="001554A2" w:rsidRDefault="00DF2A80" w:rsidP="00DF2A8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sv-SE"/>
              </w:rPr>
            </w:pPr>
            <w:r w:rsidRPr="001554A2">
              <w:rPr>
                <w:rFonts w:ascii="Times New Roman" w:eastAsia="Times New Roman" w:hAnsi="Times New Roman" w:cs="Times New Roman"/>
                <w:sz w:val="20"/>
                <w:szCs w:val="20"/>
                <w:lang w:val="en-GB" w:eastAsia="sv-SE"/>
              </w:rPr>
              <w:t>-</w:t>
            </w:r>
          </w:p>
        </w:tc>
      </w:tr>
      <w:tr w:rsidR="00DF2A80" w:rsidRPr="001554A2" w14:paraId="12DD2C8A" w14:textId="77777777" w:rsidTr="00DF2A80">
        <w:trPr>
          <w:trHeight w:val="288"/>
        </w:trPr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A9EEBF" w14:textId="77777777" w:rsidR="00DF2A80" w:rsidRPr="001554A2" w:rsidRDefault="00DF2A80" w:rsidP="00DF2A80">
            <w:pPr>
              <w:spacing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GB" w:eastAsia="sv-SE"/>
              </w:rPr>
              <w:t>76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38C019" w14:textId="77777777" w:rsidR="00DF2A80" w:rsidRPr="001554A2" w:rsidRDefault="00DF2A80" w:rsidP="00DF2A8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sv-SE"/>
              </w:rPr>
              <w:t>37482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2E4717" w14:textId="77777777" w:rsidR="00DF2A80" w:rsidRPr="001554A2" w:rsidRDefault="00DF2A80" w:rsidP="00DF2A8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sv-SE"/>
              </w:rPr>
              <w:t>40689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6A11B0" w14:textId="77777777" w:rsidR="00DF2A80" w:rsidRPr="001554A2" w:rsidRDefault="00DF2A80" w:rsidP="00DF2A8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sv-SE"/>
              </w:rPr>
            </w:pP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356457" w14:textId="77777777" w:rsidR="00DF2A80" w:rsidRPr="001554A2" w:rsidRDefault="00DF2A80" w:rsidP="00DF2A8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sv-SE"/>
              </w:rPr>
              <w:t>356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574635" w14:textId="77777777" w:rsidR="00DF2A80" w:rsidRPr="001554A2" w:rsidRDefault="00DF2A80" w:rsidP="00DF2A8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sv-SE"/>
              </w:rPr>
              <w:t>277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2D289C" w14:textId="77777777" w:rsidR="00DF2A80" w:rsidRPr="001554A2" w:rsidRDefault="00DF2A80" w:rsidP="00DF2A8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sv-SE"/>
              </w:rPr>
            </w:pP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7BBBD7" w14:textId="77777777" w:rsidR="00DF2A80" w:rsidRPr="001554A2" w:rsidRDefault="00DF2A80" w:rsidP="00DF2A8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sv-SE"/>
              </w:rPr>
              <w:t>0,95%</w:t>
            </w:r>
          </w:p>
        </w:tc>
        <w:tc>
          <w:tcPr>
            <w:tcW w:w="7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E218C6" w14:textId="77777777" w:rsidR="00DF2A80" w:rsidRPr="001554A2" w:rsidRDefault="00DF2A80" w:rsidP="00DF2A8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sv-SE"/>
              </w:rPr>
              <w:t>0,68%</w:t>
            </w:r>
          </w:p>
        </w:tc>
      </w:tr>
      <w:tr w:rsidR="00DF2A80" w:rsidRPr="001554A2" w14:paraId="62D9A839" w14:textId="77777777" w:rsidTr="00DF2A80">
        <w:trPr>
          <w:trHeight w:val="288"/>
        </w:trPr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025DFC" w14:textId="77777777" w:rsidR="00DF2A80" w:rsidRPr="001554A2" w:rsidRDefault="00DF2A80" w:rsidP="00DF2A80">
            <w:pPr>
              <w:spacing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GB" w:eastAsia="sv-SE"/>
              </w:rPr>
              <w:t>77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DC5AB2" w14:textId="77777777" w:rsidR="00DF2A80" w:rsidRPr="001554A2" w:rsidRDefault="00DF2A80" w:rsidP="00DF2A8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sv-SE"/>
              </w:rPr>
              <w:t>34368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9049D0" w14:textId="77777777" w:rsidR="00DF2A80" w:rsidRPr="001554A2" w:rsidRDefault="00DF2A80" w:rsidP="00DF2A8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sv-SE"/>
              </w:rPr>
              <w:t>38033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6C80AA" w14:textId="77777777" w:rsidR="00DF2A80" w:rsidRPr="001554A2" w:rsidRDefault="00DF2A80" w:rsidP="00DF2A8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sv-SE"/>
              </w:rPr>
            </w:pP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90B3E7" w14:textId="77777777" w:rsidR="00DF2A80" w:rsidRPr="001554A2" w:rsidRDefault="00DF2A80" w:rsidP="00DF2A8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sv-SE"/>
              </w:rPr>
              <w:t>417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527CF5" w14:textId="77777777" w:rsidR="00DF2A80" w:rsidRPr="001554A2" w:rsidRDefault="00DF2A80" w:rsidP="00DF2A8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sv-SE"/>
              </w:rPr>
              <w:t>303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90AD41" w14:textId="77777777" w:rsidR="00DF2A80" w:rsidRPr="001554A2" w:rsidRDefault="00DF2A80" w:rsidP="00DF2A8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sv-SE"/>
              </w:rPr>
            </w:pP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535FD1" w14:textId="77777777" w:rsidR="00DF2A80" w:rsidRPr="001554A2" w:rsidRDefault="00DF2A80" w:rsidP="00DF2A8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sv-SE"/>
              </w:rPr>
              <w:t>1,21%</w:t>
            </w:r>
          </w:p>
        </w:tc>
        <w:tc>
          <w:tcPr>
            <w:tcW w:w="7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8FC085" w14:textId="77777777" w:rsidR="00DF2A80" w:rsidRPr="001554A2" w:rsidRDefault="00DF2A80" w:rsidP="00DF2A8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sv-SE"/>
              </w:rPr>
              <w:t>0,80%</w:t>
            </w:r>
          </w:p>
        </w:tc>
      </w:tr>
      <w:tr w:rsidR="00DF2A80" w:rsidRPr="001554A2" w14:paraId="5DB2E9DF" w14:textId="77777777" w:rsidTr="00DF2A80">
        <w:trPr>
          <w:trHeight w:val="288"/>
        </w:trPr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1780DA" w14:textId="77777777" w:rsidR="00DF2A80" w:rsidRPr="001554A2" w:rsidRDefault="00DF2A80" w:rsidP="00DF2A80">
            <w:pPr>
              <w:spacing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GB" w:eastAsia="sv-SE"/>
              </w:rPr>
              <w:t>78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B7057C" w14:textId="77777777" w:rsidR="00DF2A80" w:rsidRPr="001554A2" w:rsidRDefault="00DF2A80" w:rsidP="00DF2A8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sv-SE"/>
              </w:rPr>
              <w:t>32825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5A3B2A" w14:textId="77777777" w:rsidR="00DF2A80" w:rsidRPr="001554A2" w:rsidRDefault="00DF2A80" w:rsidP="00DF2A8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sv-SE"/>
              </w:rPr>
              <w:t>37459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9CA149" w14:textId="77777777" w:rsidR="00DF2A80" w:rsidRPr="001554A2" w:rsidRDefault="00DF2A80" w:rsidP="00DF2A8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sv-SE"/>
              </w:rPr>
            </w:pP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E43DFE" w14:textId="77777777" w:rsidR="00DF2A80" w:rsidRPr="001554A2" w:rsidRDefault="00DF2A80" w:rsidP="00DF2A8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sv-SE"/>
              </w:rPr>
              <w:t>410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2B1642" w14:textId="77777777" w:rsidR="00DF2A80" w:rsidRPr="001554A2" w:rsidRDefault="00DF2A80" w:rsidP="00DF2A8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sv-SE"/>
              </w:rPr>
              <w:t>328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01CBC7" w14:textId="77777777" w:rsidR="00DF2A80" w:rsidRPr="001554A2" w:rsidRDefault="00DF2A80" w:rsidP="00DF2A8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sv-SE"/>
              </w:rPr>
            </w:pP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F3570E" w14:textId="77777777" w:rsidR="00DF2A80" w:rsidRPr="001554A2" w:rsidRDefault="00DF2A80" w:rsidP="00DF2A8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sv-SE"/>
              </w:rPr>
              <w:t>1,25%</w:t>
            </w:r>
          </w:p>
        </w:tc>
        <w:tc>
          <w:tcPr>
            <w:tcW w:w="7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5F6BAE" w14:textId="77777777" w:rsidR="00DF2A80" w:rsidRPr="001554A2" w:rsidRDefault="00DF2A80" w:rsidP="00DF2A8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sv-SE"/>
              </w:rPr>
              <w:t>0,88%</w:t>
            </w:r>
          </w:p>
        </w:tc>
      </w:tr>
      <w:tr w:rsidR="00DF2A80" w:rsidRPr="001554A2" w14:paraId="0B173FD5" w14:textId="77777777" w:rsidTr="00DF2A80">
        <w:trPr>
          <w:trHeight w:val="288"/>
        </w:trPr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C2ED00" w14:textId="77777777" w:rsidR="00DF2A80" w:rsidRPr="001554A2" w:rsidRDefault="00DF2A80" w:rsidP="00DF2A80">
            <w:pPr>
              <w:spacing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GB" w:eastAsia="sv-SE"/>
              </w:rPr>
              <w:t>79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0ADC6F" w14:textId="77777777" w:rsidR="00DF2A80" w:rsidRPr="001554A2" w:rsidRDefault="00DF2A80" w:rsidP="00DF2A8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sv-SE"/>
              </w:rPr>
              <w:t>29894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B77A72" w14:textId="77777777" w:rsidR="00DF2A80" w:rsidRPr="001554A2" w:rsidRDefault="00DF2A80" w:rsidP="00DF2A8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sv-SE"/>
              </w:rPr>
              <w:t>35393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E14560" w14:textId="77777777" w:rsidR="00DF2A80" w:rsidRPr="001554A2" w:rsidRDefault="00DF2A80" w:rsidP="00DF2A8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sv-SE"/>
              </w:rPr>
            </w:pP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2F452B" w14:textId="77777777" w:rsidR="00DF2A80" w:rsidRPr="001554A2" w:rsidRDefault="00DF2A80" w:rsidP="00DF2A8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sv-SE"/>
              </w:rPr>
              <w:t>356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7D85E6" w14:textId="77777777" w:rsidR="00DF2A80" w:rsidRPr="001554A2" w:rsidRDefault="00DF2A80" w:rsidP="00DF2A8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sv-SE"/>
              </w:rPr>
              <w:t>285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868505" w14:textId="77777777" w:rsidR="00DF2A80" w:rsidRPr="001554A2" w:rsidRDefault="00DF2A80" w:rsidP="00DF2A8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sv-SE"/>
              </w:rPr>
            </w:pP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AA010F" w14:textId="77777777" w:rsidR="00DF2A80" w:rsidRPr="001554A2" w:rsidRDefault="00DF2A80" w:rsidP="00DF2A8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sv-SE"/>
              </w:rPr>
              <w:t>1,19%</w:t>
            </w:r>
          </w:p>
        </w:tc>
        <w:tc>
          <w:tcPr>
            <w:tcW w:w="7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F77A30" w14:textId="77777777" w:rsidR="00DF2A80" w:rsidRPr="001554A2" w:rsidRDefault="00DF2A80" w:rsidP="00DF2A8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sv-SE"/>
              </w:rPr>
              <w:t>0,81%</w:t>
            </w:r>
          </w:p>
        </w:tc>
      </w:tr>
      <w:tr w:rsidR="00DF2A80" w:rsidRPr="001554A2" w14:paraId="4F92519B" w14:textId="77777777" w:rsidTr="00DF2A80">
        <w:trPr>
          <w:trHeight w:val="288"/>
        </w:trPr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F8914B" w14:textId="77777777" w:rsidR="00DF2A80" w:rsidRPr="001554A2" w:rsidRDefault="00DF2A80" w:rsidP="00DF2A80">
            <w:pPr>
              <w:spacing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GB" w:eastAsia="sv-SE"/>
              </w:rPr>
              <w:t>80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EAA596" w14:textId="77777777" w:rsidR="00DF2A80" w:rsidRPr="001554A2" w:rsidRDefault="00DF2A80" w:rsidP="00DF2A8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sv-SE"/>
              </w:rPr>
              <w:t>27002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DF664C" w14:textId="77777777" w:rsidR="00DF2A80" w:rsidRPr="001554A2" w:rsidRDefault="00DF2A80" w:rsidP="00DF2A8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sv-SE"/>
              </w:rPr>
              <w:t>32489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6466B9" w14:textId="77777777" w:rsidR="00DF2A80" w:rsidRPr="001554A2" w:rsidRDefault="00DF2A80" w:rsidP="00DF2A8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sv-SE"/>
              </w:rPr>
            </w:pP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C59D74" w14:textId="77777777" w:rsidR="00DF2A80" w:rsidRPr="001554A2" w:rsidRDefault="00DF2A80" w:rsidP="00DF2A8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sv-SE"/>
              </w:rPr>
              <w:t>356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36213D" w14:textId="77777777" w:rsidR="00DF2A80" w:rsidRPr="001554A2" w:rsidRDefault="00DF2A80" w:rsidP="00DF2A8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sv-SE"/>
              </w:rPr>
              <w:t>322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A6008C" w14:textId="77777777" w:rsidR="00DF2A80" w:rsidRPr="001554A2" w:rsidRDefault="00DF2A80" w:rsidP="00DF2A8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sv-SE"/>
              </w:rPr>
            </w:pP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6FB71A" w14:textId="77777777" w:rsidR="00DF2A80" w:rsidRPr="001554A2" w:rsidRDefault="00DF2A80" w:rsidP="00DF2A8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sv-SE"/>
              </w:rPr>
              <w:t>1,32%</w:t>
            </w:r>
          </w:p>
        </w:tc>
        <w:tc>
          <w:tcPr>
            <w:tcW w:w="7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D03BC9" w14:textId="77777777" w:rsidR="00DF2A80" w:rsidRPr="001554A2" w:rsidRDefault="00DF2A80" w:rsidP="00DF2A8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sv-SE"/>
              </w:rPr>
              <w:t>0,99%</w:t>
            </w:r>
          </w:p>
        </w:tc>
      </w:tr>
      <w:tr w:rsidR="00DF2A80" w:rsidRPr="001554A2" w14:paraId="7F251C84" w14:textId="77777777" w:rsidTr="00DF2A80">
        <w:trPr>
          <w:trHeight w:val="288"/>
        </w:trPr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517B01" w14:textId="77777777" w:rsidR="00DF2A80" w:rsidRPr="001554A2" w:rsidRDefault="00DF2A80" w:rsidP="00DF2A80">
            <w:pPr>
              <w:spacing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GB" w:eastAsia="sv-SE"/>
              </w:rPr>
              <w:t>81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E8B68C" w14:textId="77777777" w:rsidR="00DF2A80" w:rsidRPr="001554A2" w:rsidRDefault="00DF2A80" w:rsidP="00DF2A8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sv-SE"/>
              </w:rPr>
              <w:t>24520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AFE2E3" w14:textId="77777777" w:rsidR="00DF2A80" w:rsidRPr="001554A2" w:rsidRDefault="00DF2A80" w:rsidP="00DF2A8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sv-SE"/>
              </w:rPr>
              <w:t>30728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A009FD" w14:textId="77777777" w:rsidR="00DF2A80" w:rsidRPr="001554A2" w:rsidRDefault="00DF2A80" w:rsidP="00DF2A8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sv-SE"/>
              </w:rPr>
            </w:pP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ABFB7C" w14:textId="77777777" w:rsidR="00DF2A80" w:rsidRPr="001554A2" w:rsidRDefault="00DF2A80" w:rsidP="00DF2A8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sv-SE"/>
              </w:rPr>
              <w:t>359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DBB650" w14:textId="77777777" w:rsidR="00DF2A80" w:rsidRPr="001554A2" w:rsidRDefault="00DF2A80" w:rsidP="00DF2A8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sv-SE"/>
              </w:rPr>
              <w:t>332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EDF50D" w14:textId="77777777" w:rsidR="00DF2A80" w:rsidRPr="001554A2" w:rsidRDefault="00DF2A80" w:rsidP="00DF2A8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sv-SE"/>
              </w:rPr>
            </w:pP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DED356" w14:textId="7EC0C893" w:rsidR="00DF2A80" w:rsidRPr="001554A2" w:rsidRDefault="00B83180" w:rsidP="00DF2A8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noProof/>
                <w:color w:val="000000"/>
                <w:sz w:val="20"/>
                <w:szCs w:val="20"/>
                <w:lang w:val="en-GB" w:eastAsia="sv-SE"/>
              </w:rPr>
              <mc:AlternateContent>
                <mc:Choice Requires="wps">
                  <w:drawing>
                    <wp:anchor distT="0" distB="0" distL="114300" distR="114300" simplePos="0" relativeHeight="251663360" behindDoc="0" locked="0" layoutInCell="1" allowOverlap="1" wp14:anchorId="764FF4CF" wp14:editId="631BFDD9">
                      <wp:simplePos x="0" y="0"/>
                      <wp:positionH relativeFrom="column">
                        <wp:posOffset>99060</wp:posOffset>
                      </wp:positionH>
                      <wp:positionV relativeFrom="paragraph">
                        <wp:posOffset>98425</wp:posOffset>
                      </wp:positionV>
                      <wp:extent cx="563880" cy="327660"/>
                      <wp:effectExtent l="0" t="0" r="26670" b="15240"/>
                      <wp:wrapNone/>
                      <wp:docPr id="2" name="Ellips 2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563880" cy="327660"/>
                              </a:xfrm>
                              <a:prstGeom prst="ellipse">
                                <a:avLst/>
                              </a:prstGeom>
                              <a:noFill/>
                            </wps:spPr>
                            <wps:style>
                              <a:lnRef idx="2">
                                <a:schemeClr val="accent6"/>
                              </a:lnRef>
                              <a:fillRef idx="1">
                                <a:schemeClr val="lt1"/>
                              </a:fillRef>
                              <a:effectRef idx="0">
                                <a:schemeClr val="accent6"/>
                              </a:effectRef>
                              <a:fontRef idx="minor">
                                <a:schemeClr val="dk1"/>
                              </a:fontRef>
                            </wps:style>
                            <wps:txbx>
                              <w:txbxContent>
                                <w:p w14:paraId="0D642E0A" w14:textId="77777777" w:rsidR="006F717E" w:rsidRDefault="006F717E" w:rsidP="00B83180">
                                  <w:pPr>
                                    <w:jc w:val="center"/>
                                  </w:pPr>
                                </w:p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oval w14:anchorId="764FF4CF" id="Ellips 2" o:spid="_x0000_s1026" style="position:absolute;left:0;text-align:left;margin-left:7.8pt;margin-top:7.75pt;width:44.4pt;height:25.8pt;z-index:25166336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" filled="f" strokecolor="#70ad47 [3209]" strokeweight="1pt">
                      <v:stroke joinstyle="miter"/>
                      <v:textbox>
                        <w:txbxContent>
                          <w:p w14:paraId="0D642E0A" w14:textId="77777777" w:rsidR="006F717E" w:rsidRDefault="006F717E" w:rsidP="00B83180">
                            <w:pPr>
                              <w:jc w:val="center"/>
                            </w:pPr>
                          </w:p>
                        </w:txbxContent>
                      </v:textbox>
                    </v:oval>
                  </w:pict>
                </mc:Fallback>
              </mc:AlternateContent>
            </w:r>
            <w:r w:rsidR="00DF2A80" w:rsidRPr="001554A2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sv-SE"/>
              </w:rPr>
              <w:t>1,46%</w:t>
            </w:r>
          </w:p>
        </w:tc>
        <w:tc>
          <w:tcPr>
            <w:tcW w:w="7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5E3506" w14:textId="77777777" w:rsidR="00DF2A80" w:rsidRPr="001554A2" w:rsidRDefault="00DF2A80" w:rsidP="00DF2A8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sv-SE"/>
              </w:rPr>
              <w:t>1,08%</w:t>
            </w:r>
          </w:p>
        </w:tc>
      </w:tr>
      <w:tr w:rsidR="00B83180" w:rsidRPr="001554A2" w14:paraId="4A497CF0" w14:textId="77777777" w:rsidTr="00B83180">
        <w:trPr>
          <w:trHeight w:hRule="exact" w:val="284"/>
        </w:trPr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CA62D81" w14:textId="51509B42" w:rsidR="00B83180" w:rsidRPr="001554A2" w:rsidRDefault="00B83180" w:rsidP="00DF2A80">
            <w:pPr>
              <w:spacing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GB" w:eastAsia="sv-SE"/>
              </w:rPr>
              <w:t>82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E2C87B3" w14:textId="298C7857" w:rsidR="00B83180" w:rsidRPr="001554A2" w:rsidRDefault="00B83180" w:rsidP="00B83180">
            <w:pPr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sv-SE"/>
              </w:rPr>
            </w:pPr>
            <w:r w:rsidRPr="001554A2">
              <w:rPr>
                <w:rFonts w:ascii="Calibri" w:hAnsi="Calibri" w:cs="Calibri"/>
                <w:color w:val="000000"/>
                <w:lang w:val="en-GB"/>
              </w:rPr>
              <w:t>22041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D5ED611" w14:textId="64D19EE5" w:rsidR="00B83180" w:rsidRPr="001554A2" w:rsidRDefault="00B83180" w:rsidP="00B83180">
            <w:pPr>
              <w:jc w:val="right"/>
              <w:rPr>
                <w:rFonts w:ascii="Calibri" w:hAnsi="Calibri" w:cs="Calibri"/>
                <w:color w:val="000000"/>
                <w:lang w:val="en-GB"/>
              </w:rPr>
            </w:pPr>
            <w:r w:rsidRPr="001554A2">
              <w:rPr>
                <w:rFonts w:ascii="Calibri" w:hAnsi="Calibri" w:cs="Calibri"/>
                <w:color w:val="000000"/>
                <w:lang w:val="en-GB"/>
              </w:rPr>
              <w:t>27919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A46FD5B" w14:textId="77777777" w:rsidR="00B83180" w:rsidRPr="001554A2" w:rsidRDefault="00B83180" w:rsidP="00DF2A8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sv-SE"/>
              </w:rPr>
            </w:pP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07241DB" w14:textId="3E79A907" w:rsidR="00B83180" w:rsidRPr="001554A2" w:rsidRDefault="00B83180" w:rsidP="00DF2A8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sv-SE"/>
              </w:rPr>
              <w:t>319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A55586F" w14:textId="62F24A10" w:rsidR="00B83180" w:rsidRPr="001554A2" w:rsidRDefault="00B83180" w:rsidP="00DF2A8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sv-SE"/>
              </w:rPr>
              <w:t>355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72E670D" w14:textId="77777777" w:rsidR="00B83180" w:rsidRPr="001554A2" w:rsidRDefault="00B83180" w:rsidP="00DF2A8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sv-SE"/>
              </w:rPr>
            </w:pP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A343790" w14:textId="00402D65" w:rsidR="00B83180" w:rsidRPr="001554A2" w:rsidRDefault="00B83180" w:rsidP="00DF2A8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sv-SE"/>
              </w:rPr>
              <w:t>1,45%</w:t>
            </w:r>
          </w:p>
        </w:tc>
        <w:tc>
          <w:tcPr>
            <w:tcW w:w="7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04460FC" w14:textId="562BCD95" w:rsidR="00B83180" w:rsidRPr="001554A2" w:rsidRDefault="00B83180" w:rsidP="00DF2A8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sv-SE"/>
              </w:rPr>
              <w:t>1,27%</w:t>
            </w:r>
          </w:p>
        </w:tc>
      </w:tr>
      <w:tr w:rsidR="00DF2A80" w:rsidRPr="001554A2" w14:paraId="1C71ECED" w14:textId="77777777" w:rsidTr="00DF2A80">
        <w:trPr>
          <w:trHeight w:val="288"/>
        </w:trPr>
        <w:tc>
          <w:tcPr>
            <w:tcW w:w="195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C3DF2D" w14:textId="77777777" w:rsidR="00DF2A80" w:rsidRPr="001554A2" w:rsidRDefault="00DF2A80" w:rsidP="00DF2A80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GB" w:eastAsia="sv-SE"/>
              </w:rPr>
              <w:t>Up to 99 year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55987D" w14:textId="44FA43B6" w:rsidR="00DF2A80" w:rsidRPr="001554A2" w:rsidRDefault="00DF2A80" w:rsidP="00DF2A80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GB" w:eastAsia="sv-SE"/>
              </w:rPr>
            </w:pP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C7D6C3" w14:textId="77777777" w:rsidR="00DF2A80" w:rsidRPr="001554A2" w:rsidRDefault="00DF2A80" w:rsidP="00DF2A80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sv-SE"/>
              </w:rPr>
            </w:pP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86F1A5" w14:textId="77777777" w:rsidR="00DF2A80" w:rsidRPr="001554A2" w:rsidRDefault="00DF2A80" w:rsidP="00DF2A80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sv-SE"/>
              </w:rPr>
            </w:pP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F13BFC" w14:textId="77777777" w:rsidR="00DF2A80" w:rsidRPr="001554A2" w:rsidRDefault="00DF2A80" w:rsidP="00DF2A80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sv-SE"/>
              </w:rPr>
            </w:pP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96DB63" w14:textId="77777777" w:rsidR="00DF2A80" w:rsidRPr="001554A2" w:rsidRDefault="00DF2A80" w:rsidP="00DF2A80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sv-SE"/>
              </w:rPr>
            </w:pP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6B1837" w14:textId="2FA8EE0A" w:rsidR="00DF2A80" w:rsidRPr="001554A2" w:rsidRDefault="00DF2A80" w:rsidP="00DF2A80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sv-SE"/>
              </w:rPr>
            </w:pPr>
          </w:p>
        </w:tc>
        <w:tc>
          <w:tcPr>
            <w:tcW w:w="7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8CD91D" w14:textId="77777777" w:rsidR="00DF2A80" w:rsidRPr="001554A2" w:rsidRDefault="00DF2A80" w:rsidP="00DF2A80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sv-SE"/>
              </w:rPr>
            </w:pPr>
          </w:p>
        </w:tc>
      </w:tr>
      <w:tr w:rsidR="00DF2A80" w:rsidRPr="001554A2" w14:paraId="2DCF0C45" w14:textId="77777777" w:rsidTr="002B7A41">
        <w:trPr>
          <w:trHeight w:val="288"/>
        </w:trPr>
        <w:tc>
          <w:tcPr>
            <w:tcW w:w="97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9B0D33" w14:textId="77777777" w:rsidR="00DF2A80" w:rsidRPr="001554A2" w:rsidRDefault="00DF2A80" w:rsidP="00DF2A80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sv-SE"/>
              </w:rPr>
            </w:pPr>
          </w:p>
        </w:tc>
        <w:tc>
          <w:tcPr>
            <w:tcW w:w="97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5633D9" w14:textId="77777777" w:rsidR="00DF2A80" w:rsidRPr="001554A2" w:rsidRDefault="00DF2A80" w:rsidP="00DF2A80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sv-SE"/>
              </w:rPr>
            </w:pPr>
          </w:p>
        </w:tc>
        <w:tc>
          <w:tcPr>
            <w:tcW w:w="97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0FC8E7" w14:textId="77777777" w:rsidR="00DF2A80" w:rsidRPr="001554A2" w:rsidRDefault="00DF2A80" w:rsidP="00DF2A80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sv-SE"/>
              </w:rPr>
            </w:pPr>
          </w:p>
        </w:tc>
        <w:tc>
          <w:tcPr>
            <w:tcW w:w="97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9AFAD2" w14:textId="77777777" w:rsidR="00DF2A80" w:rsidRPr="001554A2" w:rsidRDefault="00DF2A80" w:rsidP="00DF2A80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sv-SE"/>
              </w:rPr>
            </w:pPr>
          </w:p>
        </w:tc>
        <w:tc>
          <w:tcPr>
            <w:tcW w:w="97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9506E8" w14:textId="77777777" w:rsidR="00DF2A80" w:rsidRPr="001554A2" w:rsidRDefault="00DF2A80" w:rsidP="00DF2A80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sv-SE"/>
              </w:rPr>
            </w:pPr>
          </w:p>
        </w:tc>
        <w:tc>
          <w:tcPr>
            <w:tcW w:w="97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36E11A" w14:textId="77777777" w:rsidR="00DF2A80" w:rsidRPr="001554A2" w:rsidRDefault="00DF2A80" w:rsidP="00DF2A80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sv-SE"/>
              </w:rPr>
            </w:pPr>
          </w:p>
        </w:tc>
        <w:tc>
          <w:tcPr>
            <w:tcW w:w="97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666ECB" w14:textId="77777777" w:rsidR="00DF2A80" w:rsidRPr="001554A2" w:rsidRDefault="00DF2A80" w:rsidP="00DF2A80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sv-SE"/>
              </w:rPr>
            </w:pPr>
          </w:p>
        </w:tc>
        <w:tc>
          <w:tcPr>
            <w:tcW w:w="97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B56578" w14:textId="00B450A4" w:rsidR="00DF2A80" w:rsidRPr="001554A2" w:rsidRDefault="00DF2A80" w:rsidP="00DF2A80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sv-SE"/>
              </w:rPr>
            </w:pPr>
          </w:p>
        </w:tc>
        <w:tc>
          <w:tcPr>
            <w:tcW w:w="78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029305" w14:textId="77777777" w:rsidR="00DF2A80" w:rsidRPr="001554A2" w:rsidRDefault="00DF2A80" w:rsidP="00DF2A80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sv-SE"/>
              </w:rPr>
            </w:pPr>
          </w:p>
        </w:tc>
      </w:tr>
      <w:tr w:rsidR="00DF2A80" w:rsidRPr="001554A2" w14:paraId="2E5C0CBE" w14:textId="77777777" w:rsidTr="002B7A41">
        <w:trPr>
          <w:trHeight w:val="288"/>
        </w:trPr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B168ACE" w14:textId="77777777" w:rsidR="00DF2A80" w:rsidRPr="001554A2" w:rsidRDefault="00DF2A80" w:rsidP="00DF2A80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b/>
                <w:bCs/>
                <w:color w:val="000000"/>
                <w:sz w:val="24"/>
                <w:szCs w:val="20"/>
                <w:lang w:val="en-GB" w:eastAsia="sv-SE"/>
              </w:rPr>
              <w:t>Step 2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AD7F593" w14:textId="77777777" w:rsidR="00DF2A80" w:rsidRPr="001554A2" w:rsidRDefault="00DF2A80" w:rsidP="00DF2A80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GB" w:eastAsia="sv-SE"/>
              </w:rPr>
            </w:pP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9F4E23E" w14:textId="77777777" w:rsidR="00DF2A80" w:rsidRPr="001554A2" w:rsidRDefault="00DF2A80" w:rsidP="00DF2A80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sv-SE"/>
              </w:rPr>
            </w:pP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2983633" w14:textId="77777777" w:rsidR="00DF2A80" w:rsidRPr="001554A2" w:rsidRDefault="00DF2A80" w:rsidP="00DF2A80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sv-SE"/>
              </w:rPr>
            </w:pP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463F58E" w14:textId="77777777" w:rsidR="00DF2A80" w:rsidRPr="001554A2" w:rsidRDefault="00DF2A80" w:rsidP="00DF2A80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sv-SE"/>
              </w:rPr>
            </w:pP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9D016D1" w14:textId="77777777" w:rsidR="00DF2A80" w:rsidRPr="001554A2" w:rsidRDefault="00DF2A80" w:rsidP="00DF2A80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sv-SE"/>
              </w:rPr>
            </w:pP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F080C52" w14:textId="77777777" w:rsidR="00DF2A80" w:rsidRPr="001554A2" w:rsidRDefault="00DF2A80" w:rsidP="00DF2A80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sv-SE"/>
              </w:rPr>
            </w:pP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2CD68B3" w14:textId="40D4DC05" w:rsidR="00DF2A80" w:rsidRPr="001554A2" w:rsidRDefault="00DF2A80" w:rsidP="00DF2A80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sv-SE"/>
              </w:rPr>
            </w:pPr>
          </w:p>
        </w:tc>
        <w:tc>
          <w:tcPr>
            <w:tcW w:w="78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D367CBB" w14:textId="77777777" w:rsidR="00DF2A80" w:rsidRPr="001554A2" w:rsidRDefault="00DF2A80" w:rsidP="00DF2A80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sv-SE"/>
              </w:rPr>
            </w:pPr>
          </w:p>
        </w:tc>
      </w:tr>
      <w:tr w:rsidR="00DF2A80" w:rsidRPr="001554A2" w14:paraId="2B273B35" w14:textId="77777777" w:rsidTr="002B7A41">
        <w:trPr>
          <w:trHeight w:val="552"/>
        </w:trPr>
        <w:tc>
          <w:tcPr>
            <w:tcW w:w="97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1C61A3C7" w14:textId="77777777" w:rsidR="00DF2A80" w:rsidRPr="001554A2" w:rsidRDefault="00DF2A80" w:rsidP="00DF2A80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GB" w:eastAsia="sv-SE"/>
              </w:rPr>
              <w:t>Patient number</w:t>
            </w:r>
          </w:p>
        </w:tc>
        <w:tc>
          <w:tcPr>
            <w:tcW w:w="97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D4B918" w14:textId="77777777" w:rsidR="00DF2A80" w:rsidRPr="001554A2" w:rsidRDefault="00DF2A80" w:rsidP="00DF2A80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GB" w:eastAsia="sv-SE"/>
              </w:rPr>
              <w:t>Sex</w:t>
            </w:r>
          </w:p>
        </w:tc>
        <w:tc>
          <w:tcPr>
            <w:tcW w:w="97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43CDC993" w14:textId="77777777" w:rsidR="00DF2A80" w:rsidRPr="001554A2" w:rsidRDefault="00DF2A80" w:rsidP="00DF2A80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GB" w:eastAsia="sv-SE"/>
              </w:rPr>
              <w:t>Age at implant</w:t>
            </w:r>
          </w:p>
        </w:tc>
        <w:tc>
          <w:tcPr>
            <w:tcW w:w="1952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BAEFE8" w14:textId="6BA258B5" w:rsidR="00DF2A80" w:rsidRPr="001554A2" w:rsidRDefault="00DF2A80" w:rsidP="00DF2A80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GB" w:eastAsia="sv-SE"/>
              </w:rPr>
              <w:t xml:space="preserve">Year post </w:t>
            </w:r>
            <w:r w:rsidR="00747311" w:rsidRPr="001554A2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GB" w:eastAsia="sv-SE"/>
              </w:rPr>
              <w:t>TAVI</w:t>
            </w:r>
          </w:p>
        </w:tc>
        <w:tc>
          <w:tcPr>
            <w:tcW w:w="97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927983" w14:textId="77777777" w:rsidR="00DF2A80" w:rsidRPr="001554A2" w:rsidRDefault="00DF2A80" w:rsidP="00DF2A80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GB" w:eastAsia="sv-SE"/>
              </w:rPr>
            </w:pPr>
          </w:p>
        </w:tc>
        <w:tc>
          <w:tcPr>
            <w:tcW w:w="97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4C7572" w14:textId="36EBB42B" w:rsidR="00DF2A80" w:rsidRPr="001554A2" w:rsidRDefault="00DF2A80" w:rsidP="00DF2A80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sv-SE"/>
              </w:rPr>
            </w:pPr>
          </w:p>
        </w:tc>
        <w:tc>
          <w:tcPr>
            <w:tcW w:w="97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4294F8" w14:textId="77777777" w:rsidR="00DF2A80" w:rsidRPr="001554A2" w:rsidRDefault="00DF2A80" w:rsidP="00DF2A80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sv-SE"/>
              </w:rPr>
            </w:pPr>
          </w:p>
        </w:tc>
        <w:tc>
          <w:tcPr>
            <w:tcW w:w="78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59BFFE" w14:textId="77777777" w:rsidR="00DF2A80" w:rsidRPr="001554A2" w:rsidRDefault="00DF2A80" w:rsidP="00DF2A80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sv-SE"/>
              </w:rPr>
            </w:pPr>
          </w:p>
        </w:tc>
      </w:tr>
      <w:tr w:rsidR="00DF2A80" w:rsidRPr="001554A2" w14:paraId="493C5A43" w14:textId="77777777" w:rsidTr="00DF2A80">
        <w:trPr>
          <w:trHeight w:val="288"/>
        </w:trPr>
        <w:tc>
          <w:tcPr>
            <w:tcW w:w="97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B17221E" w14:textId="77777777" w:rsidR="00DF2A80" w:rsidRPr="001554A2" w:rsidRDefault="00DF2A80" w:rsidP="00DF2A80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sv-SE"/>
              </w:rPr>
              <w:t> </w:t>
            </w:r>
          </w:p>
        </w:tc>
        <w:tc>
          <w:tcPr>
            <w:tcW w:w="97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184A5C6" w14:textId="77777777" w:rsidR="00DF2A80" w:rsidRPr="001554A2" w:rsidRDefault="00DF2A80" w:rsidP="00DF2A80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sv-SE"/>
              </w:rPr>
              <w:t> </w:t>
            </w:r>
          </w:p>
        </w:tc>
        <w:tc>
          <w:tcPr>
            <w:tcW w:w="97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8D884B5" w14:textId="77777777" w:rsidR="00DF2A80" w:rsidRPr="001554A2" w:rsidRDefault="00DF2A80" w:rsidP="00DF2A80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sv-SE"/>
              </w:rPr>
              <w:t> </w:t>
            </w:r>
          </w:p>
        </w:tc>
        <w:tc>
          <w:tcPr>
            <w:tcW w:w="97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567DD2F" w14:textId="77777777" w:rsidR="00DF2A80" w:rsidRPr="001554A2" w:rsidRDefault="00DF2A80" w:rsidP="00DF2A80">
            <w:pPr>
              <w:spacing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GB" w:eastAsia="sv-SE"/>
              </w:rPr>
              <w:t>1</w:t>
            </w:r>
          </w:p>
        </w:tc>
        <w:tc>
          <w:tcPr>
            <w:tcW w:w="97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C9D2E36" w14:textId="77777777" w:rsidR="00DF2A80" w:rsidRPr="001554A2" w:rsidRDefault="00DF2A80" w:rsidP="00DF2A80">
            <w:pPr>
              <w:spacing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GB" w:eastAsia="sv-SE"/>
              </w:rPr>
              <w:t>2</w:t>
            </w:r>
          </w:p>
        </w:tc>
        <w:tc>
          <w:tcPr>
            <w:tcW w:w="97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502BB2A" w14:textId="4FAC1A08" w:rsidR="00DF2A80" w:rsidRPr="001554A2" w:rsidRDefault="00DF2A80" w:rsidP="00DF2A80">
            <w:pPr>
              <w:spacing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GB" w:eastAsia="sv-SE"/>
              </w:rPr>
              <w:t>3</w:t>
            </w:r>
          </w:p>
        </w:tc>
        <w:tc>
          <w:tcPr>
            <w:tcW w:w="97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4D3032A" w14:textId="77777777" w:rsidR="00DF2A80" w:rsidRPr="001554A2" w:rsidRDefault="00DF2A80" w:rsidP="00DF2A80">
            <w:pPr>
              <w:spacing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GB" w:eastAsia="sv-SE"/>
              </w:rPr>
              <w:t>4</w:t>
            </w:r>
          </w:p>
        </w:tc>
        <w:tc>
          <w:tcPr>
            <w:tcW w:w="97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E2D31FB" w14:textId="77777777" w:rsidR="00DF2A80" w:rsidRPr="001554A2" w:rsidRDefault="00DF2A80" w:rsidP="00DF2A80">
            <w:pPr>
              <w:spacing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GB" w:eastAsia="sv-SE"/>
              </w:rPr>
              <w:t>5</w:t>
            </w:r>
          </w:p>
        </w:tc>
        <w:tc>
          <w:tcPr>
            <w:tcW w:w="78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6E34E37" w14:textId="77777777" w:rsidR="00DF2A80" w:rsidRPr="001554A2" w:rsidRDefault="00DF2A80" w:rsidP="00DF2A80">
            <w:pPr>
              <w:spacing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GB" w:eastAsia="sv-SE"/>
              </w:rPr>
              <w:t>6</w:t>
            </w:r>
          </w:p>
        </w:tc>
      </w:tr>
      <w:tr w:rsidR="00DF2A80" w:rsidRPr="001554A2" w14:paraId="2ECD732E" w14:textId="77777777" w:rsidTr="00DF2A80">
        <w:trPr>
          <w:trHeight w:val="288"/>
        </w:trPr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5FA4B7" w14:textId="77777777" w:rsidR="00DF2A80" w:rsidRPr="001554A2" w:rsidRDefault="00DF2A80" w:rsidP="00DF2A8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sv-SE"/>
              </w:rPr>
              <w:t>1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3EDB4C" w14:textId="77777777" w:rsidR="00DF2A80" w:rsidRPr="001554A2" w:rsidRDefault="00DF2A80" w:rsidP="00DF2A80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sv-SE"/>
              </w:rPr>
              <w:t>Male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6FABC7" w14:textId="77777777" w:rsidR="00DF2A80" w:rsidRPr="001554A2" w:rsidRDefault="00DF2A80" w:rsidP="00DF2A8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sv-SE"/>
              </w:rPr>
              <w:t>82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1DE1D6" w14:textId="77777777" w:rsidR="00DF2A80" w:rsidRPr="001554A2" w:rsidRDefault="00DF2A80" w:rsidP="00DF2A8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sv-SE"/>
              </w:rPr>
              <w:t>83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6DA1FD" w14:textId="77777777" w:rsidR="00DF2A80" w:rsidRPr="001554A2" w:rsidRDefault="00DF2A80" w:rsidP="00DF2A8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sv-SE"/>
              </w:rPr>
              <w:t>84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EC392E" w14:textId="41860B43" w:rsidR="00DF2A80" w:rsidRPr="001554A2" w:rsidRDefault="00DF2A80" w:rsidP="00DF2A8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sv-SE"/>
              </w:rPr>
              <w:t>85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5A847B" w14:textId="5B8F6AC6" w:rsidR="00DF2A80" w:rsidRPr="001554A2" w:rsidRDefault="00DF2A80" w:rsidP="00DF2A8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sv-SE"/>
              </w:rPr>
              <w:t>86</w:t>
            </w:r>
          </w:p>
        </w:tc>
        <w:tc>
          <w:tcPr>
            <w:tcW w:w="976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995CAB" w14:textId="77777777" w:rsidR="00DF2A80" w:rsidRPr="001554A2" w:rsidRDefault="00DF2A80" w:rsidP="00DF2A80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sv-SE"/>
              </w:rPr>
              <w:t>*</w:t>
            </w:r>
          </w:p>
        </w:tc>
        <w:tc>
          <w:tcPr>
            <w:tcW w:w="7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84DADF" w14:textId="77777777" w:rsidR="00DF2A80" w:rsidRPr="001554A2" w:rsidRDefault="00DF2A80" w:rsidP="00DF2A80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sv-SE"/>
              </w:rPr>
            </w:pPr>
          </w:p>
        </w:tc>
      </w:tr>
      <w:tr w:rsidR="00DF2A80" w:rsidRPr="001554A2" w14:paraId="03F6C653" w14:textId="77777777" w:rsidTr="00DF2A80">
        <w:trPr>
          <w:trHeight w:val="288"/>
        </w:trPr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C88135" w14:textId="77777777" w:rsidR="00DF2A80" w:rsidRPr="001554A2" w:rsidRDefault="00DF2A80" w:rsidP="00DF2A8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sv-SE"/>
              </w:rPr>
              <w:t>2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118B66" w14:textId="77777777" w:rsidR="00DF2A80" w:rsidRPr="001554A2" w:rsidRDefault="00DF2A80" w:rsidP="00DF2A80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sv-SE"/>
              </w:rPr>
              <w:t>Female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1D83EC" w14:textId="77777777" w:rsidR="00DF2A80" w:rsidRPr="001554A2" w:rsidRDefault="00DF2A80" w:rsidP="00DF2A8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sv-SE"/>
              </w:rPr>
              <w:t>77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5AD397" w14:textId="77777777" w:rsidR="00DF2A80" w:rsidRPr="001554A2" w:rsidRDefault="00DF2A80" w:rsidP="00DF2A8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sv-SE"/>
              </w:rPr>
              <w:t>78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744668" w14:textId="77777777" w:rsidR="00DF2A80" w:rsidRPr="001554A2" w:rsidRDefault="00DF2A80" w:rsidP="00DF2A8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sv-SE"/>
              </w:rPr>
              <w:t>79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BDFC0B" w14:textId="42871D6A" w:rsidR="00DF2A80" w:rsidRPr="001554A2" w:rsidRDefault="00DF2A80" w:rsidP="00DF2A8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sv-SE"/>
              </w:rPr>
              <w:t>80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7AF9EE" w14:textId="77777777" w:rsidR="00DF2A80" w:rsidRPr="001554A2" w:rsidRDefault="00DF2A80" w:rsidP="00DF2A8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sv-SE"/>
              </w:rPr>
              <w:t>81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D2E153" w14:textId="7CB0B399" w:rsidR="00DF2A80" w:rsidRPr="001554A2" w:rsidRDefault="00DF2A80" w:rsidP="002B7A4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sv-SE"/>
              </w:rPr>
              <w:t>8</w:t>
            </w:r>
            <w:r w:rsidR="002B7A41" w:rsidRPr="001554A2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sv-SE"/>
              </w:rPr>
              <w:t>2</w:t>
            </w:r>
          </w:p>
        </w:tc>
        <w:tc>
          <w:tcPr>
            <w:tcW w:w="788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1AFA07" w14:textId="77777777" w:rsidR="00DF2A80" w:rsidRPr="001554A2" w:rsidRDefault="00DF2A80" w:rsidP="00DF2A80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sv-SE"/>
              </w:rPr>
              <w:t>*</w:t>
            </w:r>
          </w:p>
        </w:tc>
      </w:tr>
      <w:tr w:rsidR="00DF2A80" w:rsidRPr="001554A2" w14:paraId="553468A6" w14:textId="77777777" w:rsidTr="00DF2A80">
        <w:trPr>
          <w:trHeight w:val="288"/>
        </w:trPr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23014C" w14:textId="77777777" w:rsidR="00DF2A80" w:rsidRPr="001554A2" w:rsidRDefault="00DF2A80" w:rsidP="00DF2A8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sv-SE"/>
              </w:rPr>
              <w:t>3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F57B5B" w14:textId="77777777" w:rsidR="00DF2A80" w:rsidRPr="001554A2" w:rsidRDefault="00DF2A80" w:rsidP="00DF2A80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sv-SE"/>
              </w:rPr>
              <w:t>Male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8A151F" w14:textId="77777777" w:rsidR="00DF2A80" w:rsidRPr="001554A2" w:rsidRDefault="00DF2A80" w:rsidP="00DF2A8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sv-SE"/>
              </w:rPr>
              <w:t>85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590F8A" w14:textId="77777777" w:rsidR="00DF2A80" w:rsidRPr="001554A2" w:rsidRDefault="00DF2A80" w:rsidP="00DF2A8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sv-SE"/>
              </w:rPr>
              <w:t>86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B613B4" w14:textId="77777777" w:rsidR="00DF2A80" w:rsidRPr="001554A2" w:rsidRDefault="00DF2A80" w:rsidP="00DF2A8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sv-SE"/>
              </w:rPr>
              <w:t>87</w:t>
            </w:r>
          </w:p>
        </w:tc>
        <w:tc>
          <w:tcPr>
            <w:tcW w:w="976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1E8974" w14:textId="1F3DA4DC" w:rsidR="00DF2A80" w:rsidRPr="001554A2" w:rsidRDefault="00DF2A80" w:rsidP="00DF2A80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sv-SE"/>
              </w:rPr>
              <w:t>*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8BEF4C" w14:textId="77777777" w:rsidR="00DF2A80" w:rsidRPr="001554A2" w:rsidRDefault="00DF2A80" w:rsidP="00DF2A80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sv-SE"/>
              </w:rPr>
            </w:pP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680D61" w14:textId="77777777" w:rsidR="00DF2A80" w:rsidRPr="001554A2" w:rsidRDefault="00DF2A80" w:rsidP="00DF2A80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sv-SE"/>
              </w:rPr>
            </w:pPr>
          </w:p>
        </w:tc>
        <w:tc>
          <w:tcPr>
            <w:tcW w:w="7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D602C0" w14:textId="77777777" w:rsidR="00DF2A80" w:rsidRPr="001554A2" w:rsidRDefault="00DF2A80" w:rsidP="00DF2A80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sv-SE"/>
              </w:rPr>
            </w:pPr>
          </w:p>
        </w:tc>
      </w:tr>
      <w:tr w:rsidR="00DF2A80" w:rsidRPr="001554A2" w14:paraId="6A1F4101" w14:textId="77777777" w:rsidTr="00DF2A80">
        <w:trPr>
          <w:trHeight w:val="288"/>
        </w:trPr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9F8D88" w14:textId="77777777" w:rsidR="00DF2A80" w:rsidRPr="001554A2" w:rsidRDefault="00DF2A80" w:rsidP="00DF2A8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sv-SE"/>
              </w:rPr>
              <w:t>-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058375" w14:textId="13E59A44" w:rsidR="00DF2A80" w:rsidRPr="001554A2" w:rsidRDefault="00DF2A80" w:rsidP="00DF2A80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sv-SE"/>
              </w:rPr>
              <w:t>-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90EC4E" w14:textId="60319483" w:rsidR="00DF2A80" w:rsidRPr="001554A2" w:rsidRDefault="00DF2A80" w:rsidP="00DF2A8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sv-SE"/>
              </w:rPr>
            </w:pPr>
            <w:r w:rsidRPr="001554A2">
              <w:rPr>
                <w:rFonts w:ascii="Times New Roman" w:eastAsia="Times New Roman" w:hAnsi="Times New Roman" w:cs="Times New Roman"/>
                <w:sz w:val="20"/>
                <w:szCs w:val="20"/>
                <w:lang w:val="en-GB" w:eastAsia="sv-SE"/>
              </w:rPr>
              <w:t>-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C64D25" w14:textId="55EA0A4B" w:rsidR="00DF2A80" w:rsidRPr="001554A2" w:rsidRDefault="00DF2A80" w:rsidP="00DF2A8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sv-SE"/>
              </w:rPr>
            </w:pPr>
            <w:r w:rsidRPr="001554A2">
              <w:rPr>
                <w:rFonts w:ascii="Times New Roman" w:eastAsia="Times New Roman" w:hAnsi="Times New Roman" w:cs="Times New Roman"/>
                <w:sz w:val="20"/>
                <w:szCs w:val="20"/>
                <w:lang w:val="en-GB" w:eastAsia="sv-SE"/>
              </w:rPr>
              <w:t>-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8A51FE" w14:textId="35A9D646" w:rsidR="00DF2A80" w:rsidRPr="001554A2" w:rsidRDefault="00DF2A80" w:rsidP="00DF2A8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sv-SE"/>
              </w:rPr>
            </w:pPr>
            <w:r w:rsidRPr="001554A2">
              <w:rPr>
                <w:rFonts w:ascii="Times New Roman" w:eastAsia="Times New Roman" w:hAnsi="Times New Roman" w:cs="Times New Roman"/>
                <w:sz w:val="20"/>
                <w:szCs w:val="20"/>
                <w:lang w:val="en-GB" w:eastAsia="sv-SE"/>
              </w:rPr>
              <w:t>-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78570B" w14:textId="14814442" w:rsidR="00DF2A80" w:rsidRPr="001554A2" w:rsidRDefault="00DF2A80" w:rsidP="00DF2A8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sv-SE"/>
              </w:rPr>
            </w:pPr>
            <w:r w:rsidRPr="001554A2">
              <w:rPr>
                <w:rFonts w:ascii="Times New Roman" w:eastAsia="Times New Roman" w:hAnsi="Times New Roman" w:cs="Times New Roman"/>
                <w:sz w:val="20"/>
                <w:szCs w:val="20"/>
                <w:lang w:val="en-GB" w:eastAsia="sv-SE"/>
              </w:rPr>
              <w:t>-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AFE556" w14:textId="14BF6CAA" w:rsidR="00DF2A80" w:rsidRPr="001554A2" w:rsidRDefault="00DF2A80" w:rsidP="00DF2A8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sv-SE"/>
              </w:rPr>
            </w:pPr>
            <w:r w:rsidRPr="001554A2">
              <w:rPr>
                <w:rFonts w:ascii="Times New Roman" w:eastAsia="Times New Roman" w:hAnsi="Times New Roman" w:cs="Times New Roman"/>
                <w:sz w:val="20"/>
                <w:szCs w:val="20"/>
                <w:lang w:val="en-GB" w:eastAsia="sv-SE"/>
              </w:rPr>
              <w:t>-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FDF1C1" w14:textId="5561C0AE" w:rsidR="00DF2A80" w:rsidRPr="001554A2" w:rsidRDefault="00DF2A80" w:rsidP="00DF2A8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sv-SE"/>
              </w:rPr>
            </w:pPr>
            <w:r w:rsidRPr="001554A2">
              <w:rPr>
                <w:rFonts w:ascii="Times New Roman" w:eastAsia="Times New Roman" w:hAnsi="Times New Roman" w:cs="Times New Roman"/>
                <w:sz w:val="20"/>
                <w:szCs w:val="20"/>
                <w:lang w:val="en-GB" w:eastAsia="sv-SE"/>
              </w:rPr>
              <w:t>-</w:t>
            </w:r>
          </w:p>
        </w:tc>
        <w:tc>
          <w:tcPr>
            <w:tcW w:w="7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3046F7" w14:textId="370E18CC" w:rsidR="00DF2A80" w:rsidRPr="001554A2" w:rsidRDefault="00DF2A80" w:rsidP="00DF2A8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sv-SE"/>
              </w:rPr>
            </w:pPr>
            <w:r w:rsidRPr="001554A2">
              <w:rPr>
                <w:rFonts w:ascii="Times New Roman" w:eastAsia="Times New Roman" w:hAnsi="Times New Roman" w:cs="Times New Roman"/>
                <w:sz w:val="20"/>
                <w:szCs w:val="20"/>
                <w:lang w:val="en-GB" w:eastAsia="sv-SE"/>
              </w:rPr>
              <w:t>-</w:t>
            </w:r>
          </w:p>
        </w:tc>
      </w:tr>
      <w:tr w:rsidR="00DF2A80" w:rsidRPr="001554A2" w14:paraId="3D9CD9DB" w14:textId="77777777" w:rsidTr="00DF2A80">
        <w:trPr>
          <w:trHeight w:val="288"/>
        </w:trPr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0DA3F2" w14:textId="1516117D" w:rsidR="00DF2A80" w:rsidRPr="001554A2" w:rsidRDefault="00DF2A80" w:rsidP="00DF2A8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sv-SE"/>
              </w:rPr>
              <w:t>4205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5759EC" w14:textId="77777777" w:rsidR="00DF2A80" w:rsidRPr="001554A2" w:rsidRDefault="00DF2A80" w:rsidP="00DF2A80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sv-SE"/>
              </w:rPr>
              <w:t>Female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2198DD" w14:textId="77777777" w:rsidR="00DF2A80" w:rsidRPr="001554A2" w:rsidRDefault="00DF2A80" w:rsidP="00DF2A8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sv-SE"/>
              </w:rPr>
              <w:t>75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F21FDE" w14:textId="77777777" w:rsidR="00DF2A80" w:rsidRPr="001554A2" w:rsidRDefault="00DF2A80" w:rsidP="00DF2A8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sv-SE"/>
              </w:rPr>
              <w:t>76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BD495D" w14:textId="10397AA3" w:rsidR="00DF2A80" w:rsidRPr="001554A2" w:rsidRDefault="00DF2A80" w:rsidP="00DF2A8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sv-SE"/>
              </w:rPr>
              <w:t>77</w:t>
            </w:r>
          </w:p>
        </w:tc>
        <w:tc>
          <w:tcPr>
            <w:tcW w:w="976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B433BA" w14:textId="77777777" w:rsidR="00DF2A80" w:rsidRPr="001554A2" w:rsidRDefault="00DF2A80" w:rsidP="00DF2A80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sv-SE"/>
              </w:rPr>
              <w:t>*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31303A" w14:textId="77777777" w:rsidR="00DF2A80" w:rsidRPr="001554A2" w:rsidRDefault="00DF2A80" w:rsidP="00DF2A80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sv-SE"/>
              </w:rPr>
            </w:pP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13E9C1" w14:textId="77777777" w:rsidR="00DF2A80" w:rsidRPr="001554A2" w:rsidRDefault="00DF2A80" w:rsidP="00DF2A80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sv-SE"/>
              </w:rPr>
            </w:pPr>
          </w:p>
        </w:tc>
        <w:tc>
          <w:tcPr>
            <w:tcW w:w="7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FB4BEF" w14:textId="77777777" w:rsidR="00DF2A80" w:rsidRPr="001554A2" w:rsidRDefault="00DF2A80" w:rsidP="00DF2A80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sv-SE"/>
              </w:rPr>
            </w:pPr>
          </w:p>
        </w:tc>
      </w:tr>
      <w:tr w:rsidR="00DF2A80" w:rsidRPr="001554A2" w14:paraId="0E01C3AD" w14:textId="77777777" w:rsidTr="00DF2A80">
        <w:trPr>
          <w:trHeight w:val="288"/>
        </w:trPr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5E6BB8" w14:textId="77777777" w:rsidR="00DF2A80" w:rsidRPr="001554A2" w:rsidRDefault="00DF2A80" w:rsidP="00DF2A80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sv-SE"/>
              </w:rPr>
            </w:pP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573E6B" w14:textId="77777777" w:rsidR="00DF2A80" w:rsidRPr="001554A2" w:rsidRDefault="00DF2A80" w:rsidP="00DF2A80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sv-SE"/>
              </w:rPr>
            </w:pP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028122" w14:textId="77777777" w:rsidR="00DF2A80" w:rsidRPr="001554A2" w:rsidRDefault="00DF2A80" w:rsidP="00DF2A80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sv-SE"/>
              </w:rPr>
            </w:pP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20F5A2" w14:textId="77777777" w:rsidR="00DF2A80" w:rsidRPr="001554A2" w:rsidRDefault="00DF2A80" w:rsidP="00DF2A80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sv-SE"/>
              </w:rPr>
            </w:pP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7BFA20" w14:textId="6B0F1EDB" w:rsidR="00DF2A80" w:rsidRPr="001554A2" w:rsidRDefault="00DF2A80" w:rsidP="00DF2A80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sv-SE"/>
              </w:rPr>
            </w:pP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379942" w14:textId="77777777" w:rsidR="00DF2A80" w:rsidRPr="001554A2" w:rsidRDefault="00DF2A80" w:rsidP="00DF2A80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sv-SE"/>
              </w:rPr>
            </w:pP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FF47BB" w14:textId="77777777" w:rsidR="00DF2A80" w:rsidRPr="001554A2" w:rsidRDefault="00DF2A80" w:rsidP="00DF2A80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sv-SE"/>
              </w:rPr>
            </w:pP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6F80BD" w14:textId="77777777" w:rsidR="00DF2A80" w:rsidRPr="001554A2" w:rsidRDefault="00DF2A80" w:rsidP="00DF2A80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sv-SE"/>
              </w:rPr>
            </w:pPr>
          </w:p>
        </w:tc>
        <w:tc>
          <w:tcPr>
            <w:tcW w:w="7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AAA827" w14:textId="77777777" w:rsidR="00DF2A80" w:rsidRPr="001554A2" w:rsidRDefault="00DF2A80" w:rsidP="00DF2A80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sv-SE"/>
              </w:rPr>
            </w:pPr>
          </w:p>
        </w:tc>
      </w:tr>
      <w:tr w:rsidR="00DF2A80" w:rsidRPr="001554A2" w14:paraId="702C6F99" w14:textId="77777777" w:rsidTr="002B7A41">
        <w:trPr>
          <w:trHeight w:val="288"/>
        </w:trPr>
        <w:tc>
          <w:tcPr>
            <w:tcW w:w="97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BC7FB6" w14:textId="77777777" w:rsidR="00DF2A80" w:rsidRPr="001554A2" w:rsidRDefault="00DF2A80" w:rsidP="00DF2A80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sv-SE"/>
              </w:rPr>
            </w:pPr>
          </w:p>
        </w:tc>
        <w:tc>
          <w:tcPr>
            <w:tcW w:w="97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7C6E56" w14:textId="77777777" w:rsidR="00DF2A80" w:rsidRPr="001554A2" w:rsidRDefault="00DF2A80" w:rsidP="00DF2A80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sv-SE"/>
              </w:rPr>
            </w:pPr>
          </w:p>
        </w:tc>
        <w:tc>
          <w:tcPr>
            <w:tcW w:w="97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A1D7F3" w14:textId="77777777" w:rsidR="00DF2A80" w:rsidRPr="001554A2" w:rsidRDefault="00DF2A80" w:rsidP="00DF2A80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sv-SE"/>
              </w:rPr>
            </w:pPr>
          </w:p>
        </w:tc>
        <w:tc>
          <w:tcPr>
            <w:tcW w:w="97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E63EC0" w14:textId="29CB0308" w:rsidR="00DF2A80" w:rsidRPr="001554A2" w:rsidRDefault="00DF2A80" w:rsidP="00DF2A80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sv-SE"/>
              </w:rPr>
            </w:pPr>
          </w:p>
        </w:tc>
        <w:tc>
          <w:tcPr>
            <w:tcW w:w="97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020B70" w14:textId="77777777" w:rsidR="00DF2A80" w:rsidRPr="001554A2" w:rsidRDefault="00DF2A80" w:rsidP="00DF2A80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sv-SE"/>
              </w:rPr>
            </w:pPr>
          </w:p>
        </w:tc>
        <w:tc>
          <w:tcPr>
            <w:tcW w:w="97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7DB0AA" w14:textId="77777777" w:rsidR="00DF2A80" w:rsidRPr="001554A2" w:rsidRDefault="00DF2A80" w:rsidP="00DF2A80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sv-SE"/>
              </w:rPr>
            </w:pPr>
          </w:p>
        </w:tc>
        <w:tc>
          <w:tcPr>
            <w:tcW w:w="97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EF2F97" w14:textId="77777777" w:rsidR="00DF2A80" w:rsidRPr="001554A2" w:rsidRDefault="00DF2A80" w:rsidP="00DF2A80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sv-SE"/>
              </w:rPr>
            </w:pPr>
          </w:p>
        </w:tc>
        <w:tc>
          <w:tcPr>
            <w:tcW w:w="97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0198C8" w14:textId="77777777" w:rsidR="00DF2A80" w:rsidRPr="001554A2" w:rsidRDefault="00DF2A80" w:rsidP="00DF2A80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sv-SE"/>
              </w:rPr>
            </w:pPr>
          </w:p>
        </w:tc>
        <w:tc>
          <w:tcPr>
            <w:tcW w:w="78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4F2432" w14:textId="77777777" w:rsidR="00DF2A80" w:rsidRPr="001554A2" w:rsidRDefault="00DF2A80" w:rsidP="00DF2A80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sv-SE"/>
              </w:rPr>
            </w:pPr>
          </w:p>
        </w:tc>
      </w:tr>
      <w:tr w:rsidR="00DF2A80" w:rsidRPr="001554A2" w14:paraId="3177735E" w14:textId="77777777" w:rsidTr="002B7A41">
        <w:trPr>
          <w:trHeight w:val="288"/>
        </w:trPr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3C22DD3" w14:textId="77777777" w:rsidR="00DF2A80" w:rsidRPr="001554A2" w:rsidRDefault="00DF2A80" w:rsidP="00DF2A80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b/>
                <w:bCs/>
                <w:color w:val="000000"/>
                <w:sz w:val="24"/>
                <w:szCs w:val="20"/>
                <w:lang w:val="en-GB" w:eastAsia="sv-SE"/>
              </w:rPr>
              <w:t>Step 3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B64F18F" w14:textId="77777777" w:rsidR="00DF2A80" w:rsidRPr="001554A2" w:rsidRDefault="00DF2A80" w:rsidP="00DF2A80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GB" w:eastAsia="sv-SE"/>
              </w:rPr>
            </w:pP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A93E92B" w14:textId="77777777" w:rsidR="00DF2A80" w:rsidRPr="001554A2" w:rsidRDefault="00DF2A80" w:rsidP="00DF2A80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sv-SE"/>
              </w:rPr>
            </w:pP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764F7F4" w14:textId="614A17C1" w:rsidR="00DF2A80" w:rsidRPr="001554A2" w:rsidRDefault="00DF2A80" w:rsidP="00DF2A80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sv-SE"/>
              </w:rPr>
            </w:pP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789239C" w14:textId="77777777" w:rsidR="00DF2A80" w:rsidRPr="001554A2" w:rsidRDefault="00DF2A80" w:rsidP="00DF2A80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sv-SE"/>
              </w:rPr>
            </w:pP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327D497" w14:textId="77777777" w:rsidR="00DF2A80" w:rsidRPr="001554A2" w:rsidRDefault="00DF2A80" w:rsidP="00DF2A80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sv-SE"/>
              </w:rPr>
            </w:pP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A13722F" w14:textId="77777777" w:rsidR="00DF2A80" w:rsidRPr="001554A2" w:rsidRDefault="00DF2A80" w:rsidP="00DF2A80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sv-SE"/>
              </w:rPr>
            </w:pP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71039EE" w14:textId="77777777" w:rsidR="00DF2A80" w:rsidRPr="001554A2" w:rsidRDefault="00DF2A80" w:rsidP="00DF2A80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sv-SE"/>
              </w:rPr>
            </w:pPr>
          </w:p>
        </w:tc>
        <w:tc>
          <w:tcPr>
            <w:tcW w:w="78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48B5CE4" w14:textId="77777777" w:rsidR="00DF2A80" w:rsidRPr="001554A2" w:rsidRDefault="00DF2A80" w:rsidP="00DF2A80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sv-SE"/>
              </w:rPr>
            </w:pPr>
          </w:p>
        </w:tc>
      </w:tr>
      <w:tr w:rsidR="00DF2A80" w:rsidRPr="001554A2" w14:paraId="3FC4C8EF" w14:textId="77777777" w:rsidTr="002B7A41">
        <w:trPr>
          <w:trHeight w:val="552"/>
        </w:trPr>
        <w:tc>
          <w:tcPr>
            <w:tcW w:w="97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4E919D23" w14:textId="77777777" w:rsidR="00DF2A80" w:rsidRPr="001554A2" w:rsidRDefault="00DF2A80" w:rsidP="00DF2A80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GB" w:eastAsia="sv-SE"/>
              </w:rPr>
              <w:t>Patient number</w:t>
            </w:r>
          </w:p>
        </w:tc>
        <w:tc>
          <w:tcPr>
            <w:tcW w:w="97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462633" w14:textId="77777777" w:rsidR="00DF2A80" w:rsidRPr="001554A2" w:rsidRDefault="00DF2A80" w:rsidP="00DF2A80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GB" w:eastAsia="sv-SE"/>
              </w:rPr>
              <w:t>Sex</w:t>
            </w:r>
          </w:p>
        </w:tc>
        <w:tc>
          <w:tcPr>
            <w:tcW w:w="1952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344E3D" w14:textId="7107B82E" w:rsidR="00DF2A80" w:rsidRPr="001554A2" w:rsidRDefault="00B83180" w:rsidP="00DF2A80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b/>
                <w:bCs/>
                <w:noProof/>
                <w:color w:val="000000"/>
                <w:sz w:val="20"/>
                <w:szCs w:val="20"/>
                <w:lang w:val="en-GB" w:eastAsia="sv-SE"/>
              </w:rPr>
              <mc:AlternateContent>
                <mc:Choice Requires="wps">
                  <w:drawing>
                    <wp:anchor distT="0" distB="0" distL="114300" distR="114300" simplePos="0" relativeHeight="251665408" behindDoc="0" locked="0" layoutInCell="1" allowOverlap="1" wp14:anchorId="013248BE" wp14:editId="1450DB6D">
                      <wp:simplePos x="0" y="0"/>
                      <wp:positionH relativeFrom="column">
                        <wp:posOffset>574675</wp:posOffset>
                      </wp:positionH>
                      <wp:positionV relativeFrom="paragraph">
                        <wp:posOffset>-2526665</wp:posOffset>
                      </wp:positionV>
                      <wp:extent cx="2811780" cy="3025140"/>
                      <wp:effectExtent l="38100" t="0" r="26670" b="60960"/>
                      <wp:wrapNone/>
                      <wp:docPr id="7" name="Rak pilkoppling 7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/>
                            <wps:spPr>
                              <a:xfrm flipH="1">
                                <a:off x="0" y="0"/>
                                <a:ext cx="2811780" cy="3025140"/>
                              </a:xfrm>
                              <a:prstGeom prst="straightConnector1">
                                <a:avLst/>
                              </a:prstGeom>
                              <a:ln w="12700">
                                <a:tailEnd type="triangle"/>
                              </a:ln>
                            </wps:spPr>
                            <wps:style>
                              <a:lnRef idx="1">
                                <a:schemeClr val="accent1"/>
                              </a:lnRef>
                              <a:fillRef idx="0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type w14:anchorId="384A6B82" id="_x0000_t32" coordsize="21600,21600" o:spt="32" o:oned="t" path="m,l21600,21600e" filled="f">
                      <v:path arrowok="t" fillok="f" o:connecttype="none"/>
                      <o:lock v:ext="edit" shapetype="t"/>
                    </v:shapetype>
                    <v:shape id="Rak pilkoppling 7" o:spid="_x0000_s1026" type="#_x0000_t32" style="position:absolute;margin-left:45.25pt;margin-top:-198.95pt;width:221.4pt;height:238.2pt;flip:x;z-index:25166540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" strokecolor="#5b9bd5 [3204]" strokeweight="1pt">
                      <v:stroke endarrow="block" joinstyle="miter"/>
                    </v:shape>
                  </w:pict>
                </mc:Fallback>
              </mc:AlternateContent>
            </w:r>
            <w:r w:rsidR="00DF2A80" w:rsidRPr="001554A2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GB" w:eastAsia="sv-SE"/>
              </w:rPr>
              <w:t xml:space="preserve">Year post </w:t>
            </w:r>
            <w:r w:rsidR="00747311" w:rsidRPr="001554A2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GB" w:eastAsia="sv-SE"/>
              </w:rPr>
              <w:t>TAVI</w:t>
            </w:r>
          </w:p>
        </w:tc>
        <w:tc>
          <w:tcPr>
            <w:tcW w:w="97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AA6096" w14:textId="77777777" w:rsidR="00DF2A80" w:rsidRPr="001554A2" w:rsidRDefault="00DF2A80" w:rsidP="00DF2A80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GB" w:eastAsia="sv-SE"/>
              </w:rPr>
            </w:pPr>
          </w:p>
        </w:tc>
        <w:tc>
          <w:tcPr>
            <w:tcW w:w="97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484006" w14:textId="77777777" w:rsidR="00DF2A80" w:rsidRPr="001554A2" w:rsidRDefault="00DF2A80" w:rsidP="00DF2A80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sv-SE"/>
              </w:rPr>
            </w:pPr>
          </w:p>
        </w:tc>
        <w:tc>
          <w:tcPr>
            <w:tcW w:w="97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CCDE74" w14:textId="77777777" w:rsidR="00DF2A80" w:rsidRPr="001554A2" w:rsidRDefault="00DF2A80" w:rsidP="00DF2A80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sv-SE"/>
              </w:rPr>
            </w:pPr>
          </w:p>
        </w:tc>
        <w:tc>
          <w:tcPr>
            <w:tcW w:w="97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7ECB6C" w14:textId="77777777" w:rsidR="00DF2A80" w:rsidRPr="001554A2" w:rsidRDefault="00DF2A80" w:rsidP="00DF2A80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sv-SE"/>
              </w:rPr>
            </w:pPr>
          </w:p>
        </w:tc>
        <w:tc>
          <w:tcPr>
            <w:tcW w:w="78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4EF2C9" w14:textId="77777777" w:rsidR="00DF2A80" w:rsidRPr="001554A2" w:rsidRDefault="00DF2A80" w:rsidP="00DF2A80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sv-SE"/>
              </w:rPr>
            </w:pPr>
          </w:p>
        </w:tc>
      </w:tr>
      <w:tr w:rsidR="00DF2A80" w:rsidRPr="001554A2" w14:paraId="2E048BDF" w14:textId="77777777" w:rsidTr="00DF2A80">
        <w:trPr>
          <w:trHeight w:val="288"/>
        </w:trPr>
        <w:tc>
          <w:tcPr>
            <w:tcW w:w="97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B5D5056" w14:textId="77777777" w:rsidR="00DF2A80" w:rsidRPr="001554A2" w:rsidRDefault="00DF2A80" w:rsidP="00DF2A80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sv-SE"/>
              </w:rPr>
              <w:t> </w:t>
            </w:r>
          </w:p>
        </w:tc>
        <w:tc>
          <w:tcPr>
            <w:tcW w:w="97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5DFF970" w14:textId="77777777" w:rsidR="00DF2A80" w:rsidRPr="001554A2" w:rsidRDefault="00DF2A80" w:rsidP="00DF2A80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sv-SE"/>
              </w:rPr>
              <w:t> </w:t>
            </w:r>
          </w:p>
        </w:tc>
        <w:tc>
          <w:tcPr>
            <w:tcW w:w="97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C7123D1" w14:textId="17256DBA" w:rsidR="00DF2A80" w:rsidRPr="001554A2" w:rsidRDefault="00B83180" w:rsidP="00DF2A80">
            <w:pPr>
              <w:spacing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noProof/>
                <w:color w:val="000000"/>
                <w:sz w:val="20"/>
                <w:szCs w:val="20"/>
                <w:lang w:val="en-GB" w:eastAsia="sv-SE"/>
              </w:rPr>
              <mc:AlternateContent>
                <mc:Choice Requires="wps">
                  <w:drawing>
                    <wp:anchor distT="0" distB="0" distL="114300" distR="114300" simplePos="0" relativeHeight="251664384" behindDoc="0" locked="0" layoutInCell="1" allowOverlap="1" wp14:anchorId="70D0AE30" wp14:editId="5B86521A">
                      <wp:simplePos x="0" y="0"/>
                      <wp:positionH relativeFrom="column">
                        <wp:posOffset>155575</wp:posOffset>
                      </wp:positionH>
                      <wp:positionV relativeFrom="paragraph">
                        <wp:posOffset>132715</wp:posOffset>
                      </wp:positionV>
                      <wp:extent cx="480060" cy="266700"/>
                      <wp:effectExtent l="0" t="0" r="15240" b="19050"/>
                      <wp:wrapNone/>
                      <wp:docPr id="6" name="Ellips 6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480060" cy="266700"/>
                              </a:xfrm>
                              <a:prstGeom prst="ellipse">
                                <a:avLst/>
                              </a:prstGeom>
                              <a:noFill/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oval w14:anchorId="06DAE318" id="Ellips 6" o:spid="_x0000_s1026" style="position:absolute;margin-left:12.25pt;margin-top:10.45pt;width:37.8pt;height:21pt;z-index:25166438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" filled="f" strokecolor="#1f4d78 [1604]" strokeweight="1pt">
                      <v:stroke joinstyle="miter"/>
                    </v:oval>
                  </w:pict>
                </mc:Fallback>
              </mc:AlternateContent>
            </w:r>
            <w:r w:rsidR="00DF2A80" w:rsidRPr="001554A2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GB" w:eastAsia="sv-SE"/>
              </w:rPr>
              <w:t>0</w:t>
            </w:r>
          </w:p>
        </w:tc>
        <w:tc>
          <w:tcPr>
            <w:tcW w:w="97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B77D281" w14:textId="77777777" w:rsidR="00DF2A80" w:rsidRPr="001554A2" w:rsidRDefault="00DF2A80" w:rsidP="00DF2A80">
            <w:pPr>
              <w:spacing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GB" w:eastAsia="sv-SE"/>
              </w:rPr>
              <w:t>1</w:t>
            </w:r>
          </w:p>
        </w:tc>
        <w:tc>
          <w:tcPr>
            <w:tcW w:w="97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ED386F1" w14:textId="77777777" w:rsidR="00DF2A80" w:rsidRPr="001554A2" w:rsidRDefault="00DF2A80" w:rsidP="00DF2A80">
            <w:pPr>
              <w:spacing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GB" w:eastAsia="sv-SE"/>
              </w:rPr>
              <w:t>2</w:t>
            </w:r>
          </w:p>
        </w:tc>
        <w:tc>
          <w:tcPr>
            <w:tcW w:w="97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3EC8A7E" w14:textId="77777777" w:rsidR="00DF2A80" w:rsidRPr="001554A2" w:rsidRDefault="00DF2A80" w:rsidP="00DF2A80">
            <w:pPr>
              <w:spacing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GB" w:eastAsia="sv-SE"/>
              </w:rPr>
              <w:t>3</w:t>
            </w:r>
          </w:p>
        </w:tc>
        <w:tc>
          <w:tcPr>
            <w:tcW w:w="97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489CD6E" w14:textId="77777777" w:rsidR="00DF2A80" w:rsidRPr="001554A2" w:rsidRDefault="00DF2A80" w:rsidP="00DF2A80">
            <w:pPr>
              <w:spacing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GB" w:eastAsia="sv-SE"/>
              </w:rPr>
              <w:t>4</w:t>
            </w:r>
          </w:p>
        </w:tc>
        <w:tc>
          <w:tcPr>
            <w:tcW w:w="97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59ABDA5" w14:textId="77777777" w:rsidR="00DF2A80" w:rsidRPr="001554A2" w:rsidRDefault="00DF2A80" w:rsidP="00DF2A80">
            <w:pPr>
              <w:spacing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GB" w:eastAsia="sv-SE"/>
              </w:rPr>
              <w:t>5</w:t>
            </w:r>
          </w:p>
        </w:tc>
        <w:tc>
          <w:tcPr>
            <w:tcW w:w="78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C6A1DC3" w14:textId="77777777" w:rsidR="00DF2A80" w:rsidRPr="001554A2" w:rsidRDefault="00DF2A80" w:rsidP="00DF2A80">
            <w:pPr>
              <w:spacing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GB" w:eastAsia="sv-SE"/>
              </w:rPr>
              <w:t>6</w:t>
            </w:r>
          </w:p>
        </w:tc>
      </w:tr>
      <w:tr w:rsidR="00DF2A80" w:rsidRPr="001554A2" w14:paraId="34700C92" w14:textId="77777777" w:rsidTr="00DF2A80">
        <w:trPr>
          <w:trHeight w:val="288"/>
        </w:trPr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76AF2B" w14:textId="77777777" w:rsidR="00DF2A80" w:rsidRPr="001554A2" w:rsidRDefault="00DF2A80" w:rsidP="00DF2A8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sv-SE"/>
              </w:rPr>
              <w:t>1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2AF791" w14:textId="77777777" w:rsidR="00DF2A80" w:rsidRPr="001554A2" w:rsidRDefault="00DF2A80" w:rsidP="00DF2A80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sv-SE"/>
              </w:rPr>
              <w:t>Male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681B5E" w14:textId="3BFDEACC" w:rsidR="00DF2A80" w:rsidRPr="001554A2" w:rsidRDefault="00DF2A80" w:rsidP="00DF2A8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sv-SE"/>
              </w:rPr>
              <w:t>1,45%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EEA6A3" w14:textId="0B37A8E3" w:rsidR="00DF2A80" w:rsidRPr="001554A2" w:rsidRDefault="00DF2A80" w:rsidP="00DF2A8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sv-SE"/>
              </w:rPr>
              <w:t>1,53%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7B8B9E" w14:textId="77777777" w:rsidR="00DF2A80" w:rsidRPr="001554A2" w:rsidRDefault="00DF2A80" w:rsidP="00DF2A8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sv-SE"/>
              </w:rPr>
              <w:t>1,73%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A7DC0F" w14:textId="77777777" w:rsidR="00DF2A80" w:rsidRPr="001554A2" w:rsidRDefault="00DF2A80" w:rsidP="00DF2A8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sv-SE"/>
              </w:rPr>
              <w:t>1,96%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B1CCA4" w14:textId="77777777" w:rsidR="00DF2A80" w:rsidRPr="001554A2" w:rsidRDefault="00DF2A80" w:rsidP="00DF2A8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sv-SE"/>
              </w:rPr>
              <w:t>1,85%</w:t>
            </w:r>
          </w:p>
        </w:tc>
        <w:tc>
          <w:tcPr>
            <w:tcW w:w="976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049B53" w14:textId="77777777" w:rsidR="00DF2A80" w:rsidRPr="001554A2" w:rsidRDefault="00DF2A80" w:rsidP="00DF2A80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sv-SE"/>
              </w:rPr>
              <w:t>*</w:t>
            </w:r>
          </w:p>
        </w:tc>
        <w:tc>
          <w:tcPr>
            <w:tcW w:w="7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C7A0C8" w14:textId="77777777" w:rsidR="00DF2A80" w:rsidRPr="001554A2" w:rsidRDefault="00DF2A80" w:rsidP="00DF2A80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sv-SE"/>
              </w:rPr>
            </w:pPr>
          </w:p>
        </w:tc>
      </w:tr>
      <w:tr w:rsidR="00DF2A80" w:rsidRPr="001554A2" w14:paraId="2B6EACA0" w14:textId="77777777" w:rsidTr="00DF2A80">
        <w:trPr>
          <w:trHeight w:val="288"/>
        </w:trPr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9F16E1" w14:textId="77777777" w:rsidR="00DF2A80" w:rsidRPr="001554A2" w:rsidRDefault="00DF2A80" w:rsidP="00DF2A8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sv-SE"/>
              </w:rPr>
              <w:t>2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3D8768" w14:textId="77777777" w:rsidR="00DF2A80" w:rsidRPr="001554A2" w:rsidRDefault="00DF2A80" w:rsidP="00DF2A80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sv-SE"/>
              </w:rPr>
              <w:t>Female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80A08A" w14:textId="59521381" w:rsidR="00DF2A80" w:rsidRPr="001554A2" w:rsidRDefault="00DF2A80" w:rsidP="00DF2A8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sv-SE"/>
              </w:rPr>
              <w:t>0,80%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9B7611" w14:textId="77777777" w:rsidR="00DF2A80" w:rsidRPr="001554A2" w:rsidRDefault="00DF2A80" w:rsidP="00DF2A8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sv-SE"/>
              </w:rPr>
              <w:t>0,88%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0D6343" w14:textId="77777777" w:rsidR="00DF2A80" w:rsidRPr="001554A2" w:rsidRDefault="00DF2A80" w:rsidP="00DF2A8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sv-SE"/>
              </w:rPr>
              <w:t>0,81%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A5C931" w14:textId="77777777" w:rsidR="00DF2A80" w:rsidRPr="001554A2" w:rsidRDefault="00DF2A80" w:rsidP="00DF2A8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sv-SE"/>
              </w:rPr>
              <w:t>0,99%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24646C" w14:textId="77777777" w:rsidR="00DF2A80" w:rsidRPr="001554A2" w:rsidRDefault="00DF2A80" w:rsidP="00DF2A8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sv-SE"/>
              </w:rPr>
              <w:t>1,08%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2D5461" w14:textId="77777777" w:rsidR="00DF2A80" w:rsidRPr="001554A2" w:rsidRDefault="00DF2A80" w:rsidP="00DF2A8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sv-SE"/>
              </w:rPr>
              <w:t>1,27%</w:t>
            </w:r>
          </w:p>
        </w:tc>
        <w:tc>
          <w:tcPr>
            <w:tcW w:w="788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0B0293" w14:textId="77777777" w:rsidR="00DF2A80" w:rsidRPr="001554A2" w:rsidRDefault="00DF2A80" w:rsidP="00DF2A80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sv-SE"/>
              </w:rPr>
              <w:t>*</w:t>
            </w:r>
          </w:p>
        </w:tc>
      </w:tr>
      <w:tr w:rsidR="00DF2A80" w:rsidRPr="001554A2" w14:paraId="5A321E89" w14:textId="77777777" w:rsidTr="00DF2A80">
        <w:trPr>
          <w:trHeight w:val="288"/>
        </w:trPr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E14D44" w14:textId="77777777" w:rsidR="00DF2A80" w:rsidRPr="001554A2" w:rsidRDefault="00DF2A80" w:rsidP="00DF2A8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sv-SE"/>
              </w:rPr>
              <w:t>3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5E0D10" w14:textId="77777777" w:rsidR="00DF2A80" w:rsidRPr="001554A2" w:rsidRDefault="00DF2A80" w:rsidP="00DF2A80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sv-SE"/>
              </w:rPr>
              <w:t>Male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27CCBE" w14:textId="372DB90A" w:rsidR="00DF2A80" w:rsidRPr="001554A2" w:rsidRDefault="00DF2A80" w:rsidP="00DF2A8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sv-SE"/>
              </w:rPr>
              <w:t>1,96%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E67C1F" w14:textId="77777777" w:rsidR="00DF2A80" w:rsidRPr="001554A2" w:rsidRDefault="00DF2A80" w:rsidP="00DF2A8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sv-SE"/>
              </w:rPr>
              <w:t>1,85%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34AF11" w14:textId="77777777" w:rsidR="00DF2A80" w:rsidRPr="001554A2" w:rsidRDefault="00DF2A80" w:rsidP="00DF2A8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sv-SE"/>
              </w:rPr>
              <w:t>1,94%</w:t>
            </w:r>
          </w:p>
        </w:tc>
        <w:tc>
          <w:tcPr>
            <w:tcW w:w="976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2CF81E" w14:textId="77777777" w:rsidR="00DF2A80" w:rsidRPr="001554A2" w:rsidRDefault="00DF2A80" w:rsidP="00DF2A80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sv-SE"/>
              </w:rPr>
              <w:t>*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3761AE" w14:textId="77777777" w:rsidR="00DF2A80" w:rsidRPr="001554A2" w:rsidRDefault="00DF2A80" w:rsidP="00DF2A80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sv-SE"/>
              </w:rPr>
            </w:pP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AB0E53" w14:textId="77777777" w:rsidR="00DF2A80" w:rsidRPr="001554A2" w:rsidRDefault="00DF2A80" w:rsidP="00DF2A80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sv-SE"/>
              </w:rPr>
            </w:pPr>
          </w:p>
        </w:tc>
        <w:tc>
          <w:tcPr>
            <w:tcW w:w="7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517640" w14:textId="77777777" w:rsidR="00DF2A80" w:rsidRPr="001554A2" w:rsidRDefault="00DF2A80" w:rsidP="00DF2A80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sv-SE"/>
              </w:rPr>
            </w:pPr>
          </w:p>
        </w:tc>
      </w:tr>
      <w:tr w:rsidR="00DF2A80" w:rsidRPr="001554A2" w14:paraId="49074FC1" w14:textId="77777777" w:rsidTr="00DF2A80">
        <w:trPr>
          <w:trHeight w:val="288"/>
        </w:trPr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CA4AD4" w14:textId="77777777" w:rsidR="00DF2A80" w:rsidRPr="001554A2" w:rsidRDefault="00DF2A80" w:rsidP="00DF2A80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sv-SE"/>
              </w:rPr>
              <w:t>-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A597C9" w14:textId="3236AA0B" w:rsidR="00DF2A80" w:rsidRPr="001554A2" w:rsidRDefault="00DF2A80" w:rsidP="00DF2A80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sv-SE"/>
              </w:rPr>
              <w:t>-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BCBBA8" w14:textId="76263F5C" w:rsidR="00DF2A80" w:rsidRPr="001554A2" w:rsidRDefault="00DF2A80" w:rsidP="00DF2A8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sv-SE"/>
              </w:rPr>
            </w:pPr>
            <w:r w:rsidRPr="001554A2">
              <w:rPr>
                <w:rFonts w:ascii="Times New Roman" w:eastAsia="Times New Roman" w:hAnsi="Times New Roman" w:cs="Times New Roman"/>
                <w:sz w:val="20"/>
                <w:szCs w:val="20"/>
                <w:lang w:val="en-GB" w:eastAsia="sv-SE"/>
              </w:rPr>
              <w:t>-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77FA5E" w14:textId="3459A4AF" w:rsidR="00DF2A80" w:rsidRPr="001554A2" w:rsidRDefault="00DF2A80" w:rsidP="00DF2A8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sv-SE"/>
              </w:rPr>
            </w:pPr>
            <w:r w:rsidRPr="001554A2">
              <w:rPr>
                <w:rFonts w:ascii="Times New Roman" w:eastAsia="Times New Roman" w:hAnsi="Times New Roman" w:cs="Times New Roman"/>
                <w:sz w:val="20"/>
                <w:szCs w:val="20"/>
                <w:lang w:val="en-GB" w:eastAsia="sv-SE"/>
              </w:rPr>
              <w:t>-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CCB5ED" w14:textId="6E0F9594" w:rsidR="00DF2A80" w:rsidRPr="001554A2" w:rsidRDefault="00DF2A80" w:rsidP="00DF2A8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sv-SE"/>
              </w:rPr>
            </w:pPr>
            <w:r w:rsidRPr="001554A2">
              <w:rPr>
                <w:rFonts w:ascii="Times New Roman" w:eastAsia="Times New Roman" w:hAnsi="Times New Roman" w:cs="Times New Roman"/>
                <w:sz w:val="20"/>
                <w:szCs w:val="20"/>
                <w:lang w:val="en-GB" w:eastAsia="sv-SE"/>
              </w:rPr>
              <w:t>-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6C0D67" w14:textId="66EA3DF5" w:rsidR="00DF2A80" w:rsidRPr="001554A2" w:rsidRDefault="00DF2A80" w:rsidP="00DF2A8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sv-SE"/>
              </w:rPr>
            </w:pPr>
            <w:r w:rsidRPr="001554A2">
              <w:rPr>
                <w:rFonts w:ascii="Times New Roman" w:eastAsia="Times New Roman" w:hAnsi="Times New Roman" w:cs="Times New Roman"/>
                <w:sz w:val="20"/>
                <w:szCs w:val="20"/>
                <w:lang w:val="en-GB" w:eastAsia="sv-SE"/>
              </w:rPr>
              <w:t>-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4B0D20" w14:textId="4357CF1F" w:rsidR="00DF2A80" w:rsidRPr="001554A2" w:rsidRDefault="00DF2A80" w:rsidP="00DF2A8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sv-SE"/>
              </w:rPr>
            </w:pPr>
            <w:r w:rsidRPr="001554A2">
              <w:rPr>
                <w:rFonts w:ascii="Times New Roman" w:eastAsia="Times New Roman" w:hAnsi="Times New Roman" w:cs="Times New Roman"/>
                <w:sz w:val="20"/>
                <w:szCs w:val="20"/>
                <w:lang w:val="en-GB" w:eastAsia="sv-SE"/>
              </w:rPr>
              <w:t>-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433CE6" w14:textId="1AB1C06A" w:rsidR="00DF2A80" w:rsidRPr="001554A2" w:rsidRDefault="00DF2A80" w:rsidP="00DF2A8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sv-SE"/>
              </w:rPr>
            </w:pPr>
            <w:r w:rsidRPr="001554A2">
              <w:rPr>
                <w:rFonts w:ascii="Times New Roman" w:eastAsia="Times New Roman" w:hAnsi="Times New Roman" w:cs="Times New Roman"/>
                <w:sz w:val="20"/>
                <w:szCs w:val="20"/>
                <w:lang w:val="en-GB" w:eastAsia="sv-SE"/>
              </w:rPr>
              <w:t>-</w:t>
            </w:r>
          </w:p>
        </w:tc>
        <w:tc>
          <w:tcPr>
            <w:tcW w:w="7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8406D8" w14:textId="302F686B" w:rsidR="00DF2A80" w:rsidRPr="001554A2" w:rsidRDefault="00DF2A80" w:rsidP="00DF2A8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sv-SE"/>
              </w:rPr>
            </w:pPr>
            <w:r w:rsidRPr="001554A2">
              <w:rPr>
                <w:rFonts w:ascii="Times New Roman" w:eastAsia="Times New Roman" w:hAnsi="Times New Roman" w:cs="Times New Roman"/>
                <w:sz w:val="20"/>
                <w:szCs w:val="20"/>
                <w:lang w:val="en-GB" w:eastAsia="sv-SE"/>
              </w:rPr>
              <w:t>-</w:t>
            </w:r>
          </w:p>
        </w:tc>
      </w:tr>
      <w:tr w:rsidR="00DF2A80" w:rsidRPr="001554A2" w14:paraId="77519763" w14:textId="77777777" w:rsidTr="00DF2A80">
        <w:trPr>
          <w:trHeight w:val="288"/>
        </w:trPr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8B7D4D" w14:textId="0F47F552" w:rsidR="00DF2A80" w:rsidRPr="001554A2" w:rsidRDefault="00DF2A80" w:rsidP="00DF2A8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sv-SE"/>
              </w:rPr>
              <w:t>4205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52B2CF" w14:textId="77777777" w:rsidR="00DF2A80" w:rsidRPr="001554A2" w:rsidRDefault="00DF2A80" w:rsidP="00DF2A80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sv-SE"/>
              </w:rPr>
              <w:t>Female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A2A61D" w14:textId="77777777" w:rsidR="00DF2A80" w:rsidRPr="001554A2" w:rsidRDefault="00DF2A80" w:rsidP="00DF2A8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sv-SE"/>
              </w:rPr>
              <w:t>0,64%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CB6420" w14:textId="77777777" w:rsidR="00DF2A80" w:rsidRPr="001554A2" w:rsidRDefault="00DF2A80" w:rsidP="00DF2A8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sv-SE"/>
              </w:rPr>
              <w:t>0,68%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CD054D" w14:textId="77777777" w:rsidR="00DF2A80" w:rsidRPr="001554A2" w:rsidRDefault="00DF2A80" w:rsidP="00DF2A8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sv-SE"/>
              </w:rPr>
              <w:t>0,80%</w:t>
            </w:r>
          </w:p>
        </w:tc>
        <w:tc>
          <w:tcPr>
            <w:tcW w:w="976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514778" w14:textId="77777777" w:rsidR="00DF2A80" w:rsidRPr="001554A2" w:rsidRDefault="00DF2A80" w:rsidP="00DF2A80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sv-SE"/>
              </w:rPr>
              <w:t>*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2FA109" w14:textId="77777777" w:rsidR="00DF2A80" w:rsidRPr="001554A2" w:rsidRDefault="00DF2A80" w:rsidP="00DF2A80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sv-SE"/>
              </w:rPr>
            </w:pP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4192F7" w14:textId="77777777" w:rsidR="00DF2A80" w:rsidRPr="001554A2" w:rsidRDefault="00DF2A80" w:rsidP="00DF2A80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sv-SE"/>
              </w:rPr>
            </w:pPr>
          </w:p>
        </w:tc>
        <w:tc>
          <w:tcPr>
            <w:tcW w:w="7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AFC627" w14:textId="77777777" w:rsidR="00DF2A80" w:rsidRPr="001554A2" w:rsidRDefault="00DF2A80" w:rsidP="00DF2A80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sv-SE"/>
              </w:rPr>
            </w:pPr>
          </w:p>
        </w:tc>
      </w:tr>
      <w:tr w:rsidR="00DF2A80" w:rsidRPr="001554A2" w14:paraId="7BE1FEA7" w14:textId="77777777" w:rsidTr="00DF2A80">
        <w:trPr>
          <w:trHeight w:val="288"/>
        </w:trPr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29AD46" w14:textId="77777777" w:rsidR="00DF2A80" w:rsidRPr="001554A2" w:rsidRDefault="00DF2A80" w:rsidP="00DF2A80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sv-SE"/>
              </w:rPr>
            </w:pP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E91718" w14:textId="77777777" w:rsidR="00DF2A80" w:rsidRPr="001554A2" w:rsidRDefault="00DF2A80" w:rsidP="00DF2A80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sv-SE"/>
              </w:rPr>
            </w:pP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27C430" w14:textId="77777777" w:rsidR="00DF2A80" w:rsidRPr="001554A2" w:rsidRDefault="00DF2A80" w:rsidP="00DF2A80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sv-SE"/>
              </w:rPr>
            </w:pP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9E68CA" w14:textId="77777777" w:rsidR="00DF2A80" w:rsidRPr="001554A2" w:rsidRDefault="00DF2A80" w:rsidP="00DF2A80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sv-SE"/>
              </w:rPr>
            </w:pP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26D0E6" w14:textId="77777777" w:rsidR="00DF2A80" w:rsidRPr="001554A2" w:rsidRDefault="00DF2A80" w:rsidP="00DF2A80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sv-SE"/>
              </w:rPr>
            </w:pP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28ADEC" w14:textId="77777777" w:rsidR="00DF2A80" w:rsidRPr="001554A2" w:rsidRDefault="00DF2A80" w:rsidP="00DF2A80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sv-SE"/>
              </w:rPr>
            </w:pP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A4EA36" w14:textId="77777777" w:rsidR="00DF2A80" w:rsidRPr="001554A2" w:rsidRDefault="00DF2A80" w:rsidP="00DF2A80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sv-SE"/>
              </w:rPr>
            </w:pP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B9EB4A" w14:textId="77777777" w:rsidR="00DF2A80" w:rsidRPr="001554A2" w:rsidRDefault="00DF2A80" w:rsidP="00DF2A80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sv-SE"/>
              </w:rPr>
            </w:pPr>
          </w:p>
        </w:tc>
        <w:tc>
          <w:tcPr>
            <w:tcW w:w="7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844F45" w14:textId="77777777" w:rsidR="00DF2A80" w:rsidRPr="001554A2" w:rsidRDefault="00DF2A80" w:rsidP="00DF2A80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sv-SE"/>
              </w:rPr>
            </w:pPr>
          </w:p>
        </w:tc>
      </w:tr>
      <w:tr w:rsidR="00DF2A80" w:rsidRPr="001554A2" w14:paraId="78482F99" w14:textId="77777777" w:rsidTr="00DF2A80">
        <w:trPr>
          <w:trHeight w:val="288"/>
        </w:trPr>
        <w:tc>
          <w:tcPr>
            <w:tcW w:w="195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27F33EC9" w14:textId="0A35A151" w:rsidR="00DF2A80" w:rsidRPr="001554A2" w:rsidRDefault="00DF2A80" w:rsidP="002B7A41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GB" w:eastAsia="sv-SE"/>
              </w:rPr>
              <w:t>Standardized risk for the</w:t>
            </w:r>
            <w:r w:rsidR="002B7A41" w:rsidRPr="001554A2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GB" w:eastAsia="sv-SE"/>
              </w:rPr>
              <w:t xml:space="preserve"> </w:t>
            </w:r>
            <w:r w:rsidRPr="001554A2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GB" w:eastAsia="sv-SE"/>
              </w:rPr>
              <w:t>population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BC7113" w14:textId="77777777" w:rsidR="00DF2A80" w:rsidRPr="001554A2" w:rsidRDefault="00DF2A80" w:rsidP="00DF2A80">
            <w:pPr>
              <w:spacing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GB" w:eastAsia="sv-SE"/>
              </w:rPr>
              <w:t>1,46%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4AA765" w14:textId="77777777" w:rsidR="00DF2A80" w:rsidRPr="001554A2" w:rsidRDefault="00DF2A80" w:rsidP="00DF2A80">
            <w:pPr>
              <w:spacing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GB" w:eastAsia="sv-SE"/>
              </w:rPr>
              <w:t>1,55%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0477BB" w14:textId="77777777" w:rsidR="00DF2A80" w:rsidRPr="001554A2" w:rsidRDefault="00DF2A80" w:rsidP="00DF2A80">
            <w:pPr>
              <w:spacing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GB" w:eastAsia="sv-SE"/>
              </w:rPr>
              <w:t>1,65%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71F097" w14:textId="77777777" w:rsidR="00DF2A80" w:rsidRPr="001554A2" w:rsidRDefault="00DF2A80" w:rsidP="00DF2A80">
            <w:pPr>
              <w:spacing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GB" w:eastAsia="sv-SE"/>
              </w:rPr>
              <w:t>1,74%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27986A" w14:textId="77777777" w:rsidR="00DF2A80" w:rsidRPr="001554A2" w:rsidRDefault="00DF2A80" w:rsidP="00DF2A80">
            <w:pPr>
              <w:spacing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GB" w:eastAsia="sv-SE"/>
              </w:rPr>
              <w:t>1,78%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0EDFE4" w14:textId="77777777" w:rsidR="00DF2A80" w:rsidRPr="001554A2" w:rsidRDefault="00DF2A80" w:rsidP="00DF2A80">
            <w:pPr>
              <w:spacing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GB" w:eastAsia="sv-SE"/>
              </w:rPr>
              <w:t>1,81%</w:t>
            </w:r>
          </w:p>
        </w:tc>
        <w:tc>
          <w:tcPr>
            <w:tcW w:w="7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B00F50" w14:textId="77777777" w:rsidR="00DF2A80" w:rsidRPr="001554A2" w:rsidRDefault="00DF2A80" w:rsidP="00DF2A80">
            <w:pPr>
              <w:spacing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GB" w:eastAsia="sv-SE"/>
              </w:rPr>
              <w:t>1,93%</w:t>
            </w:r>
          </w:p>
        </w:tc>
      </w:tr>
      <w:tr w:rsidR="00DF2A80" w:rsidRPr="001554A2" w14:paraId="6D714E69" w14:textId="77777777" w:rsidTr="00DF2A80">
        <w:trPr>
          <w:trHeight w:val="288"/>
        </w:trPr>
        <w:tc>
          <w:tcPr>
            <w:tcW w:w="195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5701FD" w14:textId="467A503B" w:rsidR="00DF2A80" w:rsidRPr="001554A2" w:rsidRDefault="00DF2A80" w:rsidP="00DF2A80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GB" w:eastAsia="sv-SE"/>
              </w:rPr>
            </w:pP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F3EEB3" w14:textId="77777777" w:rsidR="00DF2A80" w:rsidRPr="001554A2" w:rsidRDefault="00DF2A80" w:rsidP="00DF2A80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GB" w:eastAsia="sv-SE"/>
              </w:rPr>
            </w:pP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190DCF" w14:textId="77777777" w:rsidR="00DF2A80" w:rsidRPr="001554A2" w:rsidRDefault="00DF2A80" w:rsidP="00DF2A80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sv-SE"/>
              </w:rPr>
            </w:pP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33B4AA" w14:textId="77777777" w:rsidR="00DF2A80" w:rsidRPr="001554A2" w:rsidRDefault="00DF2A80" w:rsidP="00DF2A80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sv-SE"/>
              </w:rPr>
            </w:pP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A697E6" w14:textId="77777777" w:rsidR="00DF2A80" w:rsidRPr="001554A2" w:rsidRDefault="00DF2A80" w:rsidP="00DF2A80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sv-SE"/>
              </w:rPr>
            </w:pP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1E50F5" w14:textId="77777777" w:rsidR="00DF2A80" w:rsidRPr="001554A2" w:rsidRDefault="00DF2A80" w:rsidP="00DF2A80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sv-SE"/>
              </w:rPr>
            </w:pP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14B153" w14:textId="77777777" w:rsidR="00DF2A80" w:rsidRPr="001554A2" w:rsidRDefault="00DF2A80" w:rsidP="00DF2A80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sv-SE"/>
              </w:rPr>
            </w:pPr>
          </w:p>
        </w:tc>
        <w:tc>
          <w:tcPr>
            <w:tcW w:w="7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E3B3B0" w14:textId="77777777" w:rsidR="00DF2A80" w:rsidRPr="001554A2" w:rsidRDefault="00DF2A80" w:rsidP="00DF2A80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sv-SE"/>
              </w:rPr>
            </w:pPr>
          </w:p>
        </w:tc>
      </w:tr>
    </w:tbl>
    <w:p w14:paraId="2C8931BC" w14:textId="2EDA0C6E" w:rsidR="00275082" w:rsidRPr="001554A2" w:rsidRDefault="00275082" w:rsidP="00275082">
      <w:pPr>
        <w:pStyle w:val="Rubrik2"/>
        <w:rPr>
          <w:lang w:val="en-GB"/>
        </w:rPr>
      </w:pPr>
    </w:p>
    <w:p w14:paraId="7E1B9C38" w14:textId="77777777" w:rsidR="00D56C60" w:rsidRPr="001554A2" w:rsidRDefault="00D56C60" w:rsidP="00D56C60">
      <w:pPr>
        <w:rPr>
          <w:lang w:val="en-GB"/>
        </w:rPr>
      </w:pPr>
    </w:p>
    <w:p w14:paraId="0B12F3E0" w14:textId="4A8999DD" w:rsidR="00275082" w:rsidRPr="001554A2" w:rsidRDefault="00275082" w:rsidP="00275082">
      <w:pPr>
        <w:spacing w:line="360" w:lineRule="auto"/>
        <w:rPr>
          <w:lang w:val="en-GB"/>
        </w:rPr>
      </w:pPr>
      <w:r w:rsidRPr="001554A2">
        <w:rPr>
          <w:b/>
          <w:lang w:val="en-GB"/>
        </w:rPr>
        <w:t>Step 1</w:t>
      </w:r>
      <w:r w:rsidRPr="001554A2">
        <w:rPr>
          <w:lang w:val="en-GB"/>
        </w:rPr>
        <w:t xml:space="preserve">: Census data on number of persons in each age group and sex is extracted from </w:t>
      </w:r>
      <w:r w:rsidR="006F717E" w:rsidRPr="001554A2">
        <w:rPr>
          <w:lang w:val="en-GB"/>
        </w:rPr>
        <w:t xml:space="preserve">the </w:t>
      </w:r>
      <w:r w:rsidRPr="001554A2">
        <w:rPr>
          <w:lang w:val="en-GB"/>
        </w:rPr>
        <w:t xml:space="preserve">national tax registry </w:t>
      </w:r>
      <w:r w:rsidR="00D56C60" w:rsidRPr="001554A2">
        <w:rPr>
          <w:lang w:val="en-GB"/>
        </w:rPr>
        <w:t xml:space="preserve">for </w:t>
      </w:r>
      <w:r w:rsidRPr="001554A2">
        <w:rPr>
          <w:lang w:val="en-GB"/>
        </w:rPr>
        <w:t>2017. Number of stroke</w:t>
      </w:r>
      <w:r w:rsidR="006F717E" w:rsidRPr="001554A2">
        <w:rPr>
          <w:lang w:val="en-GB"/>
        </w:rPr>
        <w:t>s</w:t>
      </w:r>
      <w:r w:rsidRPr="001554A2">
        <w:rPr>
          <w:lang w:val="en-GB"/>
        </w:rPr>
        <w:t xml:space="preserve"> for each age group and sex for 2017 is extracted from </w:t>
      </w:r>
      <w:proofErr w:type="spellStart"/>
      <w:r w:rsidRPr="001554A2">
        <w:rPr>
          <w:lang w:val="en-GB"/>
        </w:rPr>
        <w:t>Riksstroke</w:t>
      </w:r>
      <w:proofErr w:type="spellEnd"/>
      <w:r w:rsidRPr="001554A2">
        <w:rPr>
          <w:lang w:val="en-GB"/>
        </w:rPr>
        <w:t>.</w:t>
      </w:r>
    </w:p>
    <w:p w14:paraId="3E37D5E9" w14:textId="1FFB053E" w:rsidR="00275082" w:rsidRPr="001554A2" w:rsidRDefault="00275082" w:rsidP="00275082">
      <w:pPr>
        <w:spacing w:line="360" w:lineRule="auto"/>
        <w:rPr>
          <w:lang w:val="en-GB"/>
        </w:rPr>
      </w:pPr>
      <w:r w:rsidRPr="001554A2">
        <w:rPr>
          <w:b/>
          <w:lang w:val="en-GB"/>
        </w:rPr>
        <w:lastRenderedPageBreak/>
        <w:t xml:space="preserve">Step 2: </w:t>
      </w:r>
      <w:r w:rsidRPr="001554A2">
        <w:rPr>
          <w:lang w:val="en-GB"/>
        </w:rPr>
        <w:t xml:space="preserve">The study cohort depicted with time in study for individuals and their age at each year post </w:t>
      </w:r>
      <w:r w:rsidR="00747311" w:rsidRPr="001554A2">
        <w:rPr>
          <w:lang w:val="en-GB"/>
        </w:rPr>
        <w:t>TAVI</w:t>
      </w:r>
      <w:r w:rsidRPr="001554A2">
        <w:rPr>
          <w:lang w:val="en-GB"/>
        </w:rPr>
        <w:t xml:space="preserve">. </w:t>
      </w:r>
      <w:r w:rsidRPr="001554A2">
        <w:rPr>
          <w:rFonts w:cstheme="minorHAnsi"/>
          <w:lang w:val="en-GB"/>
        </w:rPr>
        <w:t>|</w:t>
      </w:r>
      <w:r w:rsidRPr="001554A2">
        <w:rPr>
          <w:lang w:val="en-GB"/>
        </w:rPr>
        <w:t>* denotes that the patient leaves the study (dead or censored)</w:t>
      </w:r>
      <w:r w:rsidR="00D56C60" w:rsidRPr="001554A2">
        <w:rPr>
          <w:lang w:val="en-GB"/>
        </w:rPr>
        <w:t>.</w:t>
      </w:r>
    </w:p>
    <w:p w14:paraId="0151EBF3" w14:textId="60D2615F" w:rsidR="00275082" w:rsidRPr="001554A2" w:rsidRDefault="00275082" w:rsidP="00275082">
      <w:pPr>
        <w:spacing w:line="360" w:lineRule="auto"/>
        <w:rPr>
          <w:b/>
          <w:lang w:val="en-GB"/>
        </w:rPr>
      </w:pPr>
      <w:r w:rsidRPr="001554A2">
        <w:rPr>
          <w:b/>
          <w:lang w:val="en-GB"/>
        </w:rPr>
        <w:t>Step 3:</w:t>
      </w:r>
      <w:r w:rsidRPr="001554A2">
        <w:rPr>
          <w:lang w:val="en-GB"/>
        </w:rPr>
        <w:t xml:space="preserve"> Each age/sex point is substituted with the corresponding risk from Step 1. A mean is calculated for the study population and used as standardized risk for comparison. </w:t>
      </w:r>
    </w:p>
    <w:p w14:paraId="5B5B4333" w14:textId="48DAC060" w:rsidR="00862C0C" w:rsidRPr="001554A2" w:rsidRDefault="00275082" w:rsidP="00275082">
      <w:pPr>
        <w:rPr>
          <w:lang w:val="en-GB"/>
        </w:rPr>
      </w:pPr>
      <w:r w:rsidRPr="001554A2">
        <w:rPr>
          <w:lang w:val="en-GB"/>
        </w:rPr>
        <w:t xml:space="preserve"> </w:t>
      </w:r>
      <w:r w:rsidR="00862C0C" w:rsidRPr="001554A2">
        <w:rPr>
          <w:lang w:val="en-GB"/>
        </w:rPr>
        <w:br w:type="page"/>
      </w:r>
    </w:p>
    <w:p w14:paraId="572DDBF5" w14:textId="6A6F8DE5" w:rsidR="00471CEC" w:rsidRPr="001554A2" w:rsidRDefault="00D05ADE" w:rsidP="002654E3">
      <w:pPr>
        <w:pStyle w:val="Rubrik1"/>
        <w:rPr>
          <w:lang w:val="en-GB"/>
        </w:rPr>
      </w:pPr>
      <w:bookmarkStart w:id="5" w:name="_Toc23193758"/>
      <w:proofErr w:type="spellStart"/>
      <w:r w:rsidRPr="001554A2">
        <w:rPr>
          <w:lang w:val="en-GB"/>
        </w:rPr>
        <w:lastRenderedPageBreak/>
        <w:t>eTable</w:t>
      </w:r>
      <w:proofErr w:type="spellEnd"/>
      <w:r w:rsidRPr="001554A2">
        <w:rPr>
          <w:lang w:val="en-GB"/>
        </w:rPr>
        <w:t xml:space="preserve"> 1 </w:t>
      </w:r>
      <w:r w:rsidR="00F63ADF" w:rsidRPr="001554A2">
        <w:rPr>
          <w:lang w:val="en-GB"/>
        </w:rPr>
        <w:t xml:space="preserve">– </w:t>
      </w:r>
      <w:r w:rsidR="00C266B3" w:rsidRPr="001554A2">
        <w:rPr>
          <w:lang w:val="en-GB"/>
        </w:rPr>
        <w:t>Variables used in the analys</w:t>
      </w:r>
      <w:r w:rsidR="002323EA" w:rsidRPr="001554A2">
        <w:rPr>
          <w:lang w:val="en-GB"/>
        </w:rPr>
        <w:t>is</w:t>
      </w:r>
      <w:bookmarkEnd w:id="5"/>
    </w:p>
    <w:p w14:paraId="43D021F1" w14:textId="77777777" w:rsidR="002323EA" w:rsidRPr="001554A2" w:rsidRDefault="002323EA" w:rsidP="002323EA">
      <w:pPr>
        <w:rPr>
          <w:lang w:val="en-GB"/>
        </w:rPr>
      </w:pPr>
    </w:p>
    <w:p w14:paraId="4BAD9471" w14:textId="0FF7F7C8" w:rsidR="006B3B17" w:rsidRPr="001554A2" w:rsidRDefault="006B3B17" w:rsidP="006B3B17">
      <w:pPr>
        <w:rPr>
          <w:lang w:val="en-GB"/>
        </w:rPr>
      </w:pPr>
    </w:p>
    <w:tbl>
      <w:tblPr>
        <w:tblW w:w="10629" w:type="dxa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3119"/>
        <w:gridCol w:w="960"/>
        <w:gridCol w:w="1420"/>
        <w:gridCol w:w="1360"/>
        <w:gridCol w:w="1360"/>
        <w:gridCol w:w="709"/>
        <w:gridCol w:w="1701"/>
      </w:tblGrid>
      <w:tr w:rsidR="002323EA" w:rsidRPr="001554A2" w14:paraId="14FA0773" w14:textId="77777777" w:rsidTr="009A078A">
        <w:trPr>
          <w:trHeight w:val="340"/>
        </w:trPr>
        <w:tc>
          <w:tcPr>
            <w:tcW w:w="311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5EF716E" w14:textId="77777777" w:rsidR="002323EA" w:rsidRPr="001554A2" w:rsidRDefault="002323EA" w:rsidP="002323E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GB" w:eastAsia="sv-SE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DDF59E2" w14:textId="022467DA" w:rsidR="002323EA" w:rsidRPr="001554A2" w:rsidRDefault="00B7305C" w:rsidP="00B7305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n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C881389" w14:textId="77777777" w:rsidR="002323EA" w:rsidRPr="001554A2" w:rsidRDefault="002323EA" w:rsidP="002323E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All</w:t>
            </w:r>
          </w:p>
        </w:tc>
        <w:tc>
          <w:tcPr>
            <w:tcW w:w="13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50D9B06" w14:textId="77777777" w:rsidR="002323EA" w:rsidRDefault="002323EA" w:rsidP="002323E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No Stroke</w:t>
            </w:r>
          </w:p>
          <w:p w14:paraId="7B623FEA" w14:textId="47C3277E" w:rsidR="009A078A" w:rsidRPr="001554A2" w:rsidRDefault="009A078A" w:rsidP="002323E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>
              <w:rPr>
                <w:rFonts w:ascii="Calibri" w:eastAsia="Times New Roman" w:hAnsi="Calibri" w:cs="Calibri"/>
                <w:color w:val="000000"/>
                <w:lang w:val="en-GB" w:eastAsia="sv-SE"/>
              </w:rPr>
              <w:t>n=3970</w:t>
            </w:r>
          </w:p>
        </w:tc>
        <w:tc>
          <w:tcPr>
            <w:tcW w:w="13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5297CA4" w14:textId="77777777" w:rsidR="002323EA" w:rsidRDefault="002323EA" w:rsidP="002323E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Stroke</w:t>
            </w:r>
          </w:p>
          <w:p w14:paraId="033AE959" w14:textId="5C6AF95E" w:rsidR="009A078A" w:rsidRPr="001554A2" w:rsidRDefault="009A078A" w:rsidP="002323E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>
              <w:rPr>
                <w:rFonts w:ascii="Calibri" w:eastAsia="Times New Roman" w:hAnsi="Calibri" w:cs="Calibri"/>
                <w:color w:val="000000"/>
                <w:lang w:val="en-GB" w:eastAsia="sv-SE"/>
              </w:rPr>
              <w:t>n=23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1D7EEDF" w14:textId="77777777" w:rsidR="002323EA" w:rsidRPr="001554A2" w:rsidRDefault="002323EA" w:rsidP="002323EA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P-value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6682901" w14:textId="77777777" w:rsidR="002323EA" w:rsidRPr="001554A2" w:rsidRDefault="002323EA" w:rsidP="002323EA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95% CI</w:t>
            </w:r>
          </w:p>
        </w:tc>
      </w:tr>
      <w:tr w:rsidR="002323EA" w:rsidRPr="001554A2" w14:paraId="5782F6DC" w14:textId="77777777" w:rsidTr="009A078A">
        <w:trPr>
          <w:trHeight w:val="340"/>
        </w:trPr>
        <w:tc>
          <w:tcPr>
            <w:tcW w:w="311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FC7276" w14:textId="77777777" w:rsidR="002323EA" w:rsidRPr="001554A2" w:rsidRDefault="002323EA" w:rsidP="002323EA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Age (years)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BFEEBD" w14:textId="77777777" w:rsidR="002323EA" w:rsidRPr="001554A2" w:rsidRDefault="002323EA" w:rsidP="00B7305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4205</w:t>
            </w:r>
          </w:p>
        </w:tc>
        <w:tc>
          <w:tcPr>
            <w:tcW w:w="142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368248" w14:textId="1EF57C58" w:rsidR="002323EA" w:rsidRPr="001554A2" w:rsidRDefault="002323EA" w:rsidP="002323E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81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5 ± 7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4</w:t>
            </w:r>
          </w:p>
        </w:tc>
        <w:tc>
          <w:tcPr>
            <w:tcW w:w="13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30D1C8" w14:textId="1E397A87" w:rsidR="002323EA" w:rsidRPr="001554A2" w:rsidRDefault="002323EA" w:rsidP="002323E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81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4 ± 7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4</w:t>
            </w:r>
          </w:p>
        </w:tc>
        <w:tc>
          <w:tcPr>
            <w:tcW w:w="13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ECC664" w14:textId="4019DAD8" w:rsidR="002323EA" w:rsidRPr="001554A2" w:rsidRDefault="002323EA" w:rsidP="002323E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82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3 ± 7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1</w:t>
            </w:r>
          </w:p>
        </w:tc>
        <w:tc>
          <w:tcPr>
            <w:tcW w:w="70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26B888" w14:textId="3FC6B960" w:rsidR="002323EA" w:rsidRPr="001554A2" w:rsidRDefault="002323EA" w:rsidP="002323EA">
            <w:pPr>
              <w:spacing w:after="0" w:line="240" w:lineRule="auto"/>
              <w:jc w:val="right"/>
              <w:rPr>
                <w:rFonts w:ascii="Calibri" w:eastAsia="Times New Roman" w:hAnsi="Calibri" w:cs="Calibri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lang w:val="en-GB" w:eastAsia="sv-SE"/>
              </w:rPr>
              <w:t>0</w:t>
            </w:r>
            <w:r w:rsidR="00B16263" w:rsidRPr="001554A2">
              <w:rPr>
                <w:rFonts w:ascii="Calibri" w:eastAsia="Times New Roman" w:hAnsi="Calibri" w:cs="Calibri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lang w:val="en-GB" w:eastAsia="sv-SE"/>
              </w:rPr>
              <w:t>066</w:t>
            </w:r>
          </w:p>
        </w:tc>
        <w:tc>
          <w:tcPr>
            <w:tcW w:w="170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D90434" w14:textId="5FCB71E6" w:rsidR="002323EA" w:rsidRPr="001554A2" w:rsidRDefault="002323EA" w:rsidP="002323EA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1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02 (1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00-1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04)</w:t>
            </w:r>
            <w:r w:rsidR="00697CC7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*</w:t>
            </w:r>
          </w:p>
        </w:tc>
      </w:tr>
      <w:tr w:rsidR="002323EA" w:rsidRPr="001554A2" w14:paraId="5740C9C2" w14:textId="77777777" w:rsidTr="002323EA">
        <w:trPr>
          <w:trHeight w:val="340"/>
        </w:trPr>
        <w:tc>
          <w:tcPr>
            <w:tcW w:w="31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454A0F" w14:textId="0CAFE785" w:rsidR="002323EA" w:rsidRPr="001554A2" w:rsidRDefault="002323EA" w:rsidP="002323EA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 xml:space="preserve">Male </w:t>
            </w:r>
            <w:r w:rsidR="00193E94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sex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37101E" w14:textId="77777777" w:rsidR="002323EA" w:rsidRPr="001554A2" w:rsidRDefault="002323EA" w:rsidP="00B7305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4202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72339A" w14:textId="0F367E1B" w:rsidR="002323EA" w:rsidRPr="001554A2" w:rsidRDefault="002323EA" w:rsidP="002323E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2150 (51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2%)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327995" w14:textId="1C9244F8" w:rsidR="002323EA" w:rsidRPr="001554A2" w:rsidRDefault="002323EA" w:rsidP="002323E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2022 (51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0%)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6F0C6B" w14:textId="0B165455" w:rsidR="002323EA" w:rsidRPr="001554A2" w:rsidRDefault="002323EA" w:rsidP="002323E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128 (54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5%)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259881" w14:textId="1997B54C" w:rsidR="002323EA" w:rsidRPr="001554A2" w:rsidRDefault="002323EA" w:rsidP="002323EA">
            <w:pPr>
              <w:spacing w:after="0" w:line="240" w:lineRule="auto"/>
              <w:jc w:val="right"/>
              <w:rPr>
                <w:rFonts w:ascii="Calibri" w:eastAsia="Times New Roman" w:hAnsi="Calibri" w:cs="Calibri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lang w:val="en-GB" w:eastAsia="sv-SE"/>
              </w:rPr>
              <w:t>0</w:t>
            </w:r>
            <w:r w:rsidR="00B16263" w:rsidRPr="001554A2">
              <w:rPr>
                <w:rFonts w:ascii="Calibri" w:eastAsia="Times New Roman" w:hAnsi="Calibri" w:cs="Calibri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lang w:val="en-GB" w:eastAsia="sv-SE"/>
              </w:rPr>
              <w:t>096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04691A" w14:textId="1ADD6A63" w:rsidR="002323EA" w:rsidRPr="001554A2" w:rsidRDefault="002323EA" w:rsidP="002323EA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1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24 (0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96-1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61)</w:t>
            </w:r>
            <w:r w:rsidR="00697CC7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*</w:t>
            </w:r>
          </w:p>
        </w:tc>
      </w:tr>
      <w:tr w:rsidR="002323EA" w:rsidRPr="001554A2" w14:paraId="61FB0CCD" w14:textId="77777777" w:rsidTr="002323EA">
        <w:trPr>
          <w:trHeight w:val="340"/>
        </w:trPr>
        <w:tc>
          <w:tcPr>
            <w:tcW w:w="31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8903F8" w14:textId="77777777" w:rsidR="002323EA" w:rsidRPr="001554A2" w:rsidRDefault="002323EA" w:rsidP="002323EA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Height (cm)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6A41E6" w14:textId="77777777" w:rsidR="002323EA" w:rsidRPr="001554A2" w:rsidRDefault="002323EA" w:rsidP="00B7305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4191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6ED152" w14:textId="47AACF85" w:rsidR="002323EA" w:rsidRPr="001554A2" w:rsidRDefault="002323EA" w:rsidP="002323E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168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0 ± 9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5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611C8B" w14:textId="74115B4E" w:rsidR="002323EA" w:rsidRPr="001554A2" w:rsidRDefault="002323EA" w:rsidP="002323E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168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0 ± 9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5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90E49A" w14:textId="5CF93E81" w:rsidR="002323EA" w:rsidRPr="001554A2" w:rsidRDefault="002323EA" w:rsidP="002323E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167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6 ± 9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9A236B" w14:textId="012CCEAE" w:rsidR="002323EA" w:rsidRPr="001554A2" w:rsidRDefault="002323EA" w:rsidP="002323EA">
            <w:pPr>
              <w:spacing w:after="0" w:line="240" w:lineRule="auto"/>
              <w:jc w:val="right"/>
              <w:rPr>
                <w:rFonts w:ascii="Calibri" w:eastAsia="Times New Roman" w:hAnsi="Calibri" w:cs="Calibri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lang w:val="en-GB" w:eastAsia="sv-SE"/>
              </w:rPr>
              <w:t>0</w:t>
            </w:r>
            <w:r w:rsidR="00B16263" w:rsidRPr="001554A2">
              <w:rPr>
                <w:rFonts w:ascii="Calibri" w:eastAsia="Times New Roman" w:hAnsi="Calibri" w:cs="Calibri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lang w:val="en-GB" w:eastAsia="sv-SE"/>
              </w:rPr>
              <w:t>784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426A75" w14:textId="675B751E" w:rsidR="002323EA" w:rsidRPr="001554A2" w:rsidRDefault="002323EA" w:rsidP="002323EA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1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00 (0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98-1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01)</w:t>
            </w:r>
          </w:p>
        </w:tc>
      </w:tr>
      <w:tr w:rsidR="002323EA" w:rsidRPr="001554A2" w14:paraId="313A86CA" w14:textId="77777777" w:rsidTr="002323EA">
        <w:trPr>
          <w:trHeight w:val="340"/>
        </w:trPr>
        <w:tc>
          <w:tcPr>
            <w:tcW w:w="31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270FE0" w14:textId="77777777" w:rsidR="002323EA" w:rsidRPr="001554A2" w:rsidRDefault="002323EA" w:rsidP="002323EA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Weight (kg)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990ACC" w14:textId="77777777" w:rsidR="002323EA" w:rsidRPr="001554A2" w:rsidRDefault="002323EA" w:rsidP="00B7305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4200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4008DA" w14:textId="170A9104" w:rsidR="002323EA" w:rsidRPr="001554A2" w:rsidRDefault="002323EA" w:rsidP="002323E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75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1 ± 16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7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A07DBF" w14:textId="44418936" w:rsidR="002323EA" w:rsidRPr="001554A2" w:rsidRDefault="002323EA" w:rsidP="002323E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75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2 ± 16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8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04C740" w14:textId="5F5EFA64" w:rsidR="002323EA" w:rsidRPr="001554A2" w:rsidRDefault="002323EA" w:rsidP="002323E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73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5 ± 15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6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F015EC" w14:textId="1EA4CDF0" w:rsidR="002323EA" w:rsidRPr="001554A2" w:rsidRDefault="002323EA" w:rsidP="002323EA">
            <w:pPr>
              <w:spacing w:after="0" w:line="240" w:lineRule="auto"/>
              <w:jc w:val="right"/>
              <w:rPr>
                <w:rFonts w:ascii="Calibri" w:eastAsia="Times New Roman" w:hAnsi="Calibri" w:cs="Calibri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lang w:val="en-GB" w:eastAsia="sv-SE"/>
              </w:rPr>
              <w:t>0</w:t>
            </w:r>
            <w:r w:rsidR="00B16263" w:rsidRPr="001554A2">
              <w:rPr>
                <w:rFonts w:ascii="Calibri" w:eastAsia="Times New Roman" w:hAnsi="Calibri" w:cs="Calibri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lang w:val="en-GB" w:eastAsia="sv-SE"/>
              </w:rPr>
              <w:t>162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F44CFE" w14:textId="3961937A" w:rsidR="002323EA" w:rsidRPr="001554A2" w:rsidRDefault="002323EA" w:rsidP="002323EA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0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99 (0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99-1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00)</w:t>
            </w:r>
          </w:p>
        </w:tc>
      </w:tr>
      <w:tr w:rsidR="002323EA" w:rsidRPr="001554A2" w14:paraId="5E909531" w14:textId="77777777" w:rsidTr="002323EA">
        <w:trPr>
          <w:trHeight w:val="340"/>
        </w:trPr>
        <w:tc>
          <w:tcPr>
            <w:tcW w:w="31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51B70B" w14:textId="77777777" w:rsidR="002323EA" w:rsidRPr="001554A2" w:rsidRDefault="002323EA" w:rsidP="002323EA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BSA (m2)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E7FBA9" w14:textId="77777777" w:rsidR="002323EA" w:rsidRPr="001554A2" w:rsidRDefault="002323EA" w:rsidP="00B7305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4191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AE53FF" w14:textId="09845D76" w:rsidR="002323EA" w:rsidRPr="001554A2" w:rsidRDefault="002323EA" w:rsidP="002323E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1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 xml:space="preserve">8 ± 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2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D909B2" w14:textId="63D73BFC" w:rsidR="002323EA" w:rsidRPr="001554A2" w:rsidRDefault="002323EA" w:rsidP="002323E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1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8 ± 0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2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55C402" w14:textId="0824D4DB" w:rsidR="002323EA" w:rsidRPr="001554A2" w:rsidRDefault="002323EA" w:rsidP="002323E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1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8 ± 0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2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2D353E" w14:textId="7EA9E598" w:rsidR="002323EA" w:rsidRPr="001554A2" w:rsidRDefault="002323EA" w:rsidP="002323EA">
            <w:pPr>
              <w:spacing w:after="0" w:line="240" w:lineRule="auto"/>
              <w:jc w:val="right"/>
              <w:rPr>
                <w:rFonts w:ascii="Calibri" w:eastAsia="Times New Roman" w:hAnsi="Calibri" w:cs="Calibri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lang w:val="en-GB" w:eastAsia="sv-SE"/>
              </w:rPr>
              <w:t>0</w:t>
            </w:r>
            <w:r w:rsidR="00B16263" w:rsidRPr="001554A2">
              <w:rPr>
                <w:rFonts w:ascii="Calibri" w:eastAsia="Times New Roman" w:hAnsi="Calibri" w:cs="Calibri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lang w:val="en-GB" w:eastAsia="sv-SE"/>
              </w:rPr>
              <w:t>252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990CE5" w14:textId="77CA135C" w:rsidR="002323EA" w:rsidRPr="001554A2" w:rsidRDefault="002323EA" w:rsidP="002323EA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0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70 (0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38-1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29)</w:t>
            </w:r>
          </w:p>
        </w:tc>
      </w:tr>
      <w:tr w:rsidR="002323EA" w:rsidRPr="001554A2" w14:paraId="41E514DE" w14:textId="77777777" w:rsidTr="002323EA">
        <w:trPr>
          <w:trHeight w:val="340"/>
        </w:trPr>
        <w:tc>
          <w:tcPr>
            <w:tcW w:w="31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B85722" w14:textId="77777777" w:rsidR="002323EA" w:rsidRPr="001554A2" w:rsidRDefault="002323EA" w:rsidP="002323EA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Body mass index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F3A77E" w14:textId="77777777" w:rsidR="002323EA" w:rsidRPr="001554A2" w:rsidRDefault="002323EA" w:rsidP="00B7305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4191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6D553B" w14:textId="37E40BD5" w:rsidR="002323EA" w:rsidRPr="001554A2" w:rsidRDefault="002323EA" w:rsidP="002323E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27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6 ± 3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1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6B84B7" w14:textId="201A7ED6" w:rsidR="002323EA" w:rsidRPr="001554A2" w:rsidRDefault="002323EA" w:rsidP="002323E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27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6 ± 3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1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CF1083" w14:textId="64F1BFD7" w:rsidR="002323EA" w:rsidRPr="001554A2" w:rsidRDefault="002323EA" w:rsidP="002323E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27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7 ± 3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4B1243" w14:textId="6A15E07F" w:rsidR="002323EA" w:rsidRPr="001554A2" w:rsidRDefault="002323EA" w:rsidP="002323EA">
            <w:pPr>
              <w:spacing w:after="0" w:line="240" w:lineRule="auto"/>
              <w:jc w:val="right"/>
              <w:rPr>
                <w:rFonts w:ascii="Calibri" w:eastAsia="Times New Roman" w:hAnsi="Calibri" w:cs="Calibri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lang w:val="en-GB" w:eastAsia="sv-SE"/>
              </w:rPr>
              <w:t>0</w:t>
            </w:r>
            <w:r w:rsidR="00B16263" w:rsidRPr="001554A2">
              <w:rPr>
                <w:rFonts w:ascii="Calibri" w:eastAsia="Times New Roman" w:hAnsi="Calibri" w:cs="Calibri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lang w:val="en-GB" w:eastAsia="sv-SE"/>
              </w:rPr>
              <w:t>804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A479E4" w14:textId="763E7E56" w:rsidR="002323EA" w:rsidRPr="001554A2" w:rsidRDefault="002323EA" w:rsidP="002323EA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1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01 (0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97-1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05)</w:t>
            </w:r>
          </w:p>
        </w:tc>
      </w:tr>
      <w:tr w:rsidR="002323EA" w:rsidRPr="001554A2" w14:paraId="1499D128" w14:textId="77777777" w:rsidTr="002323EA">
        <w:trPr>
          <w:trHeight w:val="340"/>
        </w:trPr>
        <w:tc>
          <w:tcPr>
            <w:tcW w:w="31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5E5800" w14:textId="77777777" w:rsidR="002323EA" w:rsidRPr="001554A2" w:rsidRDefault="002323EA" w:rsidP="002323EA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Serum creatinine (µmol/L)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62B931" w14:textId="77777777" w:rsidR="002323EA" w:rsidRPr="001554A2" w:rsidRDefault="002323EA" w:rsidP="00B7305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4204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674153" w14:textId="103A19C5" w:rsidR="002323EA" w:rsidRPr="001554A2" w:rsidRDefault="002323EA" w:rsidP="002323E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106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6 ± 65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6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41F3A8" w14:textId="16A38811" w:rsidR="002323EA" w:rsidRPr="001554A2" w:rsidRDefault="002323EA" w:rsidP="002323E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106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0 ± 64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0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2D3A17" w14:textId="52EF58B3" w:rsidR="002323EA" w:rsidRPr="001554A2" w:rsidRDefault="002323EA" w:rsidP="002323E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116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9 ± 88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A820D5" w14:textId="58792DFF" w:rsidR="002323EA" w:rsidRPr="001554A2" w:rsidRDefault="002323EA" w:rsidP="002323EA">
            <w:pPr>
              <w:spacing w:after="0" w:line="240" w:lineRule="auto"/>
              <w:jc w:val="right"/>
              <w:rPr>
                <w:rFonts w:ascii="Calibri" w:eastAsia="Times New Roman" w:hAnsi="Calibri" w:cs="Calibri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lang w:val="en-GB" w:eastAsia="sv-SE"/>
              </w:rPr>
              <w:t>0</w:t>
            </w:r>
            <w:r w:rsidR="00B16263" w:rsidRPr="001554A2">
              <w:rPr>
                <w:rFonts w:ascii="Calibri" w:eastAsia="Times New Roman" w:hAnsi="Calibri" w:cs="Calibri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lang w:val="en-GB" w:eastAsia="sv-SE"/>
              </w:rPr>
              <w:t>002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278157" w14:textId="38B923C7" w:rsidR="002323EA" w:rsidRPr="001554A2" w:rsidRDefault="002323EA" w:rsidP="002323EA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1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00 (1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00-1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00)</w:t>
            </w:r>
          </w:p>
        </w:tc>
      </w:tr>
      <w:tr w:rsidR="002323EA" w:rsidRPr="001554A2" w14:paraId="28C9F7F7" w14:textId="77777777" w:rsidTr="002323EA">
        <w:trPr>
          <w:trHeight w:val="340"/>
        </w:trPr>
        <w:tc>
          <w:tcPr>
            <w:tcW w:w="31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F9AA3E" w14:textId="77777777" w:rsidR="002323EA" w:rsidRPr="001554A2" w:rsidRDefault="002323EA" w:rsidP="002323EA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eGFR (ml/min/1.73 m2) 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050DFF" w14:textId="77777777" w:rsidR="002323EA" w:rsidRPr="001554A2" w:rsidRDefault="002323EA" w:rsidP="00B7305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4201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F6EB0B" w14:textId="3C7A91EB" w:rsidR="002323EA" w:rsidRPr="001554A2" w:rsidRDefault="002323EA" w:rsidP="002323E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57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5 ± 19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3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A3E50F" w14:textId="674F5A3D" w:rsidR="002323EA" w:rsidRPr="001554A2" w:rsidRDefault="002323EA" w:rsidP="002323E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57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6 ± 19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2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971EAF" w14:textId="41DF0806" w:rsidR="002323EA" w:rsidRPr="001554A2" w:rsidRDefault="002323EA" w:rsidP="002323E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56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0 ± 21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97C69C" w14:textId="5429C720" w:rsidR="002323EA" w:rsidRPr="001554A2" w:rsidRDefault="002323EA" w:rsidP="002323EA">
            <w:pPr>
              <w:spacing w:after="0" w:line="240" w:lineRule="auto"/>
              <w:jc w:val="right"/>
              <w:rPr>
                <w:rFonts w:ascii="Calibri" w:eastAsia="Times New Roman" w:hAnsi="Calibri" w:cs="Calibri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lang w:val="en-GB" w:eastAsia="sv-SE"/>
              </w:rPr>
              <w:t>0</w:t>
            </w:r>
            <w:r w:rsidR="00B16263" w:rsidRPr="001554A2">
              <w:rPr>
                <w:rFonts w:ascii="Calibri" w:eastAsia="Times New Roman" w:hAnsi="Calibri" w:cs="Calibri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lang w:val="en-GB" w:eastAsia="sv-SE"/>
              </w:rPr>
              <w:t>069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521A5B" w14:textId="14CED5CA" w:rsidR="002323EA" w:rsidRPr="001554A2" w:rsidRDefault="002323EA" w:rsidP="002323EA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0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99 (0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99-1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00)</w:t>
            </w:r>
          </w:p>
        </w:tc>
      </w:tr>
      <w:tr w:rsidR="002323EA" w:rsidRPr="001554A2" w14:paraId="0F0FAAEB" w14:textId="77777777" w:rsidTr="002323EA">
        <w:trPr>
          <w:trHeight w:val="340"/>
        </w:trPr>
        <w:tc>
          <w:tcPr>
            <w:tcW w:w="31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3A8F93" w14:textId="77777777" w:rsidR="002323EA" w:rsidRPr="001554A2" w:rsidRDefault="002323EA" w:rsidP="002323EA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eGFR&lt;30 ml/min/1.73 m2 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A2FA3B" w14:textId="77777777" w:rsidR="002323EA" w:rsidRPr="001554A2" w:rsidRDefault="002323EA" w:rsidP="00B7305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4201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667EA1" w14:textId="526D99FE" w:rsidR="002323EA" w:rsidRPr="001554A2" w:rsidRDefault="002323EA" w:rsidP="002323E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313 (7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5%)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14AE1F" w14:textId="57AF8647" w:rsidR="002323EA" w:rsidRPr="001554A2" w:rsidRDefault="002323EA" w:rsidP="002323E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286 (7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2%)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68A79D" w14:textId="5BBCAC33" w:rsidR="002323EA" w:rsidRPr="001554A2" w:rsidRDefault="002323EA" w:rsidP="002323E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27 (11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5%)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A27BF8" w14:textId="226299B1" w:rsidR="002323EA" w:rsidRPr="001554A2" w:rsidRDefault="002323EA" w:rsidP="002323EA">
            <w:pPr>
              <w:spacing w:after="0" w:line="240" w:lineRule="auto"/>
              <w:jc w:val="right"/>
              <w:rPr>
                <w:rFonts w:ascii="Calibri" w:eastAsia="Times New Roman" w:hAnsi="Calibri" w:cs="Calibri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lang w:val="en-GB" w:eastAsia="sv-SE"/>
              </w:rPr>
              <w:t>0</w:t>
            </w:r>
            <w:r w:rsidR="00B16263" w:rsidRPr="001554A2">
              <w:rPr>
                <w:rFonts w:ascii="Calibri" w:eastAsia="Times New Roman" w:hAnsi="Calibri" w:cs="Calibri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lang w:val="en-GB" w:eastAsia="sv-SE"/>
              </w:rPr>
              <w:t>001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D63082" w14:textId="3B4705AC" w:rsidR="002323EA" w:rsidRPr="001554A2" w:rsidRDefault="002323EA" w:rsidP="002323EA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2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03 (1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36-3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03)</w:t>
            </w:r>
            <w:r w:rsidR="00697CC7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*</w:t>
            </w:r>
          </w:p>
        </w:tc>
      </w:tr>
      <w:tr w:rsidR="002323EA" w:rsidRPr="001554A2" w14:paraId="442F1250" w14:textId="77777777" w:rsidTr="002323EA">
        <w:trPr>
          <w:trHeight w:val="340"/>
        </w:trPr>
        <w:tc>
          <w:tcPr>
            <w:tcW w:w="31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1CBBFB" w14:textId="77777777" w:rsidR="002323EA" w:rsidRPr="001554A2" w:rsidRDefault="002323EA" w:rsidP="002323EA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eGFR&lt;60 ml/min/1.73 m2 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647861" w14:textId="77777777" w:rsidR="002323EA" w:rsidRPr="001554A2" w:rsidRDefault="002323EA" w:rsidP="00B7305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4201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6B062B" w14:textId="7B43DDF8" w:rsidR="002323EA" w:rsidRPr="001554A2" w:rsidRDefault="002323EA" w:rsidP="002323E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2289 (54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5%)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D86CCB" w14:textId="34217ACE" w:rsidR="002323EA" w:rsidRPr="001554A2" w:rsidRDefault="002323EA" w:rsidP="002323E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2159 (54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4%)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D2AB64" w14:textId="2206E848" w:rsidR="002323EA" w:rsidRPr="001554A2" w:rsidRDefault="002323EA" w:rsidP="002323E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130 (55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3%)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2FB895" w14:textId="5A6DCCD0" w:rsidR="002323EA" w:rsidRPr="001554A2" w:rsidRDefault="002323EA" w:rsidP="002323EA">
            <w:pPr>
              <w:spacing w:after="0" w:line="240" w:lineRule="auto"/>
              <w:jc w:val="right"/>
              <w:rPr>
                <w:rFonts w:ascii="Calibri" w:eastAsia="Times New Roman" w:hAnsi="Calibri" w:cs="Calibri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lang w:val="en-GB" w:eastAsia="sv-SE"/>
              </w:rPr>
              <w:t>0</w:t>
            </w:r>
            <w:r w:rsidR="00B16263" w:rsidRPr="001554A2">
              <w:rPr>
                <w:rFonts w:ascii="Calibri" w:eastAsia="Times New Roman" w:hAnsi="Calibri" w:cs="Calibri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lang w:val="en-GB" w:eastAsia="sv-SE"/>
              </w:rPr>
              <w:t>540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3B9E28" w14:textId="0F5256B4" w:rsidR="002323EA" w:rsidRPr="001554A2" w:rsidRDefault="002323EA" w:rsidP="002323EA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1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08 (0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84-1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40)</w:t>
            </w:r>
          </w:p>
        </w:tc>
      </w:tr>
      <w:tr w:rsidR="002323EA" w:rsidRPr="001554A2" w14:paraId="4B173120" w14:textId="77777777" w:rsidTr="002323EA">
        <w:trPr>
          <w:trHeight w:val="340"/>
        </w:trPr>
        <w:tc>
          <w:tcPr>
            <w:tcW w:w="31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DE603A" w14:textId="77777777" w:rsidR="002323EA" w:rsidRPr="001554A2" w:rsidRDefault="002323EA" w:rsidP="002323EA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Hypertension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1E87C1" w14:textId="77777777" w:rsidR="002323EA" w:rsidRPr="001554A2" w:rsidRDefault="002323EA" w:rsidP="00B7305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4204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4AEC86" w14:textId="5696A014" w:rsidR="002323EA" w:rsidRPr="001554A2" w:rsidRDefault="002323EA" w:rsidP="002323E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3113 (74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0%)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60C2B9" w14:textId="5CEA75C5" w:rsidR="002323EA" w:rsidRPr="001554A2" w:rsidRDefault="002323EA" w:rsidP="002323E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2931 (73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8%)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1AF837" w14:textId="1BE0BE25" w:rsidR="002323EA" w:rsidRPr="001554A2" w:rsidRDefault="002323EA" w:rsidP="002323E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182 (77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4%)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30A9B1" w14:textId="39356C3B" w:rsidR="002323EA" w:rsidRPr="001554A2" w:rsidRDefault="002323EA" w:rsidP="002323EA">
            <w:pPr>
              <w:spacing w:after="0" w:line="240" w:lineRule="auto"/>
              <w:jc w:val="right"/>
              <w:rPr>
                <w:rFonts w:ascii="Calibri" w:eastAsia="Times New Roman" w:hAnsi="Calibri" w:cs="Calibri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lang w:val="en-GB" w:eastAsia="sv-SE"/>
              </w:rPr>
              <w:t>0</w:t>
            </w:r>
            <w:r w:rsidR="00B16263" w:rsidRPr="001554A2">
              <w:rPr>
                <w:rFonts w:ascii="Calibri" w:eastAsia="Times New Roman" w:hAnsi="Calibri" w:cs="Calibri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lang w:val="en-GB" w:eastAsia="sv-SE"/>
              </w:rPr>
              <w:t>173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7FE8EA" w14:textId="20F729B0" w:rsidR="002323EA" w:rsidRPr="001554A2" w:rsidRDefault="002323EA" w:rsidP="002323EA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1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24 (0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91-1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68)</w:t>
            </w:r>
          </w:p>
        </w:tc>
      </w:tr>
      <w:tr w:rsidR="002323EA" w:rsidRPr="001554A2" w14:paraId="6703566F" w14:textId="77777777" w:rsidTr="002323EA">
        <w:trPr>
          <w:trHeight w:val="340"/>
        </w:trPr>
        <w:tc>
          <w:tcPr>
            <w:tcW w:w="31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C46EF1" w14:textId="77777777" w:rsidR="002323EA" w:rsidRPr="001554A2" w:rsidRDefault="002323EA" w:rsidP="002323EA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Diabetes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E0F6FB" w14:textId="77777777" w:rsidR="002323EA" w:rsidRPr="001554A2" w:rsidRDefault="002323EA" w:rsidP="00B7305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4204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6FD673" w14:textId="3BE1593A" w:rsidR="002323EA" w:rsidRPr="001554A2" w:rsidRDefault="002323EA" w:rsidP="002323E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1019 (24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2%)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82B665" w14:textId="6C34558F" w:rsidR="002323EA" w:rsidRPr="001554A2" w:rsidRDefault="002323EA" w:rsidP="002323E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946 (23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8%)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9C1883" w14:textId="12ACC05A" w:rsidR="002323EA" w:rsidRPr="001554A2" w:rsidRDefault="002323EA" w:rsidP="002323E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73 (31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1%)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069E9C" w14:textId="4D91D1B2" w:rsidR="002323EA" w:rsidRPr="001554A2" w:rsidRDefault="002323EA" w:rsidP="002323EA">
            <w:pPr>
              <w:spacing w:after="0" w:line="240" w:lineRule="auto"/>
              <w:jc w:val="right"/>
              <w:rPr>
                <w:rFonts w:ascii="Calibri" w:eastAsia="Times New Roman" w:hAnsi="Calibri" w:cs="Calibri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lang w:val="en-GB" w:eastAsia="sv-SE"/>
              </w:rPr>
              <w:t>0</w:t>
            </w:r>
            <w:r w:rsidR="00B16263" w:rsidRPr="001554A2">
              <w:rPr>
                <w:rFonts w:ascii="Calibri" w:eastAsia="Times New Roman" w:hAnsi="Calibri" w:cs="Calibri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lang w:val="en-GB" w:eastAsia="sv-SE"/>
              </w:rPr>
              <w:t>001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7BF8C5" w14:textId="2EB169AF" w:rsidR="002323EA" w:rsidRPr="001554A2" w:rsidRDefault="002323EA" w:rsidP="002323EA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1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59 (1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20-2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09)</w:t>
            </w:r>
            <w:r w:rsidR="00697CC7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*</w:t>
            </w:r>
          </w:p>
        </w:tc>
      </w:tr>
      <w:tr w:rsidR="002323EA" w:rsidRPr="001554A2" w14:paraId="44E601CA" w14:textId="77777777" w:rsidTr="002323EA">
        <w:trPr>
          <w:trHeight w:val="340"/>
        </w:trPr>
        <w:tc>
          <w:tcPr>
            <w:tcW w:w="31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17DB5C" w14:textId="77777777" w:rsidR="002323EA" w:rsidRPr="001554A2" w:rsidRDefault="002323EA" w:rsidP="002323EA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Previous cardiac surgery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4715A3" w14:textId="77777777" w:rsidR="002323EA" w:rsidRPr="001554A2" w:rsidRDefault="002323EA" w:rsidP="00B7305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4205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15F76A" w14:textId="177B35DD" w:rsidR="002323EA" w:rsidRPr="001554A2" w:rsidRDefault="002323EA" w:rsidP="002323E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989 (23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5%)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C17840" w14:textId="384DF90A" w:rsidR="002323EA" w:rsidRPr="001554A2" w:rsidRDefault="002323EA" w:rsidP="002323E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928 (23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4%)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2EE173" w14:textId="1C28DA2F" w:rsidR="002323EA" w:rsidRPr="001554A2" w:rsidRDefault="002323EA" w:rsidP="002323E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61 (26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0%)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20DAC6" w14:textId="4EC5B202" w:rsidR="002323EA" w:rsidRPr="001554A2" w:rsidRDefault="002323EA" w:rsidP="002323EA">
            <w:pPr>
              <w:spacing w:after="0" w:line="240" w:lineRule="auto"/>
              <w:jc w:val="right"/>
              <w:rPr>
                <w:rFonts w:ascii="Calibri" w:eastAsia="Times New Roman" w:hAnsi="Calibri" w:cs="Calibri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lang w:val="en-GB" w:eastAsia="sv-SE"/>
              </w:rPr>
              <w:t>0</w:t>
            </w:r>
            <w:r w:rsidR="00B16263" w:rsidRPr="001554A2">
              <w:rPr>
                <w:rFonts w:ascii="Calibri" w:eastAsia="Times New Roman" w:hAnsi="Calibri" w:cs="Calibri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lang w:val="en-GB" w:eastAsia="sv-SE"/>
              </w:rPr>
              <w:t>454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65F147" w14:textId="54CA1E21" w:rsidR="002323EA" w:rsidRPr="001554A2" w:rsidRDefault="002323EA" w:rsidP="002323EA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0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89 (0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67-1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20)</w:t>
            </w:r>
          </w:p>
        </w:tc>
      </w:tr>
      <w:tr w:rsidR="002323EA" w:rsidRPr="001554A2" w14:paraId="079A6690" w14:textId="77777777" w:rsidTr="002323EA">
        <w:trPr>
          <w:trHeight w:val="340"/>
        </w:trPr>
        <w:tc>
          <w:tcPr>
            <w:tcW w:w="31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DF89C9" w14:textId="77777777" w:rsidR="002323EA" w:rsidRPr="001554A2" w:rsidRDefault="002323EA" w:rsidP="002323EA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Myocardial infarction 3 months prior to procedure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B5B0F9" w14:textId="77777777" w:rsidR="002323EA" w:rsidRPr="001554A2" w:rsidRDefault="002323EA" w:rsidP="00B7305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4205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5308D7" w14:textId="45CD1373" w:rsidR="002323EA" w:rsidRPr="001554A2" w:rsidRDefault="002323EA" w:rsidP="002323E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235 (5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6%)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86E56A" w14:textId="4DC5305F" w:rsidR="002323EA" w:rsidRPr="001554A2" w:rsidRDefault="002323EA" w:rsidP="002323E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219 (5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5%)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1BEE06" w14:textId="6FB9C25F" w:rsidR="002323EA" w:rsidRPr="001554A2" w:rsidRDefault="002323EA" w:rsidP="002323E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16 (6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8%)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DD55C5" w14:textId="16902444" w:rsidR="002323EA" w:rsidRPr="001554A2" w:rsidRDefault="002323EA" w:rsidP="002323EA">
            <w:pPr>
              <w:spacing w:after="0" w:line="240" w:lineRule="auto"/>
              <w:jc w:val="right"/>
              <w:rPr>
                <w:rFonts w:ascii="Calibri" w:eastAsia="Times New Roman" w:hAnsi="Calibri" w:cs="Calibri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lang w:val="en-GB" w:eastAsia="sv-SE"/>
              </w:rPr>
              <w:t>0</w:t>
            </w:r>
            <w:r w:rsidR="00B16263" w:rsidRPr="001554A2">
              <w:rPr>
                <w:rFonts w:ascii="Calibri" w:eastAsia="Times New Roman" w:hAnsi="Calibri" w:cs="Calibri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lang w:val="en-GB" w:eastAsia="sv-SE"/>
              </w:rPr>
              <w:t>310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E775AD" w14:textId="73296AA2" w:rsidR="002323EA" w:rsidRPr="001554A2" w:rsidRDefault="002323EA" w:rsidP="002323EA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1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30 (0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78-2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16)</w:t>
            </w:r>
          </w:p>
        </w:tc>
      </w:tr>
      <w:tr w:rsidR="002323EA" w:rsidRPr="001554A2" w14:paraId="641CE06C" w14:textId="77777777" w:rsidTr="002323EA">
        <w:trPr>
          <w:trHeight w:val="340"/>
        </w:trPr>
        <w:tc>
          <w:tcPr>
            <w:tcW w:w="31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5D4754" w14:textId="77777777" w:rsidR="002323EA" w:rsidRPr="001554A2" w:rsidRDefault="002323EA" w:rsidP="002323EA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Previous PCI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863104" w14:textId="77777777" w:rsidR="002323EA" w:rsidRPr="001554A2" w:rsidRDefault="002323EA" w:rsidP="00B7305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4204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133594" w14:textId="15E404A9" w:rsidR="002323EA" w:rsidRPr="001554A2" w:rsidRDefault="002323EA" w:rsidP="002323E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1148 (27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3%)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FB4169" w14:textId="1FE62E4C" w:rsidR="002323EA" w:rsidRPr="001554A2" w:rsidRDefault="002323EA" w:rsidP="002323E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1076 (27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1%)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094066" w14:textId="57BECA90" w:rsidR="002323EA" w:rsidRPr="001554A2" w:rsidRDefault="002323EA" w:rsidP="002323E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72 (30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6%)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F1AB29" w14:textId="0AE5422D" w:rsidR="002323EA" w:rsidRPr="001554A2" w:rsidRDefault="002323EA" w:rsidP="002323EA">
            <w:pPr>
              <w:spacing w:after="0" w:line="240" w:lineRule="auto"/>
              <w:jc w:val="right"/>
              <w:rPr>
                <w:rFonts w:ascii="Calibri" w:eastAsia="Times New Roman" w:hAnsi="Calibri" w:cs="Calibri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lang w:val="en-GB" w:eastAsia="sv-SE"/>
              </w:rPr>
              <w:t>0</w:t>
            </w:r>
            <w:r w:rsidR="00B16263" w:rsidRPr="001554A2">
              <w:rPr>
                <w:rFonts w:ascii="Calibri" w:eastAsia="Times New Roman" w:hAnsi="Calibri" w:cs="Calibri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lang w:val="en-GB" w:eastAsia="sv-SE"/>
              </w:rPr>
              <w:t>503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50E98F" w14:textId="11E2FD8A" w:rsidR="002323EA" w:rsidRPr="001554A2" w:rsidRDefault="002323EA" w:rsidP="002323EA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1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10 (0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83-1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45)</w:t>
            </w:r>
          </w:p>
        </w:tc>
      </w:tr>
      <w:tr w:rsidR="002323EA" w:rsidRPr="001554A2" w14:paraId="1B1BC9AD" w14:textId="77777777" w:rsidTr="002323EA">
        <w:trPr>
          <w:trHeight w:val="340"/>
        </w:trPr>
        <w:tc>
          <w:tcPr>
            <w:tcW w:w="31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DA8865" w14:textId="77777777" w:rsidR="002323EA" w:rsidRPr="001554A2" w:rsidRDefault="002323EA" w:rsidP="002323EA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COPD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AF5984" w14:textId="77777777" w:rsidR="002323EA" w:rsidRPr="001554A2" w:rsidRDefault="002323EA" w:rsidP="00B7305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4205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09FA16" w14:textId="4ED14727" w:rsidR="002323EA" w:rsidRPr="001554A2" w:rsidRDefault="002323EA" w:rsidP="002323E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827 (19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7%)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CC15BB" w14:textId="142D8555" w:rsidR="002323EA" w:rsidRPr="001554A2" w:rsidRDefault="002323EA" w:rsidP="002323E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784 (19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7%)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6A6473" w14:textId="69733FE2" w:rsidR="002323EA" w:rsidRPr="001554A2" w:rsidRDefault="002323EA" w:rsidP="002323E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43 (18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3%)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477BAA" w14:textId="4D44565C" w:rsidR="002323EA" w:rsidRPr="001554A2" w:rsidRDefault="002323EA" w:rsidP="002323EA">
            <w:pPr>
              <w:spacing w:after="0" w:line="240" w:lineRule="auto"/>
              <w:jc w:val="right"/>
              <w:rPr>
                <w:rFonts w:ascii="Calibri" w:eastAsia="Times New Roman" w:hAnsi="Calibri" w:cs="Calibri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lang w:val="en-GB" w:eastAsia="sv-SE"/>
              </w:rPr>
              <w:t>0</w:t>
            </w:r>
            <w:r w:rsidR="00B16263" w:rsidRPr="001554A2">
              <w:rPr>
                <w:rFonts w:ascii="Calibri" w:eastAsia="Times New Roman" w:hAnsi="Calibri" w:cs="Calibri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lang w:val="en-GB" w:eastAsia="sv-SE"/>
              </w:rPr>
              <w:t>826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5918DD" w14:textId="27D5BF89" w:rsidR="002323EA" w:rsidRPr="001554A2" w:rsidRDefault="002323EA" w:rsidP="002323EA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0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96 (0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69-1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34)</w:t>
            </w:r>
          </w:p>
        </w:tc>
      </w:tr>
      <w:tr w:rsidR="002323EA" w:rsidRPr="001554A2" w14:paraId="68A73735" w14:textId="77777777" w:rsidTr="002323EA">
        <w:trPr>
          <w:trHeight w:val="340"/>
        </w:trPr>
        <w:tc>
          <w:tcPr>
            <w:tcW w:w="31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14C133" w14:textId="77777777" w:rsidR="002323EA" w:rsidRPr="001554A2" w:rsidRDefault="002323EA" w:rsidP="002323EA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Previous stroke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4482B6" w14:textId="77777777" w:rsidR="002323EA" w:rsidRPr="001554A2" w:rsidRDefault="002323EA" w:rsidP="00B7305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4205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57815F" w14:textId="7C531673" w:rsidR="002323EA" w:rsidRPr="001554A2" w:rsidRDefault="002323EA" w:rsidP="002323E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568 (13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5%)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0AD9BA" w14:textId="501F674B" w:rsidR="002323EA" w:rsidRPr="001554A2" w:rsidRDefault="002323EA" w:rsidP="002323E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522 (13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1%)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4F819A" w14:textId="76B6BA1E" w:rsidR="002323EA" w:rsidRPr="001554A2" w:rsidRDefault="002323EA" w:rsidP="002323E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46 (19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6%)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BD2703" w14:textId="6C3B0253" w:rsidR="002323EA" w:rsidRPr="001554A2" w:rsidRDefault="002323EA" w:rsidP="002323EA">
            <w:pPr>
              <w:spacing w:after="0" w:line="240" w:lineRule="auto"/>
              <w:jc w:val="right"/>
              <w:rPr>
                <w:rFonts w:ascii="Calibri" w:eastAsia="Times New Roman" w:hAnsi="Calibri" w:cs="Calibri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lang w:val="en-GB" w:eastAsia="sv-SE"/>
              </w:rPr>
              <w:t>0</w:t>
            </w:r>
            <w:r w:rsidR="00B16263" w:rsidRPr="001554A2">
              <w:rPr>
                <w:rFonts w:ascii="Calibri" w:eastAsia="Times New Roman" w:hAnsi="Calibri" w:cs="Calibri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lang w:val="en-GB" w:eastAsia="sv-SE"/>
              </w:rPr>
              <w:t>004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C3F553" w14:textId="67301C03" w:rsidR="002323EA" w:rsidRPr="001554A2" w:rsidRDefault="002323EA" w:rsidP="002323EA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1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60 (1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16-2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21)</w:t>
            </w:r>
            <w:r w:rsidR="00697CC7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*</w:t>
            </w:r>
          </w:p>
        </w:tc>
      </w:tr>
      <w:tr w:rsidR="002323EA" w:rsidRPr="001554A2" w14:paraId="0C5C0A52" w14:textId="77777777" w:rsidTr="002323EA">
        <w:trPr>
          <w:trHeight w:val="340"/>
        </w:trPr>
        <w:tc>
          <w:tcPr>
            <w:tcW w:w="31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FDE616" w14:textId="77777777" w:rsidR="002323EA" w:rsidRPr="001554A2" w:rsidRDefault="002323EA" w:rsidP="002323EA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Critical preoperative state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70C12B" w14:textId="77777777" w:rsidR="002323EA" w:rsidRPr="001554A2" w:rsidRDefault="002323EA" w:rsidP="00B7305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4205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AF6D1B" w14:textId="31036568" w:rsidR="002323EA" w:rsidRPr="001554A2" w:rsidRDefault="002323EA" w:rsidP="002323E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125 (3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0%)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F98086" w14:textId="060B9B7B" w:rsidR="002323EA" w:rsidRPr="001554A2" w:rsidRDefault="002323EA" w:rsidP="002323E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116 (2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9%)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C454BE" w14:textId="08593653" w:rsidR="002323EA" w:rsidRPr="001554A2" w:rsidRDefault="002323EA" w:rsidP="002323E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9 (3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8%)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4439E9" w14:textId="60E10C00" w:rsidR="002323EA" w:rsidRPr="001554A2" w:rsidRDefault="002323EA" w:rsidP="002323EA">
            <w:pPr>
              <w:spacing w:after="0" w:line="240" w:lineRule="auto"/>
              <w:jc w:val="right"/>
              <w:rPr>
                <w:rFonts w:ascii="Calibri" w:eastAsia="Times New Roman" w:hAnsi="Calibri" w:cs="Calibri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lang w:val="en-GB" w:eastAsia="sv-SE"/>
              </w:rPr>
              <w:t>0</w:t>
            </w:r>
            <w:r w:rsidR="00B16263" w:rsidRPr="001554A2">
              <w:rPr>
                <w:rFonts w:ascii="Calibri" w:eastAsia="Times New Roman" w:hAnsi="Calibri" w:cs="Calibri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lang w:val="en-GB" w:eastAsia="sv-SE"/>
              </w:rPr>
              <w:t>173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28A559" w14:textId="5939E8F9" w:rsidR="002323EA" w:rsidRPr="001554A2" w:rsidRDefault="002323EA" w:rsidP="002323EA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1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59 (0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82-3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09)</w:t>
            </w:r>
          </w:p>
        </w:tc>
      </w:tr>
      <w:tr w:rsidR="002323EA" w:rsidRPr="001554A2" w14:paraId="53DCACA5" w14:textId="77777777" w:rsidTr="002323EA">
        <w:trPr>
          <w:trHeight w:val="340"/>
        </w:trPr>
        <w:tc>
          <w:tcPr>
            <w:tcW w:w="31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04AE1A" w14:textId="77777777" w:rsidR="002323EA" w:rsidRPr="001554A2" w:rsidRDefault="002323EA" w:rsidP="002323EA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Peripheral vascular disease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97EBC5" w14:textId="77777777" w:rsidR="002323EA" w:rsidRPr="001554A2" w:rsidRDefault="002323EA" w:rsidP="00B7305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4204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3CB39F" w14:textId="5735494B" w:rsidR="002323EA" w:rsidRPr="001554A2" w:rsidRDefault="002323EA" w:rsidP="002323E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798 (19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0%)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C38014" w14:textId="5123198E" w:rsidR="002323EA" w:rsidRPr="001554A2" w:rsidRDefault="002323EA" w:rsidP="002323E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743 (18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7%)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154446" w14:textId="4C950375" w:rsidR="002323EA" w:rsidRPr="001554A2" w:rsidRDefault="002323EA" w:rsidP="002323E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55 (23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4%)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0E7479" w14:textId="5BAED691" w:rsidR="002323EA" w:rsidRPr="001554A2" w:rsidRDefault="002323EA" w:rsidP="002323EA">
            <w:pPr>
              <w:spacing w:after="0" w:line="240" w:lineRule="auto"/>
              <w:jc w:val="right"/>
              <w:rPr>
                <w:rFonts w:ascii="Calibri" w:eastAsia="Times New Roman" w:hAnsi="Calibri" w:cs="Calibri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lang w:val="en-GB" w:eastAsia="sv-SE"/>
              </w:rPr>
              <w:t>0</w:t>
            </w:r>
            <w:r w:rsidR="00B16263" w:rsidRPr="001554A2">
              <w:rPr>
                <w:rFonts w:ascii="Calibri" w:eastAsia="Times New Roman" w:hAnsi="Calibri" w:cs="Calibri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lang w:val="en-GB" w:eastAsia="sv-SE"/>
              </w:rPr>
              <w:t>056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D20A29" w14:textId="3BAF9D32" w:rsidR="002323EA" w:rsidRPr="001554A2" w:rsidRDefault="002323EA" w:rsidP="002323EA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1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34 (0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99-1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82)</w:t>
            </w:r>
            <w:r w:rsidR="00697CC7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*</w:t>
            </w:r>
          </w:p>
        </w:tc>
      </w:tr>
      <w:tr w:rsidR="002323EA" w:rsidRPr="001554A2" w14:paraId="5B37F3EC" w14:textId="77777777" w:rsidTr="002323EA">
        <w:trPr>
          <w:trHeight w:val="340"/>
        </w:trPr>
        <w:tc>
          <w:tcPr>
            <w:tcW w:w="31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D82968" w14:textId="77777777" w:rsidR="002323EA" w:rsidRPr="001554A2" w:rsidRDefault="002323EA" w:rsidP="002323EA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Reduced mobility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B9511A" w14:textId="77777777" w:rsidR="002323EA" w:rsidRPr="001554A2" w:rsidRDefault="002323EA" w:rsidP="00B7305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4205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690F83" w14:textId="709E8AF3" w:rsidR="002323EA" w:rsidRPr="001554A2" w:rsidRDefault="002323EA" w:rsidP="002323E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593 (14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1%)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84EFDB" w14:textId="3E53B1A4" w:rsidR="002323EA" w:rsidRPr="001554A2" w:rsidRDefault="002323EA" w:rsidP="002323E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559 (14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1%)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F2612C" w14:textId="4D0D1AA4" w:rsidR="002323EA" w:rsidRPr="001554A2" w:rsidRDefault="002323EA" w:rsidP="002323E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34 (14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5%)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5FC799" w14:textId="15A15197" w:rsidR="002323EA" w:rsidRPr="001554A2" w:rsidRDefault="002323EA" w:rsidP="002323EA">
            <w:pPr>
              <w:spacing w:after="0" w:line="240" w:lineRule="auto"/>
              <w:jc w:val="right"/>
              <w:rPr>
                <w:rFonts w:ascii="Calibri" w:eastAsia="Times New Roman" w:hAnsi="Calibri" w:cs="Calibri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lang w:val="en-GB" w:eastAsia="sv-SE"/>
              </w:rPr>
              <w:t>0</w:t>
            </w:r>
            <w:r w:rsidR="00B16263" w:rsidRPr="001554A2">
              <w:rPr>
                <w:rFonts w:ascii="Calibri" w:eastAsia="Times New Roman" w:hAnsi="Calibri" w:cs="Calibri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lang w:val="en-GB" w:eastAsia="sv-SE"/>
              </w:rPr>
              <w:t>229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E07010" w14:textId="13F5D31B" w:rsidR="002323EA" w:rsidRPr="001554A2" w:rsidRDefault="002323EA" w:rsidP="002323EA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1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25 (0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87-1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80)</w:t>
            </w:r>
          </w:p>
        </w:tc>
      </w:tr>
      <w:tr w:rsidR="002323EA" w:rsidRPr="001554A2" w14:paraId="45A6ECC2" w14:textId="77777777" w:rsidTr="002323EA">
        <w:trPr>
          <w:trHeight w:val="340"/>
        </w:trPr>
        <w:tc>
          <w:tcPr>
            <w:tcW w:w="31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9583F9" w14:textId="77777777" w:rsidR="002323EA" w:rsidRPr="001554A2" w:rsidRDefault="002323EA" w:rsidP="002323EA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Atrial fibrillation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F495C3" w14:textId="77777777" w:rsidR="002323EA" w:rsidRPr="001554A2" w:rsidRDefault="002323EA" w:rsidP="00B7305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4205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223D6B" w14:textId="032E263D" w:rsidR="002323EA" w:rsidRPr="001554A2" w:rsidRDefault="002323EA" w:rsidP="002323E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1561 (37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1%)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9B1B13" w14:textId="19A762A5" w:rsidR="002323EA" w:rsidRPr="001554A2" w:rsidRDefault="002323EA" w:rsidP="002323E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1482 (37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3%)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6A5C47" w14:textId="5C9ADAAE" w:rsidR="002323EA" w:rsidRPr="001554A2" w:rsidRDefault="002323EA" w:rsidP="002323E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79 (33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6%)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78DFB8" w14:textId="6DB449B8" w:rsidR="002323EA" w:rsidRPr="001554A2" w:rsidRDefault="002323EA" w:rsidP="002323EA">
            <w:pPr>
              <w:spacing w:after="0" w:line="240" w:lineRule="auto"/>
              <w:jc w:val="right"/>
              <w:rPr>
                <w:rFonts w:ascii="Calibri" w:eastAsia="Times New Roman" w:hAnsi="Calibri" w:cs="Calibri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lang w:val="en-GB" w:eastAsia="sv-SE"/>
              </w:rPr>
              <w:t>0</w:t>
            </w:r>
            <w:r w:rsidR="00B16263" w:rsidRPr="001554A2">
              <w:rPr>
                <w:rFonts w:ascii="Calibri" w:eastAsia="Times New Roman" w:hAnsi="Calibri" w:cs="Calibri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lang w:val="en-GB" w:eastAsia="sv-SE"/>
              </w:rPr>
              <w:t>803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170852" w14:textId="5B2E558A" w:rsidR="002323EA" w:rsidRPr="001554A2" w:rsidRDefault="002323EA" w:rsidP="002323EA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0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97 (0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74-1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27)</w:t>
            </w:r>
            <w:r w:rsidR="00697CC7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*</w:t>
            </w:r>
          </w:p>
        </w:tc>
      </w:tr>
      <w:tr w:rsidR="002323EA" w:rsidRPr="001554A2" w14:paraId="6625A457" w14:textId="77777777" w:rsidTr="002323EA">
        <w:trPr>
          <w:trHeight w:val="340"/>
        </w:trPr>
        <w:tc>
          <w:tcPr>
            <w:tcW w:w="31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D5A672" w14:textId="77777777" w:rsidR="002323EA" w:rsidRPr="001554A2" w:rsidRDefault="002323EA" w:rsidP="002323EA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Porcelain aorta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5F2055" w14:textId="77777777" w:rsidR="002323EA" w:rsidRPr="001554A2" w:rsidRDefault="002323EA" w:rsidP="00B7305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4204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682A35" w14:textId="3AD34FB7" w:rsidR="002323EA" w:rsidRPr="001554A2" w:rsidRDefault="002323EA" w:rsidP="002323E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85 (2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0%)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27F81C" w14:textId="140A3F98" w:rsidR="002323EA" w:rsidRPr="001554A2" w:rsidRDefault="002323EA" w:rsidP="002323E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73 (1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8%)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66479A" w14:textId="0BE8827B" w:rsidR="002323EA" w:rsidRPr="001554A2" w:rsidRDefault="002323EA" w:rsidP="002323E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12 (5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1%)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80844B" w14:textId="161B69DE" w:rsidR="002323EA" w:rsidRPr="001554A2" w:rsidRDefault="002323EA" w:rsidP="002323EA">
            <w:pPr>
              <w:spacing w:after="0" w:line="240" w:lineRule="auto"/>
              <w:jc w:val="right"/>
              <w:rPr>
                <w:rFonts w:ascii="Calibri" w:eastAsia="Times New Roman" w:hAnsi="Calibri" w:cs="Calibri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lang w:val="en-GB" w:eastAsia="sv-SE"/>
              </w:rPr>
              <w:t>0</w:t>
            </w:r>
            <w:r w:rsidR="00B16263" w:rsidRPr="001554A2">
              <w:rPr>
                <w:rFonts w:ascii="Calibri" w:eastAsia="Times New Roman" w:hAnsi="Calibri" w:cs="Calibri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lang w:val="en-GB" w:eastAsia="sv-SE"/>
              </w:rPr>
              <w:t>299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84866C" w14:textId="1B9468D3" w:rsidR="002323EA" w:rsidRPr="001554A2" w:rsidRDefault="002323EA" w:rsidP="002323EA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1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36 (0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76-2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45)</w:t>
            </w:r>
            <w:r w:rsidR="00697CC7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*</w:t>
            </w:r>
          </w:p>
        </w:tc>
      </w:tr>
      <w:tr w:rsidR="002323EA" w:rsidRPr="001554A2" w14:paraId="0F9BB50C" w14:textId="77777777" w:rsidTr="002323EA">
        <w:trPr>
          <w:trHeight w:val="340"/>
        </w:trPr>
        <w:tc>
          <w:tcPr>
            <w:tcW w:w="31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1E9CE8" w14:textId="77777777" w:rsidR="002323EA" w:rsidRPr="001554A2" w:rsidRDefault="002323EA" w:rsidP="002323EA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Steroid treatment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76616D" w14:textId="77777777" w:rsidR="002323EA" w:rsidRPr="001554A2" w:rsidRDefault="002323EA" w:rsidP="00B7305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4202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8450B7" w14:textId="788688E6" w:rsidR="002323EA" w:rsidRPr="001554A2" w:rsidRDefault="002323EA" w:rsidP="002323E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341 (8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1%)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194635" w14:textId="7306C80D" w:rsidR="002323EA" w:rsidRPr="001554A2" w:rsidRDefault="002323EA" w:rsidP="002323E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327 (8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2%)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A75545" w14:textId="3006F91F" w:rsidR="002323EA" w:rsidRPr="001554A2" w:rsidRDefault="002323EA" w:rsidP="002323E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14 (6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0%)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9A9F9B" w14:textId="2980930B" w:rsidR="002323EA" w:rsidRPr="001554A2" w:rsidRDefault="002323EA" w:rsidP="002323EA">
            <w:pPr>
              <w:spacing w:after="0" w:line="240" w:lineRule="auto"/>
              <w:jc w:val="right"/>
              <w:rPr>
                <w:rFonts w:ascii="Calibri" w:eastAsia="Times New Roman" w:hAnsi="Calibri" w:cs="Calibri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lang w:val="en-GB" w:eastAsia="sv-SE"/>
              </w:rPr>
              <w:t>0</w:t>
            </w:r>
            <w:r w:rsidR="00B16263" w:rsidRPr="001554A2">
              <w:rPr>
                <w:rFonts w:ascii="Calibri" w:eastAsia="Times New Roman" w:hAnsi="Calibri" w:cs="Calibri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lang w:val="en-GB" w:eastAsia="sv-SE"/>
              </w:rPr>
              <w:t>285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0EE60A" w14:textId="18BF42C4" w:rsidR="002323EA" w:rsidRPr="001554A2" w:rsidRDefault="002323EA" w:rsidP="002323EA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0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74 (0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43-1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28)</w:t>
            </w:r>
          </w:p>
        </w:tc>
      </w:tr>
      <w:tr w:rsidR="002323EA" w:rsidRPr="001554A2" w14:paraId="0F6E833A" w14:textId="77777777" w:rsidTr="002323EA">
        <w:trPr>
          <w:trHeight w:val="340"/>
        </w:trPr>
        <w:tc>
          <w:tcPr>
            <w:tcW w:w="31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7D55AA" w14:textId="77777777" w:rsidR="002323EA" w:rsidRPr="001554A2" w:rsidRDefault="002323EA" w:rsidP="002323EA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History of malignancy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4C3F76" w14:textId="77777777" w:rsidR="002323EA" w:rsidRPr="001554A2" w:rsidRDefault="002323EA" w:rsidP="00B7305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4199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2B7081" w14:textId="1C22114B" w:rsidR="002323EA" w:rsidRPr="001554A2" w:rsidRDefault="002323EA" w:rsidP="002323E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447 (10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6%)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87C826" w14:textId="6F6D755B" w:rsidR="002323EA" w:rsidRPr="001554A2" w:rsidRDefault="002323EA" w:rsidP="002323E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420 (10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6%)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1637FE" w14:textId="7D314823" w:rsidR="002323EA" w:rsidRPr="001554A2" w:rsidRDefault="002323EA" w:rsidP="002323E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27 (11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5%)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72E816" w14:textId="0CBB6D17" w:rsidR="002323EA" w:rsidRPr="001554A2" w:rsidRDefault="002323EA" w:rsidP="002323EA">
            <w:pPr>
              <w:spacing w:after="0" w:line="240" w:lineRule="auto"/>
              <w:jc w:val="right"/>
              <w:rPr>
                <w:rFonts w:ascii="Calibri" w:eastAsia="Times New Roman" w:hAnsi="Calibri" w:cs="Calibri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lang w:val="en-GB" w:eastAsia="sv-SE"/>
              </w:rPr>
              <w:t>0</w:t>
            </w:r>
            <w:r w:rsidR="00B16263" w:rsidRPr="001554A2">
              <w:rPr>
                <w:rFonts w:ascii="Calibri" w:eastAsia="Times New Roman" w:hAnsi="Calibri" w:cs="Calibri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lang w:val="en-GB" w:eastAsia="sv-SE"/>
              </w:rPr>
              <w:t>492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CF86AE" w14:textId="38D206A2" w:rsidR="002323EA" w:rsidRPr="001554A2" w:rsidRDefault="002323EA" w:rsidP="002323EA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1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15 (0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77-1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72)</w:t>
            </w:r>
          </w:p>
        </w:tc>
      </w:tr>
      <w:tr w:rsidR="002323EA" w:rsidRPr="001554A2" w14:paraId="571DAA37" w14:textId="77777777" w:rsidTr="002323EA">
        <w:trPr>
          <w:trHeight w:val="340"/>
        </w:trPr>
        <w:tc>
          <w:tcPr>
            <w:tcW w:w="31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ACFC86" w14:textId="77777777" w:rsidR="002323EA" w:rsidRPr="001554A2" w:rsidRDefault="002323EA" w:rsidP="002323EA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History of radiation treatment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6059DA" w14:textId="77777777" w:rsidR="002323EA" w:rsidRPr="001554A2" w:rsidRDefault="002323EA" w:rsidP="00B7305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4204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63CA5F" w14:textId="1FB2EE3C" w:rsidR="002323EA" w:rsidRPr="001554A2" w:rsidRDefault="002323EA" w:rsidP="002323E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34 (0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8%)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5797F9" w14:textId="3A9C6CA7" w:rsidR="002323EA" w:rsidRPr="001554A2" w:rsidRDefault="002323EA" w:rsidP="002323E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30 (0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8%)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6DEFCB" w14:textId="2AA1450F" w:rsidR="002323EA" w:rsidRPr="001554A2" w:rsidRDefault="002323EA" w:rsidP="002323E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4 (1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7%)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E31AEE" w14:textId="2B98E715" w:rsidR="002323EA" w:rsidRPr="001554A2" w:rsidRDefault="002323EA" w:rsidP="002323EA">
            <w:pPr>
              <w:spacing w:after="0" w:line="240" w:lineRule="auto"/>
              <w:jc w:val="right"/>
              <w:rPr>
                <w:rFonts w:ascii="Calibri" w:eastAsia="Times New Roman" w:hAnsi="Calibri" w:cs="Calibri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lang w:val="en-GB" w:eastAsia="sv-SE"/>
              </w:rPr>
              <w:t>0</w:t>
            </w:r>
            <w:r w:rsidR="00B16263" w:rsidRPr="001554A2">
              <w:rPr>
                <w:rFonts w:ascii="Calibri" w:eastAsia="Times New Roman" w:hAnsi="Calibri" w:cs="Calibri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lang w:val="en-GB" w:eastAsia="sv-SE"/>
              </w:rPr>
              <w:t>643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76C2D8" w14:textId="5FF75B76" w:rsidR="002323EA" w:rsidRPr="001554A2" w:rsidRDefault="002323EA" w:rsidP="002323EA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1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26 (0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47-3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40)</w:t>
            </w:r>
          </w:p>
        </w:tc>
      </w:tr>
      <w:tr w:rsidR="002323EA" w:rsidRPr="001554A2" w14:paraId="1650DD94" w14:textId="77777777" w:rsidTr="002323EA">
        <w:trPr>
          <w:trHeight w:val="340"/>
        </w:trPr>
        <w:tc>
          <w:tcPr>
            <w:tcW w:w="31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17E057" w14:textId="77777777" w:rsidR="002323EA" w:rsidRPr="001554A2" w:rsidRDefault="002323EA" w:rsidP="002323EA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Mean aortic gradient (mmHg)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0633B6" w14:textId="77777777" w:rsidR="002323EA" w:rsidRPr="001554A2" w:rsidRDefault="002323EA" w:rsidP="00B7305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4185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FA9940" w14:textId="6B352590" w:rsidR="002323EA" w:rsidRPr="001554A2" w:rsidRDefault="002323EA" w:rsidP="002323E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47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6 ± 15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6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D5CE58" w14:textId="0A8A0B6A" w:rsidR="002323EA" w:rsidRPr="001554A2" w:rsidRDefault="002323EA" w:rsidP="002323E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47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6 ± 15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6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59D240" w14:textId="282E6CBF" w:rsidR="002323EA" w:rsidRPr="001554A2" w:rsidRDefault="002323EA" w:rsidP="002323E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48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6 ± 15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493B31" w14:textId="01ED4190" w:rsidR="002323EA" w:rsidRPr="001554A2" w:rsidRDefault="002323EA" w:rsidP="002323EA">
            <w:pPr>
              <w:spacing w:after="0" w:line="240" w:lineRule="auto"/>
              <w:jc w:val="right"/>
              <w:rPr>
                <w:rFonts w:ascii="Calibri" w:eastAsia="Times New Roman" w:hAnsi="Calibri" w:cs="Calibri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lang w:val="en-GB" w:eastAsia="sv-SE"/>
              </w:rPr>
              <w:t>0</w:t>
            </w:r>
            <w:r w:rsidR="00B16263" w:rsidRPr="001554A2">
              <w:rPr>
                <w:rFonts w:ascii="Calibri" w:eastAsia="Times New Roman" w:hAnsi="Calibri" w:cs="Calibri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lang w:val="en-GB" w:eastAsia="sv-SE"/>
              </w:rPr>
              <w:t>711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6809E8" w14:textId="178D6371" w:rsidR="002323EA" w:rsidRPr="001554A2" w:rsidRDefault="002323EA" w:rsidP="002323EA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1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00 (0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99-1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01)</w:t>
            </w:r>
          </w:p>
        </w:tc>
      </w:tr>
      <w:tr w:rsidR="002323EA" w:rsidRPr="001554A2" w14:paraId="79FA04F7" w14:textId="77777777" w:rsidTr="002323EA">
        <w:trPr>
          <w:trHeight w:val="340"/>
        </w:trPr>
        <w:tc>
          <w:tcPr>
            <w:tcW w:w="31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513781" w14:textId="77777777" w:rsidR="002323EA" w:rsidRPr="001554A2" w:rsidRDefault="002323EA" w:rsidP="002323EA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AVA (cm2)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CB274E" w14:textId="77777777" w:rsidR="002323EA" w:rsidRPr="001554A2" w:rsidRDefault="002323EA" w:rsidP="00B7305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4090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AFB434" w14:textId="6D7E4514" w:rsidR="002323EA" w:rsidRPr="001554A2" w:rsidRDefault="002323EA" w:rsidP="002323E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0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66 ± 0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21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A0F2B3" w14:textId="5D2349C1" w:rsidR="002323EA" w:rsidRPr="001554A2" w:rsidRDefault="002323EA" w:rsidP="002323E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0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66 ± 0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21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8BA5A1" w14:textId="0817FBAE" w:rsidR="002323EA" w:rsidRPr="001554A2" w:rsidRDefault="002323EA" w:rsidP="002323E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0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64 ± 0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19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A163A3" w14:textId="0BD2E8FC" w:rsidR="002323EA" w:rsidRPr="001554A2" w:rsidRDefault="002323EA" w:rsidP="002323EA">
            <w:pPr>
              <w:spacing w:after="0" w:line="240" w:lineRule="auto"/>
              <w:jc w:val="right"/>
              <w:rPr>
                <w:rFonts w:ascii="Calibri" w:eastAsia="Times New Roman" w:hAnsi="Calibri" w:cs="Calibri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lang w:val="en-GB" w:eastAsia="sv-SE"/>
              </w:rPr>
              <w:t>0</w:t>
            </w:r>
            <w:r w:rsidR="00B16263" w:rsidRPr="001554A2">
              <w:rPr>
                <w:rFonts w:ascii="Calibri" w:eastAsia="Times New Roman" w:hAnsi="Calibri" w:cs="Calibri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lang w:val="en-GB" w:eastAsia="sv-SE"/>
              </w:rPr>
              <w:t>317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8387B5" w14:textId="6FB3C925" w:rsidR="002323EA" w:rsidRPr="001554A2" w:rsidRDefault="002323EA" w:rsidP="002323EA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0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72 (0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38-1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36)</w:t>
            </w:r>
          </w:p>
        </w:tc>
      </w:tr>
      <w:tr w:rsidR="002323EA" w:rsidRPr="001554A2" w14:paraId="75291802" w14:textId="77777777" w:rsidTr="002323EA">
        <w:trPr>
          <w:trHeight w:val="340"/>
        </w:trPr>
        <w:tc>
          <w:tcPr>
            <w:tcW w:w="31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9D6C3F" w14:textId="77777777" w:rsidR="002323EA" w:rsidRPr="001554A2" w:rsidRDefault="002323EA" w:rsidP="002323EA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LVEF normal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4E71BF" w14:textId="77777777" w:rsidR="002323EA" w:rsidRPr="001554A2" w:rsidRDefault="002323EA" w:rsidP="00B7305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4205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6E8375" w14:textId="15239D85" w:rsidR="002323EA" w:rsidRPr="001554A2" w:rsidRDefault="002323EA" w:rsidP="002323E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2582 (61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4%)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B5D586" w14:textId="570705AE" w:rsidR="002323EA" w:rsidRPr="001554A2" w:rsidRDefault="002323EA" w:rsidP="002323E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2443 (61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5%)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CD7476" w14:textId="011881EB" w:rsidR="002323EA" w:rsidRPr="001554A2" w:rsidRDefault="002323EA" w:rsidP="002323E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139 (59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1%)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921965" w14:textId="77777777" w:rsidR="002323EA" w:rsidRPr="001554A2" w:rsidRDefault="002323EA" w:rsidP="002323E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sv-SE"/>
              </w:rPr>
            </w:pP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CF7E32" w14:textId="77777777" w:rsidR="002323EA" w:rsidRPr="001554A2" w:rsidRDefault="002323EA" w:rsidP="002323EA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Reference</w:t>
            </w:r>
          </w:p>
        </w:tc>
      </w:tr>
      <w:tr w:rsidR="002323EA" w:rsidRPr="001554A2" w14:paraId="3948A1A1" w14:textId="77777777" w:rsidTr="002323EA">
        <w:trPr>
          <w:trHeight w:val="340"/>
        </w:trPr>
        <w:tc>
          <w:tcPr>
            <w:tcW w:w="31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8AE862" w14:textId="77777777" w:rsidR="002323EA" w:rsidRPr="001554A2" w:rsidRDefault="002323EA" w:rsidP="002323EA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LVEF slightly depressed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01C18F" w14:textId="77777777" w:rsidR="002323EA" w:rsidRPr="001554A2" w:rsidRDefault="002323EA" w:rsidP="00B7305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4205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6B4923" w14:textId="4CE52952" w:rsidR="002323EA" w:rsidRPr="001554A2" w:rsidRDefault="002323EA" w:rsidP="002323E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726 (17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3%)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E1BAC6" w14:textId="55D17CDE" w:rsidR="002323EA" w:rsidRPr="001554A2" w:rsidRDefault="002323EA" w:rsidP="002323E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677 (17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1%)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C72FE6" w14:textId="60B41695" w:rsidR="002323EA" w:rsidRPr="001554A2" w:rsidRDefault="002323EA" w:rsidP="002323E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49 (20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9%)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41B836" w14:textId="7C8C8C47" w:rsidR="002323EA" w:rsidRPr="001554A2" w:rsidRDefault="002323EA" w:rsidP="002323EA">
            <w:pPr>
              <w:spacing w:after="0" w:line="240" w:lineRule="auto"/>
              <w:jc w:val="right"/>
              <w:rPr>
                <w:rFonts w:ascii="Calibri" w:eastAsia="Times New Roman" w:hAnsi="Calibri" w:cs="Calibri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lang w:val="en-GB" w:eastAsia="sv-SE"/>
              </w:rPr>
              <w:t>0</w:t>
            </w:r>
            <w:r w:rsidR="00B16263" w:rsidRPr="001554A2">
              <w:rPr>
                <w:rFonts w:ascii="Calibri" w:eastAsia="Times New Roman" w:hAnsi="Calibri" w:cs="Calibri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lang w:val="en-GB" w:eastAsia="sv-SE"/>
              </w:rPr>
              <w:t>079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2A2E8D" w14:textId="27862A64" w:rsidR="002323EA" w:rsidRPr="001554A2" w:rsidRDefault="002323EA" w:rsidP="002323EA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1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34 (0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97-1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86)</w:t>
            </w:r>
            <w:r w:rsidR="00697CC7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*</w:t>
            </w:r>
          </w:p>
        </w:tc>
      </w:tr>
      <w:tr w:rsidR="002323EA" w:rsidRPr="001554A2" w14:paraId="6500CB56" w14:textId="77777777" w:rsidTr="002323EA">
        <w:trPr>
          <w:trHeight w:val="340"/>
        </w:trPr>
        <w:tc>
          <w:tcPr>
            <w:tcW w:w="31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6D5F20" w14:textId="77777777" w:rsidR="002323EA" w:rsidRPr="001554A2" w:rsidRDefault="002323EA" w:rsidP="002323EA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LVEF moderately depressed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E72CF6" w14:textId="77777777" w:rsidR="002323EA" w:rsidRPr="001554A2" w:rsidRDefault="002323EA" w:rsidP="00B7305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4205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B4A725" w14:textId="769D4AC0" w:rsidR="002323EA" w:rsidRPr="001554A2" w:rsidRDefault="002323EA" w:rsidP="002323E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558 (13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3%)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7CFEBE" w14:textId="2421A8F0" w:rsidR="002323EA" w:rsidRPr="001554A2" w:rsidRDefault="002323EA" w:rsidP="002323E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528 (13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3%)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45CA16" w14:textId="47EBEE3E" w:rsidR="002323EA" w:rsidRPr="001554A2" w:rsidRDefault="002323EA" w:rsidP="002323E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30 (12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8%)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ED7DA3" w14:textId="76F8765B" w:rsidR="002323EA" w:rsidRPr="001554A2" w:rsidRDefault="002323EA" w:rsidP="002323EA">
            <w:pPr>
              <w:spacing w:after="0" w:line="240" w:lineRule="auto"/>
              <w:jc w:val="right"/>
              <w:rPr>
                <w:rFonts w:ascii="Calibri" w:eastAsia="Times New Roman" w:hAnsi="Calibri" w:cs="Calibri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lang w:val="en-GB" w:eastAsia="sv-SE"/>
              </w:rPr>
              <w:t>0</w:t>
            </w:r>
            <w:r w:rsidR="00B16263" w:rsidRPr="001554A2">
              <w:rPr>
                <w:rFonts w:ascii="Calibri" w:eastAsia="Times New Roman" w:hAnsi="Calibri" w:cs="Calibri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lang w:val="en-GB" w:eastAsia="sv-SE"/>
              </w:rPr>
              <w:t>780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D62971" w14:textId="0BB33479" w:rsidR="002323EA" w:rsidRPr="001554A2" w:rsidRDefault="002323EA" w:rsidP="002323EA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1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06 (0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71-1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57)</w:t>
            </w:r>
          </w:p>
        </w:tc>
      </w:tr>
      <w:tr w:rsidR="002323EA" w:rsidRPr="001554A2" w14:paraId="582DACD7" w14:textId="77777777" w:rsidTr="002323EA">
        <w:trPr>
          <w:trHeight w:val="340"/>
        </w:trPr>
        <w:tc>
          <w:tcPr>
            <w:tcW w:w="31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8582AC" w14:textId="77777777" w:rsidR="002323EA" w:rsidRPr="001554A2" w:rsidRDefault="002323EA" w:rsidP="002323EA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LVEF severely depressed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F2F7EC" w14:textId="77777777" w:rsidR="002323EA" w:rsidRPr="001554A2" w:rsidRDefault="002323EA" w:rsidP="00B7305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4205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1DE0BD" w14:textId="554B235C" w:rsidR="002323EA" w:rsidRPr="001554A2" w:rsidRDefault="002323EA" w:rsidP="002323E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333 (7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9%)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43A1DB" w14:textId="79FE9DA4" w:rsidR="002323EA" w:rsidRPr="001554A2" w:rsidRDefault="002323EA" w:rsidP="002323E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316 (8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0%)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A51751" w14:textId="706182D1" w:rsidR="002323EA" w:rsidRPr="001554A2" w:rsidRDefault="002323EA" w:rsidP="002323E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17 (7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2%)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B843E4" w14:textId="42E6E215" w:rsidR="002323EA" w:rsidRPr="001554A2" w:rsidRDefault="002323EA" w:rsidP="002323EA">
            <w:pPr>
              <w:spacing w:after="0" w:line="240" w:lineRule="auto"/>
              <w:jc w:val="right"/>
              <w:rPr>
                <w:rFonts w:ascii="Calibri" w:eastAsia="Times New Roman" w:hAnsi="Calibri" w:cs="Calibri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lang w:val="en-GB" w:eastAsia="sv-SE"/>
              </w:rPr>
              <w:t>0</w:t>
            </w:r>
            <w:r w:rsidR="00B16263" w:rsidRPr="001554A2">
              <w:rPr>
                <w:rFonts w:ascii="Calibri" w:eastAsia="Times New Roman" w:hAnsi="Calibri" w:cs="Calibri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lang w:val="en-GB" w:eastAsia="sv-SE"/>
              </w:rPr>
              <w:t>963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EB83D8" w14:textId="035D5ACE" w:rsidR="002323EA" w:rsidRPr="001554A2" w:rsidRDefault="002323EA" w:rsidP="002323EA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1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01 (0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61-1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68)</w:t>
            </w:r>
          </w:p>
        </w:tc>
      </w:tr>
      <w:tr w:rsidR="002323EA" w:rsidRPr="001554A2" w14:paraId="1FAA7A4A" w14:textId="77777777" w:rsidTr="002323EA">
        <w:trPr>
          <w:trHeight w:val="340"/>
        </w:trPr>
        <w:tc>
          <w:tcPr>
            <w:tcW w:w="31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4C96DC" w14:textId="77777777" w:rsidR="002323EA" w:rsidRPr="001554A2" w:rsidRDefault="002323EA" w:rsidP="002323EA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b/>
                <w:bCs/>
                <w:color w:val="000000"/>
                <w:lang w:val="en-GB" w:eastAsia="sv-SE"/>
              </w:rPr>
              <w:t>Procedural variables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445F31" w14:textId="77777777" w:rsidR="002323EA" w:rsidRPr="001554A2" w:rsidRDefault="002323EA" w:rsidP="00B7305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lang w:val="en-GB" w:eastAsia="sv-SE"/>
              </w:rPr>
            </w:pP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04E2F1" w14:textId="77777777" w:rsidR="002323EA" w:rsidRPr="001554A2" w:rsidRDefault="002323EA" w:rsidP="002323E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sv-SE"/>
              </w:rPr>
            </w:pP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833967" w14:textId="77777777" w:rsidR="002323EA" w:rsidRPr="001554A2" w:rsidRDefault="002323EA" w:rsidP="002323E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sv-SE"/>
              </w:rPr>
            </w:pP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3DF603" w14:textId="77777777" w:rsidR="002323EA" w:rsidRPr="001554A2" w:rsidRDefault="002323EA" w:rsidP="002323E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sv-SE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F3468B9" w14:textId="77777777" w:rsidR="002323EA" w:rsidRPr="001554A2" w:rsidRDefault="002323EA" w:rsidP="002323E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sv-SE"/>
              </w:rPr>
            </w:pP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63C5DD" w14:textId="77777777" w:rsidR="002323EA" w:rsidRPr="001554A2" w:rsidRDefault="002323EA" w:rsidP="002323E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sv-SE"/>
              </w:rPr>
            </w:pPr>
          </w:p>
        </w:tc>
      </w:tr>
      <w:tr w:rsidR="002323EA" w:rsidRPr="001554A2" w14:paraId="330811BF" w14:textId="77777777" w:rsidTr="002323EA">
        <w:trPr>
          <w:trHeight w:val="340"/>
        </w:trPr>
        <w:tc>
          <w:tcPr>
            <w:tcW w:w="31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223BE7" w14:textId="77777777" w:rsidR="002323EA" w:rsidRPr="001554A2" w:rsidRDefault="002323EA" w:rsidP="002323EA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Contrast (ml)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60F0A6" w14:textId="77777777" w:rsidR="002323EA" w:rsidRPr="001554A2" w:rsidRDefault="002323EA" w:rsidP="00B7305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4192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FCE114" w14:textId="7324BC0E" w:rsidR="002323EA" w:rsidRPr="001554A2" w:rsidRDefault="002323EA" w:rsidP="002323E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84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8 ± 65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2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538EC3" w14:textId="021ADB32" w:rsidR="002323EA" w:rsidRPr="001554A2" w:rsidRDefault="002323EA" w:rsidP="002323E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84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1 ± 65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1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98A828" w14:textId="3C97E8E3" w:rsidR="002323EA" w:rsidRPr="001554A2" w:rsidRDefault="002323EA" w:rsidP="002323E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96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6 ± 66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7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1E8E42" w14:textId="4388FA06" w:rsidR="002323EA" w:rsidRPr="001554A2" w:rsidRDefault="002323EA" w:rsidP="002323EA">
            <w:pPr>
              <w:spacing w:after="0" w:line="240" w:lineRule="auto"/>
              <w:jc w:val="right"/>
              <w:rPr>
                <w:rFonts w:ascii="Calibri" w:eastAsia="Times New Roman" w:hAnsi="Calibri" w:cs="Calibri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lang w:val="en-GB" w:eastAsia="sv-SE"/>
              </w:rPr>
              <w:t>0</w:t>
            </w:r>
            <w:r w:rsidR="00B16263" w:rsidRPr="001554A2">
              <w:rPr>
                <w:rFonts w:ascii="Calibri" w:eastAsia="Times New Roman" w:hAnsi="Calibri" w:cs="Calibri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lang w:val="en-GB" w:eastAsia="sv-SE"/>
              </w:rPr>
              <w:t>873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2E232C" w14:textId="7EACD922" w:rsidR="002323EA" w:rsidRPr="001554A2" w:rsidRDefault="002323EA" w:rsidP="002323EA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1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00 (1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00-1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00)</w:t>
            </w:r>
          </w:p>
        </w:tc>
      </w:tr>
      <w:tr w:rsidR="002323EA" w:rsidRPr="001554A2" w14:paraId="72401C5B" w14:textId="77777777" w:rsidTr="002323EA">
        <w:trPr>
          <w:trHeight w:val="340"/>
        </w:trPr>
        <w:tc>
          <w:tcPr>
            <w:tcW w:w="31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9DA028" w14:textId="77777777" w:rsidR="002323EA" w:rsidRPr="001554A2" w:rsidRDefault="002323EA" w:rsidP="002323EA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proofErr w:type="spellStart"/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Flouro</w:t>
            </w:r>
            <w:proofErr w:type="spellEnd"/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 xml:space="preserve"> time (sec)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15FB37" w14:textId="77777777" w:rsidR="002323EA" w:rsidRPr="001554A2" w:rsidRDefault="002323EA" w:rsidP="00B7305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4171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536145" w14:textId="2B52F803" w:rsidR="002323EA" w:rsidRPr="001554A2" w:rsidRDefault="002323EA" w:rsidP="002323E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1269± 845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C76A4F" w14:textId="3339AAC6" w:rsidR="002323EA" w:rsidRPr="001554A2" w:rsidRDefault="002323EA" w:rsidP="002323E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1264± 847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463529" w14:textId="6ACF9A7A" w:rsidR="002323EA" w:rsidRPr="001554A2" w:rsidRDefault="002323EA" w:rsidP="002323E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1342± 804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D89765" w14:textId="1A21A779" w:rsidR="002323EA" w:rsidRPr="001554A2" w:rsidRDefault="002323EA" w:rsidP="002323EA">
            <w:pPr>
              <w:spacing w:after="0" w:line="240" w:lineRule="auto"/>
              <w:jc w:val="right"/>
              <w:rPr>
                <w:rFonts w:ascii="Calibri" w:eastAsia="Times New Roman" w:hAnsi="Calibri" w:cs="Calibri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lang w:val="en-GB" w:eastAsia="sv-SE"/>
              </w:rPr>
              <w:t>0</w:t>
            </w:r>
            <w:r w:rsidR="00B16263" w:rsidRPr="001554A2">
              <w:rPr>
                <w:rFonts w:ascii="Calibri" w:eastAsia="Times New Roman" w:hAnsi="Calibri" w:cs="Calibri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lang w:val="en-GB" w:eastAsia="sv-SE"/>
              </w:rPr>
              <w:t>780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36895A" w14:textId="3C05F9C0" w:rsidR="002323EA" w:rsidRPr="001554A2" w:rsidRDefault="002323EA" w:rsidP="002323EA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1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00 (1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00-1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00)</w:t>
            </w:r>
          </w:p>
        </w:tc>
      </w:tr>
      <w:tr w:rsidR="002323EA" w:rsidRPr="001554A2" w14:paraId="303D08A2" w14:textId="77777777" w:rsidTr="002323EA">
        <w:trPr>
          <w:trHeight w:val="340"/>
        </w:trPr>
        <w:tc>
          <w:tcPr>
            <w:tcW w:w="31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8CC705" w14:textId="77777777" w:rsidR="002323EA" w:rsidRPr="001554A2" w:rsidRDefault="002323EA" w:rsidP="002323EA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Transfemoral access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BBDD50" w14:textId="77777777" w:rsidR="002323EA" w:rsidRPr="001554A2" w:rsidRDefault="002323EA" w:rsidP="00B7305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4205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261F60" w14:textId="767EA0BE" w:rsidR="002323EA" w:rsidRPr="001554A2" w:rsidRDefault="002323EA" w:rsidP="002323E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3621 (86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1%)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8E937E" w14:textId="03A2DAAF" w:rsidR="002323EA" w:rsidRPr="001554A2" w:rsidRDefault="002323EA" w:rsidP="002323E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3433 (86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5%)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BD3F02" w14:textId="7C9FF6D6" w:rsidR="002323EA" w:rsidRPr="001554A2" w:rsidRDefault="002323EA" w:rsidP="002323E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188 (80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0%)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4A2772" w14:textId="77777777" w:rsidR="002323EA" w:rsidRPr="001554A2" w:rsidRDefault="002323EA" w:rsidP="002323E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sv-SE"/>
              </w:rPr>
            </w:pP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823521" w14:textId="77777777" w:rsidR="002323EA" w:rsidRPr="001554A2" w:rsidRDefault="002323EA" w:rsidP="002323EA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Reference</w:t>
            </w:r>
          </w:p>
        </w:tc>
      </w:tr>
      <w:tr w:rsidR="002323EA" w:rsidRPr="001554A2" w14:paraId="2F7F5172" w14:textId="77777777" w:rsidTr="002323EA">
        <w:trPr>
          <w:trHeight w:val="340"/>
        </w:trPr>
        <w:tc>
          <w:tcPr>
            <w:tcW w:w="31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80F9EE" w14:textId="77777777" w:rsidR="002323EA" w:rsidRPr="001554A2" w:rsidRDefault="002323EA" w:rsidP="002323EA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lastRenderedPageBreak/>
              <w:t>Transapical access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00F973" w14:textId="77777777" w:rsidR="002323EA" w:rsidRPr="001554A2" w:rsidRDefault="002323EA" w:rsidP="00B7305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4205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6E9063" w14:textId="28AB18E3" w:rsidR="002323EA" w:rsidRPr="001554A2" w:rsidRDefault="002323EA" w:rsidP="002323E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405 (9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6%)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A5F71E" w14:textId="11C01DF5" w:rsidR="002323EA" w:rsidRPr="001554A2" w:rsidRDefault="002323EA" w:rsidP="002323E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370 (9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3%)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05E283" w14:textId="3C9B0A00" w:rsidR="002323EA" w:rsidRPr="001554A2" w:rsidRDefault="002323EA" w:rsidP="002323E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35 (14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9%)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79D31B" w14:textId="56E33308" w:rsidR="002323EA" w:rsidRPr="001554A2" w:rsidRDefault="002323EA" w:rsidP="002323EA">
            <w:pPr>
              <w:spacing w:after="0" w:line="240" w:lineRule="auto"/>
              <w:jc w:val="right"/>
              <w:rPr>
                <w:rFonts w:ascii="Calibri" w:eastAsia="Times New Roman" w:hAnsi="Calibri" w:cs="Calibri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lang w:val="en-GB" w:eastAsia="sv-SE"/>
              </w:rPr>
              <w:t>0</w:t>
            </w:r>
            <w:r w:rsidR="00B16263" w:rsidRPr="001554A2">
              <w:rPr>
                <w:rFonts w:ascii="Calibri" w:eastAsia="Times New Roman" w:hAnsi="Calibri" w:cs="Calibri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lang w:val="en-GB" w:eastAsia="sv-SE"/>
              </w:rPr>
              <w:t>166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92BD93" w14:textId="463A8FA7" w:rsidR="002323EA" w:rsidRPr="001554A2" w:rsidRDefault="002323EA" w:rsidP="002323EA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1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29 (0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90-1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86)</w:t>
            </w:r>
          </w:p>
        </w:tc>
      </w:tr>
      <w:tr w:rsidR="002323EA" w:rsidRPr="001554A2" w14:paraId="05589085" w14:textId="77777777" w:rsidTr="002323EA">
        <w:trPr>
          <w:trHeight w:val="340"/>
        </w:trPr>
        <w:tc>
          <w:tcPr>
            <w:tcW w:w="31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646039" w14:textId="77777777" w:rsidR="002323EA" w:rsidRPr="001554A2" w:rsidRDefault="002323EA" w:rsidP="002323EA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Direct aortic access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CC546F" w14:textId="77777777" w:rsidR="002323EA" w:rsidRPr="001554A2" w:rsidRDefault="002323EA" w:rsidP="00B7305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4205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CFE51C" w14:textId="28063005" w:rsidR="002323EA" w:rsidRPr="001554A2" w:rsidRDefault="002323EA" w:rsidP="002323E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80 (1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9%)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956B9E" w14:textId="40BF5339" w:rsidR="002323EA" w:rsidRPr="001554A2" w:rsidRDefault="002323EA" w:rsidP="002323E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76 (1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9%)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4E5D65" w14:textId="218C138D" w:rsidR="002323EA" w:rsidRPr="001554A2" w:rsidRDefault="002323EA" w:rsidP="002323E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4 (1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7%)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EC0CAB" w14:textId="6DA5E8C3" w:rsidR="002323EA" w:rsidRPr="001554A2" w:rsidRDefault="002323EA" w:rsidP="002323EA">
            <w:pPr>
              <w:spacing w:after="0" w:line="240" w:lineRule="auto"/>
              <w:jc w:val="right"/>
              <w:rPr>
                <w:rFonts w:ascii="Calibri" w:eastAsia="Times New Roman" w:hAnsi="Calibri" w:cs="Calibri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lang w:val="en-GB" w:eastAsia="sv-SE"/>
              </w:rPr>
              <w:t>0</w:t>
            </w:r>
            <w:r w:rsidR="00B16263" w:rsidRPr="001554A2">
              <w:rPr>
                <w:rFonts w:ascii="Calibri" w:eastAsia="Times New Roman" w:hAnsi="Calibri" w:cs="Calibri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lang w:val="en-GB" w:eastAsia="sv-SE"/>
              </w:rPr>
              <w:t>922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750BF5" w14:textId="4BEEE9EE" w:rsidR="002323EA" w:rsidRPr="001554A2" w:rsidRDefault="002323EA" w:rsidP="002323EA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1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05 (0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39-2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83)</w:t>
            </w:r>
          </w:p>
        </w:tc>
      </w:tr>
      <w:tr w:rsidR="002323EA" w:rsidRPr="001554A2" w14:paraId="4730A8DE" w14:textId="77777777" w:rsidTr="002323EA">
        <w:trPr>
          <w:trHeight w:val="340"/>
        </w:trPr>
        <w:tc>
          <w:tcPr>
            <w:tcW w:w="31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AD01FA" w14:textId="77777777" w:rsidR="002323EA" w:rsidRPr="001554A2" w:rsidRDefault="002323EA" w:rsidP="002323EA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Subclavian access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31AE7C" w14:textId="77777777" w:rsidR="002323EA" w:rsidRPr="001554A2" w:rsidRDefault="002323EA" w:rsidP="00B7305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4205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FF9CA4" w14:textId="057D3113" w:rsidR="002323EA" w:rsidRPr="001554A2" w:rsidRDefault="002323EA" w:rsidP="002323E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99 (2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4%)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29385E" w14:textId="07E2685B" w:rsidR="002323EA" w:rsidRPr="001554A2" w:rsidRDefault="002323EA" w:rsidP="002323E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91 (2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3%)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641A23" w14:textId="4DAE8C2C" w:rsidR="002323EA" w:rsidRPr="001554A2" w:rsidRDefault="002323EA" w:rsidP="002323E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8 (3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4%)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24CD6E" w14:textId="23508A7D" w:rsidR="002323EA" w:rsidRPr="001554A2" w:rsidRDefault="002323EA" w:rsidP="002323EA">
            <w:pPr>
              <w:spacing w:after="0" w:line="240" w:lineRule="auto"/>
              <w:jc w:val="right"/>
              <w:rPr>
                <w:rFonts w:ascii="Calibri" w:eastAsia="Times New Roman" w:hAnsi="Calibri" w:cs="Calibri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lang w:val="en-GB" w:eastAsia="sv-SE"/>
              </w:rPr>
              <w:t>0</w:t>
            </w:r>
            <w:r w:rsidR="00B16263" w:rsidRPr="001554A2">
              <w:rPr>
                <w:rFonts w:ascii="Calibri" w:eastAsia="Times New Roman" w:hAnsi="Calibri" w:cs="Calibri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lang w:val="en-GB" w:eastAsia="sv-SE"/>
              </w:rPr>
              <w:t>187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530D44" w14:textId="70847846" w:rsidR="002323EA" w:rsidRPr="001554A2" w:rsidRDefault="002323EA" w:rsidP="002323EA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1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61 (0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79-3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27)</w:t>
            </w:r>
          </w:p>
        </w:tc>
      </w:tr>
      <w:tr w:rsidR="002323EA" w:rsidRPr="001554A2" w14:paraId="484340BB" w14:textId="77777777" w:rsidTr="002323EA">
        <w:trPr>
          <w:trHeight w:val="340"/>
        </w:trPr>
        <w:tc>
          <w:tcPr>
            <w:tcW w:w="31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CB2B36" w14:textId="77777777" w:rsidR="002323EA" w:rsidRPr="001554A2" w:rsidRDefault="002323EA" w:rsidP="002323EA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Device SEV 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4589EF" w14:textId="77777777" w:rsidR="002323EA" w:rsidRPr="001554A2" w:rsidRDefault="002323EA" w:rsidP="00B7305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4205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C9956D" w14:textId="1B90BCB4" w:rsidR="002323EA" w:rsidRPr="001554A2" w:rsidRDefault="002323EA" w:rsidP="002323E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2209 (52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5%)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765D54" w14:textId="23DC1CCA" w:rsidR="002323EA" w:rsidRPr="001554A2" w:rsidRDefault="002323EA" w:rsidP="002323E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2088 (52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6%)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E71432" w14:textId="6BF48598" w:rsidR="002323EA" w:rsidRPr="001554A2" w:rsidRDefault="002323EA" w:rsidP="002323E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121 (51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5%)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309A8E" w14:textId="47CE7BD8" w:rsidR="002323EA" w:rsidRPr="001554A2" w:rsidRDefault="002323EA" w:rsidP="002323EA">
            <w:pPr>
              <w:spacing w:after="0" w:line="240" w:lineRule="auto"/>
              <w:jc w:val="right"/>
              <w:rPr>
                <w:rFonts w:ascii="Calibri" w:eastAsia="Times New Roman" w:hAnsi="Calibri" w:cs="Calibri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lang w:val="en-GB" w:eastAsia="sv-SE"/>
              </w:rPr>
              <w:t>0</w:t>
            </w:r>
            <w:r w:rsidR="00B16263" w:rsidRPr="001554A2">
              <w:rPr>
                <w:rFonts w:ascii="Calibri" w:eastAsia="Times New Roman" w:hAnsi="Calibri" w:cs="Calibri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lang w:val="en-GB" w:eastAsia="sv-SE"/>
              </w:rPr>
              <w:t>955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6C77F8" w14:textId="6114F998" w:rsidR="002323EA" w:rsidRPr="001554A2" w:rsidRDefault="002323EA" w:rsidP="002323EA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1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01 (0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78-1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30)</w:t>
            </w:r>
            <w:r w:rsidR="00697CC7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*</w:t>
            </w:r>
          </w:p>
        </w:tc>
      </w:tr>
      <w:tr w:rsidR="002323EA" w:rsidRPr="001554A2" w14:paraId="38AD5003" w14:textId="77777777" w:rsidTr="002323EA">
        <w:trPr>
          <w:trHeight w:val="340"/>
        </w:trPr>
        <w:tc>
          <w:tcPr>
            <w:tcW w:w="31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172564" w14:textId="45FDAAD5" w:rsidR="002323EA" w:rsidRPr="001554A2" w:rsidRDefault="001721A0" w:rsidP="002323EA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Valve-in-valve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0256E7" w14:textId="77777777" w:rsidR="002323EA" w:rsidRPr="001554A2" w:rsidRDefault="002323EA" w:rsidP="00B7305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4205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CCB323" w14:textId="37F0511F" w:rsidR="002323EA" w:rsidRPr="001554A2" w:rsidRDefault="002323EA" w:rsidP="002323E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168 (4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0%)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0109AE" w14:textId="4EC57E7F" w:rsidR="002323EA" w:rsidRPr="001554A2" w:rsidRDefault="002323EA" w:rsidP="002323E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159 (4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0%)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DD0205" w14:textId="5CCC9643" w:rsidR="002323EA" w:rsidRPr="001554A2" w:rsidRDefault="002323EA" w:rsidP="002323E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1 (0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4%)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D84E2A" w14:textId="2DB2A14F" w:rsidR="002323EA" w:rsidRPr="001554A2" w:rsidRDefault="002323EA" w:rsidP="002323EA">
            <w:pPr>
              <w:spacing w:after="0" w:line="240" w:lineRule="auto"/>
              <w:jc w:val="right"/>
              <w:rPr>
                <w:rFonts w:ascii="Calibri" w:eastAsia="Times New Roman" w:hAnsi="Calibri" w:cs="Calibri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lang w:val="en-GB" w:eastAsia="sv-SE"/>
              </w:rPr>
              <w:t>0</w:t>
            </w:r>
            <w:r w:rsidR="00B16263" w:rsidRPr="001554A2">
              <w:rPr>
                <w:rFonts w:ascii="Calibri" w:eastAsia="Times New Roman" w:hAnsi="Calibri" w:cs="Calibri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lang w:val="en-GB" w:eastAsia="sv-SE"/>
              </w:rPr>
              <w:t>017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7222C9" w14:textId="6205B714" w:rsidR="002323EA" w:rsidRPr="001554A2" w:rsidRDefault="002323EA" w:rsidP="002323EA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0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09 (0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01-0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65)</w:t>
            </w:r>
          </w:p>
        </w:tc>
      </w:tr>
      <w:tr w:rsidR="002323EA" w:rsidRPr="001554A2" w14:paraId="28D6B80E" w14:textId="77777777" w:rsidTr="002323EA">
        <w:trPr>
          <w:trHeight w:val="340"/>
        </w:trPr>
        <w:tc>
          <w:tcPr>
            <w:tcW w:w="31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E35881" w14:textId="22C1CC77" w:rsidR="002323EA" w:rsidRPr="001554A2" w:rsidRDefault="001721A0" w:rsidP="002323EA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proofErr w:type="spellStart"/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P</w:t>
            </w:r>
            <w:r>
              <w:rPr>
                <w:rFonts w:ascii="Calibri" w:eastAsia="Times New Roman" w:hAnsi="Calibri" w:cs="Calibri"/>
                <w:color w:val="000000"/>
                <w:lang w:val="en-GB" w:eastAsia="sv-SE"/>
              </w:rPr>
              <w:t>re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dilatation</w:t>
            </w:r>
            <w:proofErr w:type="spellEnd"/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C74FC4" w14:textId="77777777" w:rsidR="002323EA" w:rsidRPr="001554A2" w:rsidRDefault="002323EA" w:rsidP="00B7305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3605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4BD244" w14:textId="03B4298F" w:rsidR="002323EA" w:rsidRPr="001554A2" w:rsidRDefault="002323EA" w:rsidP="002323E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1700 (47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2%)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CE6029" w14:textId="09CBEDA5" w:rsidR="002323EA" w:rsidRPr="001554A2" w:rsidRDefault="002323EA" w:rsidP="002323E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1631 (47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5%)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4BB645" w14:textId="15F6FFB2" w:rsidR="002323EA" w:rsidRPr="001554A2" w:rsidRDefault="002323EA" w:rsidP="002323E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69 (39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7%)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93DDAC" w14:textId="2C133F44" w:rsidR="002323EA" w:rsidRPr="001554A2" w:rsidRDefault="002323EA" w:rsidP="002323EA">
            <w:pPr>
              <w:spacing w:after="0" w:line="240" w:lineRule="auto"/>
              <w:jc w:val="right"/>
              <w:rPr>
                <w:rFonts w:ascii="Calibri" w:eastAsia="Times New Roman" w:hAnsi="Calibri" w:cs="Calibri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lang w:val="en-GB" w:eastAsia="sv-SE"/>
              </w:rPr>
              <w:t>0</w:t>
            </w:r>
            <w:r w:rsidR="00B16263" w:rsidRPr="001554A2">
              <w:rPr>
                <w:rFonts w:ascii="Calibri" w:eastAsia="Times New Roman" w:hAnsi="Calibri" w:cs="Calibri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lang w:val="en-GB" w:eastAsia="sv-SE"/>
              </w:rPr>
              <w:t>416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A952B6" w14:textId="463032BF" w:rsidR="002323EA" w:rsidRPr="001554A2" w:rsidRDefault="002323EA" w:rsidP="002323EA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0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88 (0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65-1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20)</w:t>
            </w:r>
          </w:p>
        </w:tc>
      </w:tr>
      <w:tr w:rsidR="002323EA" w:rsidRPr="001554A2" w14:paraId="2DC2211B" w14:textId="77777777" w:rsidTr="002323EA">
        <w:trPr>
          <w:trHeight w:val="340"/>
        </w:trPr>
        <w:tc>
          <w:tcPr>
            <w:tcW w:w="31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5FC3CE" w14:textId="6C992778" w:rsidR="002323EA" w:rsidRPr="001554A2" w:rsidRDefault="001721A0" w:rsidP="002323EA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proofErr w:type="spellStart"/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Postdilatation</w:t>
            </w:r>
            <w:proofErr w:type="spellEnd"/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E7A40F" w14:textId="77777777" w:rsidR="002323EA" w:rsidRPr="001554A2" w:rsidRDefault="002323EA" w:rsidP="00B7305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4202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8D8E58" w14:textId="207EB281" w:rsidR="002323EA" w:rsidRPr="001554A2" w:rsidRDefault="002323EA" w:rsidP="002323E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734 (17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5%)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9A96F7" w14:textId="11A84717" w:rsidR="002323EA" w:rsidRPr="001554A2" w:rsidRDefault="002323EA" w:rsidP="002323E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699 (17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6%)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9E6921" w14:textId="6AE74C75" w:rsidR="002323EA" w:rsidRPr="001554A2" w:rsidRDefault="002323EA" w:rsidP="002323E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35 (14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9%)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7C1AB7" w14:textId="63B30AAC" w:rsidR="002323EA" w:rsidRPr="001554A2" w:rsidRDefault="002323EA" w:rsidP="002323EA">
            <w:pPr>
              <w:spacing w:after="0" w:line="240" w:lineRule="auto"/>
              <w:jc w:val="right"/>
              <w:rPr>
                <w:rFonts w:ascii="Calibri" w:eastAsia="Times New Roman" w:hAnsi="Calibri" w:cs="Calibri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lang w:val="en-GB" w:eastAsia="sv-SE"/>
              </w:rPr>
              <w:t>0</w:t>
            </w:r>
            <w:r w:rsidR="00B16263" w:rsidRPr="001554A2">
              <w:rPr>
                <w:rFonts w:ascii="Calibri" w:eastAsia="Times New Roman" w:hAnsi="Calibri" w:cs="Calibri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lang w:val="en-GB" w:eastAsia="sv-SE"/>
              </w:rPr>
              <w:t>989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6D14C3" w14:textId="675CA65A" w:rsidR="002323EA" w:rsidRPr="001554A2" w:rsidRDefault="002323EA" w:rsidP="002323EA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1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00 (0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70-1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44)</w:t>
            </w:r>
          </w:p>
        </w:tc>
      </w:tr>
      <w:tr w:rsidR="002323EA" w:rsidRPr="001554A2" w14:paraId="765441B9" w14:textId="77777777" w:rsidTr="002323EA">
        <w:trPr>
          <w:trHeight w:val="340"/>
        </w:trPr>
        <w:tc>
          <w:tcPr>
            <w:tcW w:w="31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7CDF5B" w14:textId="77777777" w:rsidR="002323EA" w:rsidRPr="001554A2" w:rsidRDefault="002323EA" w:rsidP="002323EA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Second valve implanted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9168AB" w14:textId="77777777" w:rsidR="002323EA" w:rsidRPr="001554A2" w:rsidRDefault="002323EA" w:rsidP="00B7305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4204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695451" w14:textId="490CFC0A" w:rsidR="002323EA" w:rsidRPr="001554A2" w:rsidRDefault="002323EA" w:rsidP="002323E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125 (3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0%)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D48C5A" w14:textId="058427BD" w:rsidR="002323EA" w:rsidRPr="001554A2" w:rsidRDefault="002323EA" w:rsidP="002323E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116 (2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9%)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194C4F" w14:textId="0BECBA1A" w:rsidR="002323EA" w:rsidRPr="001554A2" w:rsidRDefault="002323EA" w:rsidP="002323E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9 (3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8%)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C1A9D4" w14:textId="4E05FC45" w:rsidR="002323EA" w:rsidRPr="001554A2" w:rsidRDefault="002323EA" w:rsidP="002323EA">
            <w:pPr>
              <w:spacing w:after="0" w:line="240" w:lineRule="auto"/>
              <w:jc w:val="right"/>
              <w:rPr>
                <w:rFonts w:ascii="Calibri" w:eastAsia="Times New Roman" w:hAnsi="Calibri" w:cs="Calibri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lang w:val="en-GB" w:eastAsia="sv-SE"/>
              </w:rPr>
              <w:t>0</w:t>
            </w:r>
            <w:r w:rsidR="00B16263" w:rsidRPr="001554A2">
              <w:rPr>
                <w:rFonts w:ascii="Calibri" w:eastAsia="Times New Roman" w:hAnsi="Calibri" w:cs="Calibri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lang w:val="en-GB" w:eastAsia="sv-SE"/>
              </w:rPr>
              <w:t>896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FD167B" w14:textId="3929C93A" w:rsidR="002323EA" w:rsidRPr="001554A2" w:rsidRDefault="002323EA" w:rsidP="002323EA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1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05 (0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54-2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04)</w:t>
            </w:r>
          </w:p>
        </w:tc>
      </w:tr>
      <w:tr w:rsidR="002323EA" w:rsidRPr="001554A2" w14:paraId="7198F4FF" w14:textId="77777777" w:rsidTr="002323EA">
        <w:trPr>
          <w:trHeight w:val="340"/>
        </w:trPr>
        <w:tc>
          <w:tcPr>
            <w:tcW w:w="31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6A5CA2" w14:textId="77777777" w:rsidR="002323EA" w:rsidRPr="001554A2" w:rsidRDefault="002323EA" w:rsidP="002323EA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 xml:space="preserve">Intubation </w:t>
            </w:r>
            <w:proofErr w:type="spellStart"/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anesthesia</w:t>
            </w:r>
            <w:proofErr w:type="spellEnd"/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70613C" w14:textId="77777777" w:rsidR="002323EA" w:rsidRPr="001554A2" w:rsidRDefault="002323EA" w:rsidP="00B7305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4205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4EFEFC" w14:textId="53B051FA" w:rsidR="002323EA" w:rsidRPr="001554A2" w:rsidRDefault="002323EA" w:rsidP="002323E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1662 (39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5%)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98C842" w14:textId="43421CCF" w:rsidR="002323EA" w:rsidRPr="001554A2" w:rsidRDefault="002323EA" w:rsidP="002323E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1557 (39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2%)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478D74" w14:textId="000540CA" w:rsidR="002323EA" w:rsidRPr="001554A2" w:rsidRDefault="002323EA" w:rsidP="002323E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105 (44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7%)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7E9B23" w14:textId="7F88DB20" w:rsidR="002323EA" w:rsidRPr="001554A2" w:rsidRDefault="002323EA" w:rsidP="002323EA">
            <w:pPr>
              <w:spacing w:after="0" w:line="240" w:lineRule="auto"/>
              <w:jc w:val="right"/>
              <w:rPr>
                <w:rFonts w:ascii="Calibri" w:eastAsia="Times New Roman" w:hAnsi="Calibri" w:cs="Calibri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lang w:val="en-GB" w:eastAsia="sv-SE"/>
              </w:rPr>
              <w:t>0</w:t>
            </w:r>
            <w:r w:rsidR="00B16263" w:rsidRPr="001554A2">
              <w:rPr>
                <w:rFonts w:ascii="Calibri" w:eastAsia="Times New Roman" w:hAnsi="Calibri" w:cs="Calibri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lang w:val="en-GB" w:eastAsia="sv-SE"/>
              </w:rPr>
              <w:t>801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928F86" w14:textId="2D85DB4D" w:rsidR="002323EA" w:rsidRPr="001554A2" w:rsidRDefault="002323EA" w:rsidP="002323EA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0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97 (0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75-1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25)</w:t>
            </w:r>
          </w:p>
        </w:tc>
      </w:tr>
      <w:tr w:rsidR="002323EA" w:rsidRPr="001554A2" w14:paraId="55A77D7C" w14:textId="77777777" w:rsidTr="002323EA">
        <w:trPr>
          <w:trHeight w:val="340"/>
        </w:trPr>
        <w:tc>
          <w:tcPr>
            <w:tcW w:w="31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FBDB5E" w14:textId="77777777" w:rsidR="002323EA" w:rsidRPr="001554A2" w:rsidRDefault="002323EA" w:rsidP="002323EA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Heart-lung machine (unplanned)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1B5B06" w14:textId="77777777" w:rsidR="002323EA" w:rsidRPr="001554A2" w:rsidRDefault="002323EA" w:rsidP="00B7305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4205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7FBFA8" w14:textId="05799EA5" w:rsidR="002323EA" w:rsidRPr="001554A2" w:rsidRDefault="002323EA" w:rsidP="002323E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24 (0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6%)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E87F00" w14:textId="0081DBF6" w:rsidR="002323EA" w:rsidRPr="001554A2" w:rsidRDefault="002323EA" w:rsidP="002323E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22 (0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6%)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5CFD49" w14:textId="7EFABCAE" w:rsidR="002323EA" w:rsidRPr="001554A2" w:rsidRDefault="002323EA" w:rsidP="002323E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2 (0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9%)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914807" w14:textId="58CFF6FF" w:rsidR="002323EA" w:rsidRPr="001554A2" w:rsidRDefault="002323EA" w:rsidP="002323EA">
            <w:pPr>
              <w:spacing w:after="0" w:line="240" w:lineRule="auto"/>
              <w:jc w:val="right"/>
              <w:rPr>
                <w:rFonts w:ascii="Calibri" w:eastAsia="Times New Roman" w:hAnsi="Calibri" w:cs="Calibri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lang w:val="en-GB" w:eastAsia="sv-SE"/>
              </w:rPr>
              <w:t>0</w:t>
            </w:r>
            <w:r w:rsidR="00B16263" w:rsidRPr="001554A2">
              <w:rPr>
                <w:rFonts w:ascii="Calibri" w:eastAsia="Times New Roman" w:hAnsi="Calibri" w:cs="Calibri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lang w:val="en-GB" w:eastAsia="sv-SE"/>
              </w:rPr>
              <w:t>663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1E4770" w14:textId="720D1401" w:rsidR="002323EA" w:rsidRPr="001554A2" w:rsidRDefault="002323EA" w:rsidP="002323EA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0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73 (0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18-2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95)</w:t>
            </w:r>
          </w:p>
        </w:tc>
      </w:tr>
      <w:tr w:rsidR="002323EA" w:rsidRPr="001554A2" w14:paraId="006DD469" w14:textId="77777777" w:rsidTr="002323EA">
        <w:trPr>
          <w:trHeight w:val="340"/>
        </w:trPr>
        <w:tc>
          <w:tcPr>
            <w:tcW w:w="31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85EA2C" w14:textId="77777777" w:rsidR="002323EA" w:rsidRPr="001554A2" w:rsidRDefault="002323EA" w:rsidP="002323EA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Acute vascular surgery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755195" w14:textId="77777777" w:rsidR="002323EA" w:rsidRPr="001554A2" w:rsidRDefault="002323EA" w:rsidP="00B7305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4205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C7926E" w14:textId="0337072F" w:rsidR="002323EA" w:rsidRPr="001554A2" w:rsidRDefault="002323EA" w:rsidP="002323E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7 (0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2%)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493C83" w14:textId="3FC76D8D" w:rsidR="002323EA" w:rsidRPr="001554A2" w:rsidRDefault="002323EA" w:rsidP="002323E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6 (0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2%)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A32A0F" w14:textId="23B13BBF" w:rsidR="002323EA" w:rsidRPr="001554A2" w:rsidRDefault="002323EA" w:rsidP="002323E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1 (0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4%)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03B319" w14:textId="003DFF83" w:rsidR="002323EA" w:rsidRPr="001554A2" w:rsidRDefault="002323EA" w:rsidP="002323EA">
            <w:pPr>
              <w:spacing w:after="0" w:line="240" w:lineRule="auto"/>
              <w:jc w:val="right"/>
              <w:rPr>
                <w:rFonts w:ascii="Calibri" w:eastAsia="Times New Roman" w:hAnsi="Calibri" w:cs="Calibri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lang w:val="en-GB" w:eastAsia="sv-SE"/>
              </w:rPr>
              <w:t>0</w:t>
            </w:r>
            <w:r w:rsidR="00B16263" w:rsidRPr="001554A2">
              <w:rPr>
                <w:rFonts w:ascii="Calibri" w:eastAsia="Times New Roman" w:hAnsi="Calibri" w:cs="Calibri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lang w:val="en-GB" w:eastAsia="sv-SE"/>
              </w:rPr>
              <w:t>304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D7F8BB" w14:textId="599FD01E" w:rsidR="002323EA" w:rsidRPr="001554A2" w:rsidRDefault="002323EA" w:rsidP="002323EA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2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80 (0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39-20.0)</w:t>
            </w:r>
          </w:p>
        </w:tc>
      </w:tr>
      <w:tr w:rsidR="002323EA" w:rsidRPr="001554A2" w14:paraId="57CF6923" w14:textId="77777777" w:rsidTr="002323EA">
        <w:trPr>
          <w:trHeight w:val="340"/>
        </w:trPr>
        <w:tc>
          <w:tcPr>
            <w:tcW w:w="31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7A75A6" w14:textId="77777777" w:rsidR="002323EA" w:rsidRPr="001554A2" w:rsidRDefault="002323EA" w:rsidP="002323EA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Acute conversion to cardiac surgery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0008F1" w14:textId="77777777" w:rsidR="002323EA" w:rsidRPr="001554A2" w:rsidRDefault="002323EA" w:rsidP="00B7305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4205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63EE44" w14:textId="0D87F83C" w:rsidR="002323EA" w:rsidRPr="001554A2" w:rsidRDefault="002323EA" w:rsidP="002323E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60 (1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4%)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B8674A" w14:textId="335A9CA3" w:rsidR="002323EA" w:rsidRPr="001554A2" w:rsidRDefault="002323EA" w:rsidP="002323E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59 (1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5%)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5F71C0" w14:textId="1BE72C96" w:rsidR="002323EA" w:rsidRPr="001554A2" w:rsidRDefault="002323EA" w:rsidP="002323E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1 (0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4%)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52A1DB" w14:textId="1B9E72FD" w:rsidR="002323EA" w:rsidRPr="001554A2" w:rsidRDefault="002323EA" w:rsidP="002323EA">
            <w:pPr>
              <w:spacing w:after="0" w:line="240" w:lineRule="auto"/>
              <w:jc w:val="right"/>
              <w:rPr>
                <w:rFonts w:ascii="Calibri" w:eastAsia="Times New Roman" w:hAnsi="Calibri" w:cs="Calibri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lang w:val="en-GB" w:eastAsia="sv-SE"/>
              </w:rPr>
              <w:t>0</w:t>
            </w:r>
            <w:r w:rsidR="00B16263" w:rsidRPr="001554A2">
              <w:rPr>
                <w:rFonts w:ascii="Calibri" w:eastAsia="Times New Roman" w:hAnsi="Calibri" w:cs="Calibri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lang w:val="en-GB" w:eastAsia="sv-SE"/>
              </w:rPr>
              <w:t>257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B9466C" w14:textId="54324587" w:rsidR="002323EA" w:rsidRPr="001554A2" w:rsidRDefault="002323EA" w:rsidP="002323EA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0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32 (0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05-2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29)</w:t>
            </w:r>
          </w:p>
        </w:tc>
      </w:tr>
      <w:tr w:rsidR="002323EA" w:rsidRPr="001554A2" w14:paraId="1C51B571" w14:textId="77777777" w:rsidTr="002323EA">
        <w:trPr>
          <w:trHeight w:val="340"/>
        </w:trPr>
        <w:tc>
          <w:tcPr>
            <w:tcW w:w="31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0154A2" w14:textId="77777777" w:rsidR="002323EA" w:rsidRPr="001554A2" w:rsidRDefault="002323EA" w:rsidP="002323EA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b/>
                <w:bCs/>
                <w:color w:val="000000"/>
                <w:lang w:val="en-GB" w:eastAsia="sv-SE"/>
              </w:rPr>
              <w:t>Outcome 30 Days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189A6E" w14:textId="77777777" w:rsidR="002323EA" w:rsidRPr="001554A2" w:rsidRDefault="002323EA" w:rsidP="00B7305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lang w:val="en-GB" w:eastAsia="sv-SE"/>
              </w:rPr>
            </w:pP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E91DB2" w14:textId="77777777" w:rsidR="002323EA" w:rsidRPr="001554A2" w:rsidRDefault="002323EA" w:rsidP="002323E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sv-SE"/>
              </w:rPr>
            </w:pP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24DDD4" w14:textId="77777777" w:rsidR="002323EA" w:rsidRPr="001554A2" w:rsidRDefault="002323EA" w:rsidP="002323E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sv-SE"/>
              </w:rPr>
            </w:pP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5ECF48" w14:textId="77777777" w:rsidR="002323EA" w:rsidRPr="001554A2" w:rsidRDefault="002323EA" w:rsidP="002323E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sv-SE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B29AB0" w14:textId="77777777" w:rsidR="002323EA" w:rsidRPr="001554A2" w:rsidRDefault="002323EA" w:rsidP="002323E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sv-SE"/>
              </w:rPr>
            </w:pP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E4C477" w14:textId="77777777" w:rsidR="002323EA" w:rsidRPr="001554A2" w:rsidRDefault="002323EA" w:rsidP="002323E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sv-SE"/>
              </w:rPr>
            </w:pPr>
          </w:p>
        </w:tc>
      </w:tr>
      <w:tr w:rsidR="002323EA" w:rsidRPr="001554A2" w14:paraId="1F6186A3" w14:textId="77777777" w:rsidTr="002323EA">
        <w:trPr>
          <w:trHeight w:val="340"/>
        </w:trPr>
        <w:tc>
          <w:tcPr>
            <w:tcW w:w="31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AA69F9" w14:textId="77777777" w:rsidR="002323EA" w:rsidRPr="001554A2" w:rsidRDefault="002323EA" w:rsidP="002323EA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New atrial fibrillation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B03897" w14:textId="77777777" w:rsidR="002323EA" w:rsidRPr="001554A2" w:rsidRDefault="002323EA" w:rsidP="00B7305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4205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77EF79" w14:textId="13C4D311" w:rsidR="002323EA" w:rsidRPr="001554A2" w:rsidRDefault="002323EA" w:rsidP="002323E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58 (1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4%)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2A96C1" w14:textId="78CFBE81" w:rsidR="002323EA" w:rsidRPr="001554A2" w:rsidRDefault="002323EA" w:rsidP="002323E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50 (1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3%)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E61A84" w14:textId="3E3EBEEE" w:rsidR="002323EA" w:rsidRPr="001554A2" w:rsidRDefault="002323EA" w:rsidP="002323E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8 (3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4%)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BC4DEA" w14:textId="200DBDD9" w:rsidR="002323EA" w:rsidRPr="001554A2" w:rsidRDefault="002323EA" w:rsidP="002323EA">
            <w:pPr>
              <w:spacing w:after="0" w:line="240" w:lineRule="auto"/>
              <w:jc w:val="right"/>
              <w:rPr>
                <w:rFonts w:ascii="Calibri" w:eastAsia="Times New Roman" w:hAnsi="Calibri" w:cs="Calibri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lang w:val="en-GB" w:eastAsia="sv-SE"/>
              </w:rPr>
              <w:t>0</w:t>
            </w:r>
            <w:r w:rsidR="00B16263" w:rsidRPr="001554A2">
              <w:rPr>
                <w:rFonts w:ascii="Calibri" w:eastAsia="Times New Roman" w:hAnsi="Calibri" w:cs="Calibri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lang w:val="en-GB" w:eastAsia="sv-SE"/>
              </w:rPr>
              <w:t>111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B7B9D9" w14:textId="4118823F" w:rsidR="002323EA" w:rsidRPr="001554A2" w:rsidRDefault="002323EA" w:rsidP="002323EA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1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78 (0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88-3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60)</w:t>
            </w:r>
            <w:r w:rsidR="00697CC7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*</w:t>
            </w:r>
          </w:p>
        </w:tc>
      </w:tr>
      <w:tr w:rsidR="002323EA" w:rsidRPr="001554A2" w14:paraId="29C2057B" w14:textId="77777777" w:rsidTr="002323EA">
        <w:trPr>
          <w:trHeight w:val="340"/>
        </w:trPr>
        <w:tc>
          <w:tcPr>
            <w:tcW w:w="31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76D5A8" w14:textId="77777777" w:rsidR="002323EA" w:rsidRPr="001554A2" w:rsidRDefault="002323EA" w:rsidP="002323EA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Vascular complication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EF81F3" w14:textId="77777777" w:rsidR="002323EA" w:rsidRPr="001554A2" w:rsidRDefault="002323EA" w:rsidP="00B7305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4204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58FAC1" w14:textId="56B7B1E5" w:rsidR="002323EA" w:rsidRPr="001554A2" w:rsidRDefault="002323EA" w:rsidP="002323E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89 (2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1%)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988FC8" w14:textId="41005F7B" w:rsidR="002323EA" w:rsidRPr="001554A2" w:rsidRDefault="002323EA" w:rsidP="002323E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82 (2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1%)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D0EB68" w14:textId="49905161" w:rsidR="002323EA" w:rsidRPr="001554A2" w:rsidRDefault="002323EA" w:rsidP="002323E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7 (3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0%)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7F8D22" w14:textId="41B1C25C" w:rsidR="002323EA" w:rsidRPr="001554A2" w:rsidRDefault="002323EA" w:rsidP="002323EA">
            <w:pPr>
              <w:spacing w:after="0" w:line="240" w:lineRule="auto"/>
              <w:jc w:val="right"/>
              <w:rPr>
                <w:rFonts w:ascii="Calibri" w:eastAsia="Times New Roman" w:hAnsi="Calibri" w:cs="Calibri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lang w:val="en-GB" w:eastAsia="sv-SE"/>
              </w:rPr>
              <w:t>0</w:t>
            </w:r>
            <w:r w:rsidR="00B16263" w:rsidRPr="001554A2">
              <w:rPr>
                <w:rFonts w:ascii="Calibri" w:eastAsia="Times New Roman" w:hAnsi="Calibri" w:cs="Calibri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lang w:val="en-GB" w:eastAsia="sv-SE"/>
              </w:rPr>
              <w:t>249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D1A55E" w14:textId="3C33DCC3" w:rsidR="002323EA" w:rsidRPr="001554A2" w:rsidRDefault="002323EA" w:rsidP="002323EA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1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56 (0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73-3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31)</w:t>
            </w:r>
          </w:p>
        </w:tc>
      </w:tr>
      <w:tr w:rsidR="002323EA" w:rsidRPr="001554A2" w14:paraId="3F9D0E70" w14:textId="77777777" w:rsidTr="002323EA">
        <w:trPr>
          <w:trHeight w:val="340"/>
        </w:trPr>
        <w:tc>
          <w:tcPr>
            <w:tcW w:w="31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58FCC1" w14:textId="77777777" w:rsidR="002323EA" w:rsidRPr="001554A2" w:rsidRDefault="002323EA" w:rsidP="002323EA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 xml:space="preserve">Myocardial infarction 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E52D03" w14:textId="77777777" w:rsidR="002323EA" w:rsidRPr="001554A2" w:rsidRDefault="002323EA" w:rsidP="00B7305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4204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FCAF13" w14:textId="6C1C556A" w:rsidR="002323EA" w:rsidRPr="001554A2" w:rsidRDefault="002323EA" w:rsidP="002323E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27 (0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6%)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D51D5B" w14:textId="715826BB" w:rsidR="002323EA" w:rsidRPr="001554A2" w:rsidRDefault="002323EA" w:rsidP="002323E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26 (0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7%)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D40167" w14:textId="79B15099" w:rsidR="002323EA" w:rsidRPr="001554A2" w:rsidRDefault="002323EA" w:rsidP="002323E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1 (0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4%)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C12B05" w14:textId="6EBC9036" w:rsidR="002323EA" w:rsidRPr="001554A2" w:rsidRDefault="002323EA" w:rsidP="002323EA">
            <w:pPr>
              <w:spacing w:after="0" w:line="240" w:lineRule="auto"/>
              <w:jc w:val="right"/>
              <w:rPr>
                <w:rFonts w:ascii="Calibri" w:eastAsia="Times New Roman" w:hAnsi="Calibri" w:cs="Calibri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lang w:val="en-GB" w:eastAsia="sv-SE"/>
              </w:rPr>
              <w:t>0</w:t>
            </w:r>
            <w:r w:rsidR="00B16263" w:rsidRPr="001554A2">
              <w:rPr>
                <w:rFonts w:ascii="Calibri" w:eastAsia="Times New Roman" w:hAnsi="Calibri" w:cs="Calibri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lang w:val="en-GB" w:eastAsia="sv-SE"/>
              </w:rPr>
              <w:t>946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DD0F34" w14:textId="7D9D391D" w:rsidR="002323EA" w:rsidRPr="001554A2" w:rsidRDefault="002323EA" w:rsidP="002323EA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0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93 (0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13-6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66)</w:t>
            </w:r>
          </w:p>
        </w:tc>
      </w:tr>
      <w:tr w:rsidR="002323EA" w:rsidRPr="001554A2" w14:paraId="6603250D" w14:textId="77777777" w:rsidTr="002323EA">
        <w:trPr>
          <w:trHeight w:val="340"/>
        </w:trPr>
        <w:tc>
          <w:tcPr>
            <w:tcW w:w="31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3FC2A5" w14:textId="77777777" w:rsidR="002323EA" w:rsidRPr="001554A2" w:rsidRDefault="002323EA" w:rsidP="002323EA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New permanent pacemaker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1AF342" w14:textId="77777777" w:rsidR="002323EA" w:rsidRPr="001554A2" w:rsidRDefault="002323EA" w:rsidP="00B7305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4205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F2F11D" w14:textId="3A8C05C2" w:rsidR="002323EA" w:rsidRPr="001554A2" w:rsidRDefault="002323EA" w:rsidP="002323E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252 (6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0%)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18999C" w14:textId="432DD2EB" w:rsidR="002323EA" w:rsidRPr="001554A2" w:rsidRDefault="002323EA" w:rsidP="002323E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199 (5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0%)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C9D8BB" w14:textId="60B5C589" w:rsidR="002323EA" w:rsidRPr="001554A2" w:rsidRDefault="002323EA" w:rsidP="002323E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19 (8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0%)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13D207" w14:textId="0931A10F" w:rsidR="002323EA" w:rsidRPr="001554A2" w:rsidRDefault="002323EA" w:rsidP="002323EA">
            <w:pPr>
              <w:spacing w:after="0" w:line="240" w:lineRule="auto"/>
              <w:jc w:val="right"/>
              <w:rPr>
                <w:rFonts w:ascii="Calibri" w:eastAsia="Times New Roman" w:hAnsi="Calibri" w:cs="Calibri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lang w:val="en-GB" w:eastAsia="sv-SE"/>
              </w:rPr>
              <w:t>0</w:t>
            </w:r>
            <w:r w:rsidR="00B16263" w:rsidRPr="001554A2">
              <w:rPr>
                <w:rFonts w:ascii="Calibri" w:eastAsia="Times New Roman" w:hAnsi="Calibri" w:cs="Calibri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lang w:val="en-GB" w:eastAsia="sv-SE"/>
              </w:rPr>
              <w:t>964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548871" w14:textId="3640BEFA" w:rsidR="002323EA" w:rsidRPr="001554A2" w:rsidRDefault="002323EA" w:rsidP="002323EA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1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01 (0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63-1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62)</w:t>
            </w:r>
          </w:p>
        </w:tc>
      </w:tr>
      <w:tr w:rsidR="002323EA" w:rsidRPr="001554A2" w14:paraId="0D09D563" w14:textId="77777777" w:rsidTr="002323EA">
        <w:trPr>
          <w:trHeight w:val="340"/>
        </w:trPr>
        <w:tc>
          <w:tcPr>
            <w:tcW w:w="31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B140F0" w14:textId="77777777" w:rsidR="002323EA" w:rsidRPr="001554A2" w:rsidRDefault="002323EA" w:rsidP="002323EA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Bleeding needing treatment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14E92B" w14:textId="77777777" w:rsidR="002323EA" w:rsidRPr="001554A2" w:rsidRDefault="002323EA" w:rsidP="00B7305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4205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41D004" w14:textId="1CCCD308" w:rsidR="002323EA" w:rsidRPr="001554A2" w:rsidRDefault="002323EA" w:rsidP="002323E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101 (2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4%)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D6088A" w14:textId="44C18DC9" w:rsidR="002323EA" w:rsidRPr="001554A2" w:rsidRDefault="002323EA" w:rsidP="002323E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97 (2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4%)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125CDE" w14:textId="6EE41401" w:rsidR="002323EA" w:rsidRPr="001554A2" w:rsidRDefault="002323EA" w:rsidP="002323E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4 (1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7%)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9CD242" w14:textId="41795907" w:rsidR="002323EA" w:rsidRPr="001554A2" w:rsidRDefault="002323EA" w:rsidP="002323EA">
            <w:pPr>
              <w:spacing w:after="0" w:line="240" w:lineRule="auto"/>
              <w:jc w:val="right"/>
              <w:rPr>
                <w:rFonts w:ascii="Calibri" w:eastAsia="Times New Roman" w:hAnsi="Calibri" w:cs="Calibri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lang w:val="en-GB" w:eastAsia="sv-SE"/>
              </w:rPr>
              <w:t>0</w:t>
            </w:r>
            <w:r w:rsidR="00B16263" w:rsidRPr="001554A2">
              <w:rPr>
                <w:rFonts w:ascii="Calibri" w:eastAsia="Times New Roman" w:hAnsi="Calibri" w:cs="Calibri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lang w:val="en-GB" w:eastAsia="sv-SE"/>
              </w:rPr>
              <w:t>205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D860E4" w14:textId="34CB06C3" w:rsidR="002323EA" w:rsidRPr="001554A2" w:rsidRDefault="002323EA" w:rsidP="002323EA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0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53 (0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20-1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42)</w:t>
            </w:r>
          </w:p>
        </w:tc>
      </w:tr>
      <w:tr w:rsidR="002323EA" w:rsidRPr="001554A2" w14:paraId="492BFB3D" w14:textId="77777777" w:rsidTr="002323EA">
        <w:trPr>
          <w:trHeight w:val="340"/>
        </w:trPr>
        <w:tc>
          <w:tcPr>
            <w:tcW w:w="31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4BE02D" w14:textId="77777777" w:rsidR="002323EA" w:rsidRPr="001554A2" w:rsidRDefault="002323EA" w:rsidP="002323EA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Infection needing treatment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E3F470" w14:textId="77777777" w:rsidR="002323EA" w:rsidRPr="001554A2" w:rsidRDefault="002323EA" w:rsidP="00B7305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4204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256194" w14:textId="06EBBC2A" w:rsidR="002323EA" w:rsidRPr="001554A2" w:rsidRDefault="002323EA" w:rsidP="002323E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170 (4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0%)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1D2C07" w14:textId="0188CA3F" w:rsidR="002323EA" w:rsidRPr="001554A2" w:rsidRDefault="002323EA" w:rsidP="002323E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157 (4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0%)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2EEA66" w14:textId="22B03357" w:rsidR="002323EA" w:rsidRPr="001554A2" w:rsidRDefault="002323EA" w:rsidP="002323E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13 (5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6%)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58A7DC" w14:textId="2767C96B" w:rsidR="002323EA" w:rsidRPr="001554A2" w:rsidRDefault="002323EA" w:rsidP="002323EA">
            <w:pPr>
              <w:spacing w:after="0" w:line="240" w:lineRule="auto"/>
              <w:jc w:val="right"/>
              <w:rPr>
                <w:rFonts w:ascii="Calibri" w:eastAsia="Times New Roman" w:hAnsi="Calibri" w:cs="Calibri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lang w:val="en-GB" w:eastAsia="sv-SE"/>
              </w:rPr>
              <w:t>0</w:t>
            </w:r>
            <w:r w:rsidR="00B16263" w:rsidRPr="001554A2">
              <w:rPr>
                <w:rFonts w:ascii="Calibri" w:eastAsia="Times New Roman" w:hAnsi="Calibri" w:cs="Calibri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lang w:val="en-GB" w:eastAsia="sv-SE"/>
              </w:rPr>
              <w:t>406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C8F356" w14:textId="74C937FB" w:rsidR="002323EA" w:rsidRPr="001554A2" w:rsidRDefault="002323EA" w:rsidP="002323EA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1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27 (0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72-2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22)</w:t>
            </w:r>
          </w:p>
        </w:tc>
      </w:tr>
      <w:tr w:rsidR="002323EA" w:rsidRPr="001554A2" w14:paraId="4DC422A2" w14:textId="77777777" w:rsidTr="002323EA">
        <w:trPr>
          <w:trHeight w:val="340"/>
        </w:trPr>
        <w:tc>
          <w:tcPr>
            <w:tcW w:w="31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523A90" w14:textId="77777777" w:rsidR="002323EA" w:rsidRPr="001554A2" w:rsidRDefault="002323EA" w:rsidP="002323EA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New dialysis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9D7343" w14:textId="77777777" w:rsidR="002323EA" w:rsidRPr="001554A2" w:rsidRDefault="002323EA" w:rsidP="00B7305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4204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5BC015" w14:textId="443C4F90" w:rsidR="002323EA" w:rsidRPr="001554A2" w:rsidRDefault="002323EA" w:rsidP="002323E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20 (0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5%)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E4D14E" w14:textId="1D1A0C67" w:rsidR="002323EA" w:rsidRPr="001554A2" w:rsidRDefault="002323EA" w:rsidP="002323E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18 (0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5%)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3E5190" w14:textId="2D40E0A5" w:rsidR="002323EA" w:rsidRPr="001554A2" w:rsidRDefault="002323EA" w:rsidP="002323E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2 (0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9%)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5BB318" w14:textId="16890D23" w:rsidR="002323EA" w:rsidRPr="001554A2" w:rsidRDefault="002323EA" w:rsidP="002323EA">
            <w:pPr>
              <w:spacing w:after="0" w:line="240" w:lineRule="auto"/>
              <w:jc w:val="right"/>
              <w:rPr>
                <w:rFonts w:ascii="Calibri" w:eastAsia="Times New Roman" w:hAnsi="Calibri" w:cs="Calibri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lang w:val="en-GB" w:eastAsia="sv-SE"/>
              </w:rPr>
              <w:t>0</w:t>
            </w:r>
            <w:r w:rsidR="00B16263" w:rsidRPr="001554A2">
              <w:rPr>
                <w:rFonts w:ascii="Calibri" w:eastAsia="Times New Roman" w:hAnsi="Calibri" w:cs="Calibri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lang w:val="en-GB" w:eastAsia="sv-SE"/>
              </w:rPr>
              <w:t>098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006233" w14:textId="7CB8300E" w:rsidR="002323EA" w:rsidRPr="001554A2" w:rsidRDefault="002323EA" w:rsidP="002323EA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3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24 (0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81-13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1)</w:t>
            </w:r>
            <w:r w:rsidR="00697CC7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*</w:t>
            </w:r>
          </w:p>
        </w:tc>
      </w:tr>
      <w:tr w:rsidR="002323EA" w:rsidRPr="001554A2" w14:paraId="1F9C7F15" w14:textId="77777777" w:rsidTr="002323EA">
        <w:trPr>
          <w:trHeight w:val="340"/>
        </w:trPr>
        <w:tc>
          <w:tcPr>
            <w:tcW w:w="31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716E19" w14:textId="26C0730E" w:rsidR="002323EA" w:rsidRPr="001554A2" w:rsidRDefault="002323EA" w:rsidP="002323EA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Aortic regurgitation - grade I-III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99BFB3" w14:textId="77777777" w:rsidR="002323EA" w:rsidRPr="001554A2" w:rsidRDefault="002323EA" w:rsidP="00B7305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4205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5C115D" w14:textId="7D71631E" w:rsidR="002323EA" w:rsidRPr="001554A2" w:rsidRDefault="002323EA" w:rsidP="002323E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1926 (45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8%)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1306BD" w14:textId="17025C32" w:rsidR="002323EA" w:rsidRPr="001554A2" w:rsidRDefault="002323EA" w:rsidP="002323E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1812 (45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6%)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F62DFD" w14:textId="677877DC" w:rsidR="002323EA" w:rsidRPr="001554A2" w:rsidRDefault="002323EA" w:rsidP="002323E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114 (48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5%)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306852" w14:textId="3E8A6369" w:rsidR="002323EA" w:rsidRPr="001554A2" w:rsidRDefault="002323EA" w:rsidP="002323EA">
            <w:pPr>
              <w:spacing w:after="0" w:line="240" w:lineRule="auto"/>
              <w:jc w:val="right"/>
              <w:rPr>
                <w:rFonts w:ascii="Calibri" w:eastAsia="Times New Roman" w:hAnsi="Calibri" w:cs="Calibri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lang w:val="en-GB" w:eastAsia="sv-SE"/>
              </w:rPr>
              <w:t>0</w:t>
            </w:r>
            <w:r w:rsidR="00B16263" w:rsidRPr="001554A2">
              <w:rPr>
                <w:rFonts w:ascii="Calibri" w:eastAsia="Times New Roman" w:hAnsi="Calibri" w:cs="Calibri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lang w:val="en-GB" w:eastAsia="sv-SE"/>
              </w:rPr>
              <w:t>362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A9F803" w14:textId="74909C8E" w:rsidR="002323EA" w:rsidRPr="001554A2" w:rsidRDefault="002323EA" w:rsidP="002323EA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0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89 (0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69-1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15)</w:t>
            </w:r>
          </w:p>
        </w:tc>
      </w:tr>
      <w:tr w:rsidR="002323EA" w:rsidRPr="001554A2" w14:paraId="47E6F199" w14:textId="77777777" w:rsidTr="002323EA">
        <w:trPr>
          <w:trHeight w:val="340"/>
        </w:trPr>
        <w:tc>
          <w:tcPr>
            <w:tcW w:w="31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C402FF" w14:textId="72B756DE" w:rsidR="002323EA" w:rsidRPr="001554A2" w:rsidRDefault="002323EA" w:rsidP="002323EA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Aortic regurgitation - grade II-III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B3DD95" w14:textId="77777777" w:rsidR="002323EA" w:rsidRPr="001554A2" w:rsidRDefault="002323EA" w:rsidP="00B7305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4205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487B03" w14:textId="36A38360" w:rsidR="002323EA" w:rsidRPr="001554A2" w:rsidRDefault="002323EA" w:rsidP="002323E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216 (5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1%)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A412C8" w14:textId="5AAEDDE9" w:rsidR="002323EA" w:rsidRPr="001554A2" w:rsidRDefault="002323EA" w:rsidP="002323E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203 (5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1%)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7163B0" w14:textId="41DDE188" w:rsidR="002323EA" w:rsidRPr="001554A2" w:rsidRDefault="002323EA" w:rsidP="002323E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13 (5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5%)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48A518" w14:textId="475207A6" w:rsidR="002323EA" w:rsidRPr="001554A2" w:rsidRDefault="002323EA" w:rsidP="002323EA">
            <w:pPr>
              <w:spacing w:after="0" w:line="240" w:lineRule="auto"/>
              <w:jc w:val="right"/>
              <w:rPr>
                <w:rFonts w:ascii="Calibri" w:eastAsia="Times New Roman" w:hAnsi="Calibri" w:cs="Calibri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lang w:val="en-GB" w:eastAsia="sv-SE"/>
              </w:rPr>
              <w:t>0</w:t>
            </w:r>
            <w:r w:rsidR="00B16263" w:rsidRPr="001554A2">
              <w:rPr>
                <w:rFonts w:ascii="Calibri" w:eastAsia="Times New Roman" w:hAnsi="Calibri" w:cs="Calibri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lang w:val="en-GB" w:eastAsia="sv-SE"/>
              </w:rPr>
              <w:t>827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C8AECE" w14:textId="02B6761C" w:rsidR="002323EA" w:rsidRPr="001554A2" w:rsidRDefault="002323EA" w:rsidP="002323EA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0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94 (0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52-1</w:t>
            </w:r>
            <w:r w:rsidR="00B16263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68)</w:t>
            </w:r>
          </w:p>
        </w:tc>
      </w:tr>
    </w:tbl>
    <w:p w14:paraId="36E98016" w14:textId="77777777" w:rsidR="002323EA" w:rsidRPr="001554A2" w:rsidRDefault="002323EA" w:rsidP="006B3B17">
      <w:pPr>
        <w:rPr>
          <w:lang w:val="en-GB"/>
        </w:rPr>
      </w:pPr>
    </w:p>
    <w:p w14:paraId="5F7FCA04" w14:textId="77777777" w:rsidR="006B3B17" w:rsidRPr="001554A2" w:rsidRDefault="006B3B17" w:rsidP="006B3B17">
      <w:pPr>
        <w:rPr>
          <w:lang w:val="en-GB"/>
        </w:rPr>
      </w:pPr>
    </w:p>
    <w:p w14:paraId="7E87E450" w14:textId="730BECD5" w:rsidR="00EF7BEF" w:rsidRPr="001554A2" w:rsidRDefault="008C0A51" w:rsidP="001E4C48">
      <w:pPr>
        <w:spacing w:line="360" w:lineRule="auto"/>
        <w:rPr>
          <w:rFonts w:eastAsia="Times New Roman" w:cstheme="minorHAnsi"/>
          <w:color w:val="000000" w:themeColor="text1"/>
          <w:szCs w:val="20"/>
          <w:lang w:val="en-GB" w:eastAsia="sv-SE"/>
        </w:rPr>
      </w:pPr>
      <w:proofErr w:type="spellStart"/>
      <w:r w:rsidRPr="001554A2">
        <w:rPr>
          <w:rFonts w:cstheme="minorHAnsi"/>
          <w:b/>
          <w:szCs w:val="20"/>
          <w:lang w:val="en-GB"/>
        </w:rPr>
        <w:t>eTable</w:t>
      </w:r>
      <w:proofErr w:type="spellEnd"/>
      <w:r w:rsidRPr="001554A2">
        <w:rPr>
          <w:rFonts w:cstheme="minorHAnsi"/>
          <w:b/>
          <w:szCs w:val="20"/>
          <w:lang w:val="en-GB"/>
        </w:rPr>
        <w:t xml:space="preserve"> 1</w:t>
      </w:r>
      <w:r w:rsidR="00F63ADF" w:rsidRPr="001554A2">
        <w:rPr>
          <w:rFonts w:cstheme="minorHAnsi"/>
          <w:szCs w:val="20"/>
          <w:lang w:val="en-GB"/>
        </w:rPr>
        <w:t>:</w:t>
      </w:r>
      <w:r w:rsidRPr="001554A2">
        <w:rPr>
          <w:rFonts w:cstheme="minorHAnsi"/>
          <w:szCs w:val="20"/>
          <w:lang w:val="en-GB"/>
        </w:rPr>
        <w:t xml:space="preserve"> </w:t>
      </w:r>
      <w:r w:rsidR="00FB2189" w:rsidRPr="001554A2">
        <w:rPr>
          <w:rFonts w:cstheme="minorHAnsi"/>
          <w:szCs w:val="20"/>
          <w:lang w:val="en-GB"/>
        </w:rPr>
        <w:t>Variables from the SWENTRY registry used in the analysis presented both for the whole as well as grouped on the presence of PVE and described as mean</w:t>
      </w:r>
      <w:r w:rsidR="00FB2189" w:rsidRPr="001554A2">
        <w:rPr>
          <w:rFonts w:eastAsia="Times New Roman" w:cstheme="minorHAnsi"/>
          <w:color w:val="000000" w:themeColor="text1"/>
          <w:szCs w:val="20"/>
          <w:lang w:val="en-GB" w:eastAsia="sv-SE"/>
        </w:rPr>
        <w:t xml:space="preserve"> ±SD</w:t>
      </w:r>
      <w:r w:rsidR="00F63ADF" w:rsidRPr="001554A2">
        <w:rPr>
          <w:rFonts w:eastAsia="Times New Roman" w:cstheme="minorHAnsi"/>
          <w:color w:val="000000" w:themeColor="text1"/>
          <w:szCs w:val="20"/>
          <w:lang w:val="en-GB" w:eastAsia="sv-SE"/>
        </w:rPr>
        <w:t xml:space="preserve">, </w:t>
      </w:r>
      <w:r w:rsidR="00FB2189" w:rsidRPr="001554A2">
        <w:rPr>
          <w:rFonts w:eastAsia="Times New Roman" w:cstheme="minorHAnsi"/>
          <w:color w:val="000000" w:themeColor="text1"/>
          <w:szCs w:val="20"/>
          <w:lang w:val="en-GB" w:eastAsia="sv-SE"/>
        </w:rPr>
        <w:t>number (%) or median (IQR)</w:t>
      </w:r>
      <w:r w:rsidR="00FB2189" w:rsidRPr="001554A2">
        <w:rPr>
          <w:rFonts w:cstheme="minorHAnsi"/>
          <w:szCs w:val="20"/>
          <w:lang w:val="en-GB"/>
        </w:rPr>
        <w:t xml:space="preserve">. </w:t>
      </w:r>
      <w:r w:rsidR="006E724C" w:rsidRPr="001554A2">
        <w:rPr>
          <w:rFonts w:cstheme="minorHAnsi"/>
          <w:szCs w:val="20"/>
          <w:lang w:val="en-GB"/>
        </w:rPr>
        <w:t xml:space="preserve">P-levels and HR from </w:t>
      </w:r>
      <w:r w:rsidR="00BC2C17" w:rsidRPr="001554A2">
        <w:rPr>
          <w:rFonts w:cstheme="minorHAnsi"/>
          <w:szCs w:val="20"/>
          <w:lang w:val="en-GB"/>
        </w:rPr>
        <w:t>Univariable</w:t>
      </w:r>
      <w:r w:rsidR="006E724C" w:rsidRPr="001554A2">
        <w:rPr>
          <w:rFonts w:cstheme="minorHAnsi"/>
          <w:szCs w:val="20"/>
          <w:lang w:val="en-GB"/>
        </w:rPr>
        <w:t xml:space="preserve"> Cox-regression. eGFR= Estimated </w:t>
      </w:r>
      <w:r w:rsidR="00EB3E5D" w:rsidRPr="001554A2">
        <w:rPr>
          <w:rFonts w:cstheme="minorHAnsi"/>
          <w:szCs w:val="20"/>
          <w:lang w:val="en-GB"/>
        </w:rPr>
        <w:t>glomerular filtration rate</w:t>
      </w:r>
      <w:r w:rsidR="00C14F20" w:rsidRPr="001554A2">
        <w:rPr>
          <w:rFonts w:cstheme="minorHAnsi"/>
          <w:szCs w:val="20"/>
          <w:lang w:val="en-GB"/>
        </w:rPr>
        <w:t>.</w:t>
      </w:r>
      <w:r w:rsidR="006E724C" w:rsidRPr="001554A2">
        <w:rPr>
          <w:rFonts w:cstheme="minorHAnsi"/>
          <w:szCs w:val="20"/>
          <w:lang w:val="en-GB"/>
        </w:rPr>
        <w:t xml:space="preserve"> PCI=</w:t>
      </w:r>
      <w:r w:rsidR="00EB3E5D" w:rsidRPr="001554A2">
        <w:rPr>
          <w:rFonts w:cstheme="minorHAnsi"/>
          <w:szCs w:val="20"/>
          <w:lang w:val="en-GB"/>
        </w:rPr>
        <w:t>percutaneous coronary intervention</w:t>
      </w:r>
      <w:r w:rsidR="00C14F20" w:rsidRPr="001554A2">
        <w:rPr>
          <w:rFonts w:cstheme="minorHAnsi"/>
          <w:szCs w:val="20"/>
          <w:lang w:val="en-GB"/>
        </w:rPr>
        <w:t>.</w:t>
      </w:r>
      <w:r w:rsidR="006E724C" w:rsidRPr="001554A2">
        <w:rPr>
          <w:rFonts w:cstheme="minorHAnsi"/>
          <w:szCs w:val="20"/>
          <w:lang w:val="en-GB"/>
        </w:rPr>
        <w:t xml:space="preserve"> COPD=</w:t>
      </w:r>
      <w:r w:rsidR="00EB3E5D" w:rsidRPr="001554A2">
        <w:rPr>
          <w:rFonts w:cstheme="minorHAnsi"/>
          <w:szCs w:val="20"/>
          <w:lang w:val="en-GB"/>
        </w:rPr>
        <w:t>chronic obstructive pulmonary disease</w:t>
      </w:r>
      <w:r w:rsidR="006E724C" w:rsidRPr="001554A2">
        <w:rPr>
          <w:rFonts w:cstheme="minorHAnsi"/>
          <w:szCs w:val="20"/>
          <w:lang w:val="en-GB"/>
        </w:rPr>
        <w:t>. AVA=</w:t>
      </w:r>
      <w:r w:rsidR="00EB3E5D" w:rsidRPr="001554A2">
        <w:rPr>
          <w:rFonts w:cstheme="minorHAnsi"/>
          <w:szCs w:val="20"/>
          <w:lang w:val="en-GB"/>
        </w:rPr>
        <w:t>aortic valve area</w:t>
      </w:r>
      <w:r w:rsidR="00C14F20" w:rsidRPr="001554A2">
        <w:rPr>
          <w:rFonts w:cstheme="minorHAnsi"/>
          <w:szCs w:val="20"/>
          <w:lang w:val="en-GB"/>
        </w:rPr>
        <w:t>.</w:t>
      </w:r>
      <w:r w:rsidR="006E724C" w:rsidRPr="001554A2">
        <w:rPr>
          <w:rFonts w:cstheme="minorHAnsi"/>
          <w:szCs w:val="20"/>
          <w:lang w:val="en-GB"/>
        </w:rPr>
        <w:t xml:space="preserve"> LVEF=</w:t>
      </w:r>
      <w:r w:rsidR="00EB3E5D" w:rsidRPr="001554A2">
        <w:rPr>
          <w:rFonts w:cstheme="minorHAnsi"/>
          <w:szCs w:val="20"/>
          <w:lang w:val="en-GB"/>
        </w:rPr>
        <w:t>left ventricular ejection fraction</w:t>
      </w:r>
      <w:r w:rsidR="00C14F20" w:rsidRPr="001554A2">
        <w:rPr>
          <w:rFonts w:cstheme="minorHAnsi"/>
          <w:szCs w:val="20"/>
          <w:lang w:val="en-GB"/>
        </w:rPr>
        <w:t>.</w:t>
      </w:r>
      <w:r w:rsidR="006E724C" w:rsidRPr="001554A2">
        <w:rPr>
          <w:rFonts w:cstheme="minorHAnsi"/>
          <w:szCs w:val="20"/>
          <w:lang w:val="en-GB"/>
        </w:rPr>
        <w:t xml:space="preserve"> SEV=Self </w:t>
      </w:r>
      <w:r w:rsidR="00EB3E5D" w:rsidRPr="001554A2">
        <w:rPr>
          <w:rFonts w:cstheme="minorHAnsi"/>
          <w:szCs w:val="20"/>
          <w:lang w:val="en-GB"/>
        </w:rPr>
        <w:t>expanding valve</w:t>
      </w:r>
      <w:r w:rsidR="006E724C" w:rsidRPr="001554A2">
        <w:rPr>
          <w:rFonts w:cstheme="minorHAnsi"/>
          <w:szCs w:val="20"/>
          <w:lang w:val="en-GB"/>
        </w:rPr>
        <w:t xml:space="preserve">. Variables </w:t>
      </w:r>
      <w:r w:rsidR="00F63ADF" w:rsidRPr="001554A2">
        <w:rPr>
          <w:rFonts w:cstheme="minorHAnsi"/>
          <w:szCs w:val="20"/>
          <w:lang w:val="en-GB"/>
        </w:rPr>
        <w:t xml:space="preserve">denoted </w:t>
      </w:r>
      <w:r w:rsidR="006E724C" w:rsidRPr="001554A2">
        <w:rPr>
          <w:rFonts w:cstheme="minorHAnsi"/>
          <w:szCs w:val="20"/>
          <w:lang w:val="en-GB"/>
        </w:rPr>
        <w:t xml:space="preserve">with * were entered in the </w:t>
      </w:r>
      <w:r w:rsidR="00BC2C17" w:rsidRPr="001554A2">
        <w:rPr>
          <w:rFonts w:cstheme="minorHAnsi"/>
          <w:szCs w:val="20"/>
          <w:lang w:val="en-GB"/>
        </w:rPr>
        <w:t>multivariable</w:t>
      </w:r>
      <w:r w:rsidR="006E724C" w:rsidRPr="001554A2">
        <w:rPr>
          <w:rFonts w:cstheme="minorHAnsi"/>
          <w:szCs w:val="20"/>
          <w:lang w:val="en-GB"/>
        </w:rPr>
        <w:t xml:space="preserve"> analysis. </w:t>
      </w:r>
      <w:r w:rsidR="002B5C4A" w:rsidRPr="001554A2">
        <w:rPr>
          <w:rFonts w:eastAsia="Times New Roman" w:cstheme="minorHAnsi"/>
          <w:color w:val="000000" w:themeColor="text1"/>
          <w:szCs w:val="20"/>
          <w:lang w:val="en-GB" w:eastAsia="sv-SE"/>
        </w:rPr>
        <w:t xml:space="preserve">† variables calculated form other variables in the SWENTRY registry. </w:t>
      </w:r>
    </w:p>
    <w:p w14:paraId="655CB4FE" w14:textId="77777777" w:rsidR="00EF7BEF" w:rsidRPr="001554A2" w:rsidRDefault="00EF7BEF">
      <w:pPr>
        <w:rPr>
          <w:rFonts w:eastAsia="Times New Roman" w:cstheme="minorHAnsi"/>
          <w:color w:val="000000" w:themeColor="text1"/>
          <w:szCs w:val="20"/>
          <w:lang w:val="en-GB" w:eastAsia="sv-SE"/>
        </w:rPr>
      </w:pPr>
      <w:r w:rsidRPr="001554A2">
        <w:rPr>
          <w:rFonts w:eastAsia="Times New Roman" w:cstheme="minorHAnsi"/>
          <w:color w:val="000000" w:themeColor="text1"/>
          <w:szCs w:val="20"/>
          <w:lang w:val="en-GB" w:eastAsia="sv-SE"/>
        </w:rPr>
        <w:br w:type="page"/>
      </w:r>
    </w:p>
    <w:p w14:paraId="68371ACF" w14:textId="77777777" w:rsidR="002654E3" w:rsidRPr="001554A2" w:rsidRDefault="002654E3" w:rsidP="008C0A51">
      <w:pPr>
        <w:spacing w:line="360" w:lineRule="auto"/>
        <w:rPr>
          <w:rFonts w:cstheme="minorHAnsi"/>
          <w:sz w:val="20"/>
          <w:szCs w:val="20"/>
          <w:lang w:val="en-GB"/>
        </w:rPr>
      </w:pPr>
    </w:p>
    <w:p w14:paraId="3E4EBE02" w14:textId="2B899839" w:rsidR="002654E3" w:rsidRPr="001554A2" w:rsidRDefault="00D05ADE" w:rsidP="002654E3">
      <w:pPr>
        <w:pStyle w:val="Rubrik1"/>
        <w:rPr>
          <w:lang w:val="en-GB"/>
        </w:rPr>
      </w:pPr>
      <w:bookmarkStart w:id="6" w:name="_Toc23193759"/>
      <w:proofErr w:type="spellStart"/>
      <w:r w:rsidRPr="001554A2">
        <w:rPr>
          <w:lang w:val="en-GB"/>
        </w:rPr>
        <w:t>eTable</w:t>
      </w:r>
      <w:proofErr w:type="spellEnd"/>
      <w:r w:rsidRPr="001554A2">
        <w:rPr>
          <w:lang w:val="en-GB"/>
        </w:rPr>
        <w:t xml:space="preserve"> 2</w:t>
      </w:r>
      <w:r w:rsidR="00F63ADF" w:rsidRPr="001554A2">
        <w:rPr>
          <w:lang w:val="en-GB"/>
        </w:rPr>
        <w:t xml:space="preserve"> – </w:t>
      </w:r>
      <w:r w:rsidR="002654E3" w:rsidRPr="001554A2">
        <w:rPr>
          <w:lang w:val="en-GB"/>
        </w:rPr>
        <w:t>Implantations per valve type and year</w:t>
      </w:r>
      <w:bookmarkEnd w:id="6"/>
    </w:p>
    <w:p w14:paraId="6DDC30C2" w14:textId="77777777" w:rsidR="002654E3" w:rsidRPr="001554A2" w:rsidRDefault="002654E3" w:rsidP="002654E3">
      <w:pPr>
        <w:rPr>
          <w:lang w:val="en-GB"/>
        </w:rPr>
      </w:pPr>
    </w:p>
    <w:tbl>
      <w:tblPr>
        <w:tblW w:w="10431" w:type="dxa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2552"/>
        <w:gridCol w:w="682"/>
        <w:gridCol w:w="567"/>
        <w:gridCol w:w="567"/>
        <w:gridCol w:w="709"/>
        <w:gridCol w:w="709"/>
        <w:gridCol w:w="708"/>
        <w:gridCol w:w="567"/>
        <w:gridCol w:w="709"/>
        <w:gridCol w:w="567"/>
        <w:gridCol w:w="567"/>
        <w:gridCol w:w="567"/>
        <w:gridCol w:w="960"/>
      </w:tblGrid>
      <w:tr w:rsidR="00C40103" w:rsidRPr="001554A2" w14:paraId="36191F76" w14:textId="77777777" w:rsidTr="003C4605">
        <w:trPr>
          <w:trHeight w:val="288"/>
        </w:trPr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EF7A50" w14:textId="77777777" w:rsidR="00C40103" w:rsidRPr="001554A2" w:rsidRDefault="00C40103" w:rsidP="00C40103">
            <w:pPr>
              <w:spacing w:after="0" w:line="240" w:lineRule="auto"/>
              <w:rPr>
                <w:rFonts w:ascii="Calibri" w:eastAsia="Times New Roman" w:hAnsi="Calibri" w:cs="Calibri"/>
                <w:b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b/>
                <w:color w:val="000000"/>
                <w:lang w:val="en-GB" w:eastAsia="sv-SE"/>
              </w:rPr>
              <w:t>Valve</w:t>
            </w:r>
          </w:p>
        </w:tc>
        <w:tc>
          <w:tcPr>
            <w:tcW w:w="6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343E2F" w14:textId="77777777" w:rsidR="00C40103" w:rsidRPr="001554A2" w:rsidRDefault="00C40103" w:rsidP="00C4010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b/>
                <w:color w:val="000000"/>
                <w:lang w:val="en-GB" w:eastAsia="sv-SE"/>
              </w:rPr>
              <w:t>Year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4252F0" w14:textId="77777777" w:rsidR="00C40103" w:rsidRPr="001554A2" w:rsidRDefault="00C40103" w:rsidP="00C4010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color w:val="000000"/>
                <w:lang w:val="en-GB" w:eastAsia="sv-SE"/>
              </w:rPr>
            </w:pP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748E11" w14:textId="77777777" w:rsidR="00C40103" w:rsidRPr="001554A2" w:rsidRDefault="00C40103" w:rsidP="00C4010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sv-SE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7AE397" w14:textId="77777777" w:rsidR="00C40103" w:rsidRPr="001554A2" w:rsidRDefault="00C40103" w:rsidP="00C4010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sv-SE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79E14A" w14:textId="77777777" w:rsidR="00C40103" w:rsidRPr="001554A2" w:rsidRDefault="00C40103" w:rsidP="00C4010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sv-SE"/>
              </w:rPr>
            </w:pP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C487A8" w14:textId="77777777" w:rsidR="00C40103" w:rsidRPr="001554A2" w:rsidRDefault="00C40103" w:rsidP="00C4010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sv-SE"/>
              </w:rPr>
            </w:pP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952594" w14:textId="77777777" w:rsidR="00C40103" w:rsidRPr="001554A2" w:rsidRDefault="00C40103" w:rsidP="00C4010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sv-SE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CF67AB" w14:textId="77777777" w:rsidR="00C40103" w:rsidRPr="001554A2" w:rsidRDefault="00C40103" w:rsidP="00C4010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sv-SE"/>
              </w:rPr>
            </w:pP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C90135" w14:textId="77777777" w:rsidR="00C40103" w:rsidRPr="001554A2" w:rsidRDefault="00C40103" w:rsidP="00C4010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sv-SE"/>
              </w:rPr>
            </w:pP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403248" w14:textId="77777777" w:rsidR="00C40103" w:rsidRPr="001554A2" w:rsidRDefault="00C40103" w:rsidP="00C4010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sv-SE"/>
              </w:rPr>
            </w:pP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D5E0CD" w14:textId="77777777" w:rsidR="00C40103" w:rsidRPr="001554A2" w:rsidRDefault="00C40103" w:rsidP="00C4010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sv-SE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1E00FF" w14:textId="77777777" w:rsidR="00C40103" w:rsidRPr="001554A2" w:rsidRDefault="00C40103" w:rsidP="00C4010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sv-SE"/>
              </w:rPr>
            </w:pPr>
          </w:p>
        </w:tc>
      </w:tr>
      <w:tr w:rsidR="00C40103" w:rsidRPr="001554A2" w14:paraId="4021DB5E" w14:textId="77777777" w:rsidTr="003C4605">
        <w:trPr>
          <w:trHeight w:val="516"/>
        </w:trPr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7CD8D020" w14:textId="77777777" w:rsidR="00C40103" w:rsidRPr="001554A2" w:rsidRDefault="00C40103" w:rsidP="00C40103">
            <w:pPr>
              <w:spacing w:after="0" w:line="240" w:lineRule="auto"/>
              <w:rPr>
                <w:rFonts w:ascii="Arial" w:eastAsia="Times New Roman" w:hAnsi="Arial" w:cs="Arial"/>
                <w:b/>
                <w:color w:val="000000"/>
                <w:sz w:val="18"/>
                <w:szCs w:val="18"/>
                <w:lang w:val="en-GB" w:eastAsia="sv-SE"/>
              </w:rPr>
            </w:pPr>
            <w:r w:rsidRPr="001554A2">
              <w:rPr>
                <w:rFonts w:ascii="Arial" w:eastAsia="Times New Roman" w:hAnsi="Arial" w:cs="Arial"/>
                <w:b/>
                <w:color w:val="000000"/>
                <w:sz w:val="18"/>
                <w:szCs w:val="18"/>
                <w:lang w:val="en-GB" w:eastAsia="sv-SE"/>
              </w:rPr>
              <w:t>Mechanical/Balloon Expandable (MEV/BEV)</w:t>
            </w:r>
          </w:p>
        </w:tc>
        <w:tc>
          <w:tcPr>
            <w:tcW w:w="682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B548CC" w14:textId="77777777" w:rsidR="00C40103" w:rsidRPr="001554A2" w:rsidRDefault="00C40103" w:rsidP="00C4010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sv-SE"/>
              </w:rPr>
            </w:pPr>
            <w:r w:rsidRPr="001554A2"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sv-SE"/>
              </w:rPr>
              <w:t>2008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B6869C" w14:textId="77777777" w:rsidR="00C40103" w:rsidRPr="001554A2" w:rsidRDefault="00C40103" w:rsidP="00C4010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sv-SE"/>
              </w:rPr>
            </w:pPr>
            <w:r w:rsidRPr="001554A2"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sv-SE"/>
              </w:rPr>
              <w:t>2009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56F9F8" w14:textId="77777777" w:rsidR="00C40103" w:rsidRPr="001554A2" w:rsidRDefault="00C40103" w:rsidP="00C4010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sv-SE"/>
              </w:rPr>
            </w:pPr>
            <w:r w:rsidRPr="001554A2"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sv-SE"/>
              </w:rPr>
              <w:t>201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C07D22" w14:textId="77777777" w:rsidR="00C40103" w:rsidRPr="001554A2" w:rsidRDefault="00C40103" w:rsidP="00C4010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sv-SE"/>
              </w:rPr>
            </w:pPr>
            <w:r w:rsidRPr="001554A2"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sv-SE"/>
              </w:rPr>
              <w:t>201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8D3341" w14:textId="77777777" w:rsidR="00C40103" w:rsidRPr="001554A2" w:rsidRDefault="00C40103" w:rsidP="00C4010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sv-SE"/>
              </w:rPr>
            </w:pPr>
            <w:r w:rsidRPr="001554A2"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sv-SE"/>
              </w:rPr>
              <w:t>2012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F41D66" w14:textId="77777777" w:rsidR="00C40103" w:rsidRPr="001554A2" w:rsidRDefault="00C40103" w:rsidP="00C4010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sv-SE"/>
              </w:rPr>
            </w:pPr>
            <w:r w:rsidRPr="001554A2"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sv-SE"/>
              </w:rPr>
              <w:t>2013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18DB9F" w14:textId="77777777" w:rsidR="00C40103" w:rsidRPr="001554A2" w:rsidRDefault="00C40103" w:rsidP="00C4010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sv-SE"/>
              </w:rPr>
            </w:pPr>
            <w:r w:rsidRPr="001554A2"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sv-SE"/>
              </w:rPr>
              <w:t>2014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AE4F7C" w14:textId="77777777" w:rsidR="00C40103" w:rsidRPr="001554A2" w:rsidRDefault="00C40103" w:rsidP="00C4010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sv-SE"/>
              </w:rPr>
            </w:pPr>
            <w:r w:rsidRPr="001554A2"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sv-SE"/>
              </w:rPr>
              <w:t>2015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2C111A" w14:textId="77777777" w:rsidR="00C40103" w:rsidRPr="001554A2" w:rsidRDefault="00C40103" w:rsidP="00C4010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sv-SE"/>
              </w:rPr>
            </w:pPr>
            <w:r w:rsidRPr="001554A2"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sv-SE"/>
              </w:rPr>
              <w:t>2016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98F01B" w14:textId="77777777" w:rsidR="00C40103" w:rsidRPr="001554A2" w:rsidRDefault="00C40103" w:rsidP="00C4010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sv-SE"/>
              </w:rPr>
            </w:pPr>
            <w:r w:rsidRPr="001554A2"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sv-SE"/>
              </w:rPr>
              <w:t>2017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401798" w14:textId="77777777" w:rsidR="00C40103" w:rsidRPr="001554A2" w:rsidRDefault="00C40103" w:rsidP="00C4010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sv-SE"/>
              </w:rPr>
            </w:pPr>
            <w:r w:rsidRPr="001554A2"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sv-SE"/>
              </w:rPr>
              <w:t>201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45D60F9D" w14:textId="77777777" w:rsidR="00C40103" w:rsidRPr="001554A2" w:rsidRDefault="00C40103" w:rsidP="00C40103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color w:val="000000"/>
                <w:sz w:val="18"/>
                <w:szCs w:val="18"/>
                <w:lang w:val="en-GB" w:eastAsia="sv-SE"/>
              </w:rPr>
            </w:pPr>
            <w:r w:rsidRPr="001554A2">
              <w:rPr>
                <w:rFonts w:ascii="Arial" w:eastAsia="Times New Roman" w:hAnsi="Arial" w:cs="Arial"/>
                <w:b/>
                <w:color w:val="000000"/>
                <w:sz w:val="18"/>
                <w:szCs w:val="18"/>
                <w:lang w:val="en-GB" w:eastAsia="sv-SE"/>
              </w:rPr>
              <w:t>Total</w:t>
            </w:r>
          </w:p>
        </w:tc>
      </w:tr>
      <w:tr w:rsidR="00C40103" w:rsidRPr="001554A2" w14:paraId="4B863C6B" w14:textId="77777777" w:rsidTr="003C4605">
        <w:trPr>
          <w:trHeight w:val="288"/>
        </w:trPr>
        <w:tc>
          <w:tcPr>
            <w:tcW w:w="255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DE97D1D" w14:textId="77777777" w:rsidR="00C40103" w:rsidRPr="001554A2" w:rsidRDefault="00C40103" w:rsidP="00C40103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sv-SE"/>
              </w:rPr>
            </w:pPr>
            <w:r w:rsidRPr="001554A2"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sv-SE"/>
              </w:rPr>
              <w:t>Boston Lotus</w:t>
            </w:r>
          </w:p>
        </w:tc>
        <w:tc>
          <w:tcPr>
            <w:tcW w:w="682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auto"/>
            <w:noWrap/>
          </w:tcPr>
          <w:p w14:paraId="3171A4D1" w14:textId="5BA9A4DD" w:rsidR="00C40103" w:rsidRPr="001554A2" w:rsidRDefault="00C40103" w:rsidP="00C4010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sv-SE"/>
              </w:rPr>
            </w:pPr>
          </w:p>
        </w:tc>
        <w:tc>
          <w:tcPr>
            <w:tcW w:w="56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</w:tcPr>
          <w:p w14:paraId="6FCCB353" w14:textId="33AF0042" w:rsidR="00C40103" w:rsidRPr="001554A2" w:rsidRDefault="00C40103" w:rsidP="00C4010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sv-SE"/>
              </w:rPr>
            </w:pPr>
          </w:p>
        </w:tc>
        <w:tc>
          <w:tcPr>
            <w:tcW w:w="56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</w:tcPr>
          <w:p w14:paraId="1B086958" w14:textId="3EB1524C" w:rsidR="00C40103" w:rsidRPr="001554A2" w:rsidRDefault="00C40103" w:rsidP="00C4010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sv-SE"/>
              </w:rPr>
            </w:pPr>
          </w:p>
        </w:tc>
        <w:tc>
          <w:tcPr>
            <w:tcW w:w="70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</w:tcPr>
          <w:p w14:paraId="2CBE27EA" w14:textId="2F5A851C" w:rsidR="00C40103" w:rsidRPr="001554A2" w:rsidRDefault="00C40103" w:rsidP="00C4010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sv-SE"/>
              </w:rPr>
            </w:pPr>
          </w:p>
        </w:tc>
        <w:tc>
          <w:tcPr>
            <w:tcW w:w="70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</w:tcPr>
          <w:p w14:paraId="160E18C6" w14:textId="36427A4C" w:rsidR="00C40103" w:rsidRPr="001554A2" w:rsidRDefault="00C40103" w:rsidP="00C4010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sv-SE"/>
              </w:rPr>
            </w:pPr>
          </w:p>
        </w:tc>
        <w:tc>
          <w:tcPr>
            <w:tcW w:w="70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5D91276" w14:textId="77777777" w:rsidR="00C40103" w:rsidRPr="001554A2" w:rsidRDefault="00C40103" w:rsidP="00C4010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sv-SE"/>
              </w:rPr>
            </w:pPr>
            <w:r w:rsidRPr="001554A2"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sv-SE"/>
              </w:rPr>
              <w:t>9</w:t>
            </w:r>
          </w:p>
        </w:tc>
        <w:tc>
          <w:tcPr>
            <w:tcW w:w="56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3A60AFD" w14:textId="77777777" w:rsidR="00C40103" w:rsidRPr="001554A2" w:rsidRDefault="00C40103" w:rsidP="00C4010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sv-SE"/>
              </w:rPr>
            </w:pPr>
            <w:r w:rsidRPr="001554A2"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sv-SE"/>
              </w:rPr>
              <w:t>38</w:t>
            </w:r>
          </w:p>
        </w:tc>
        <w:tc>
          <w:tcPr>
            <w:tcW w:w="70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40068BE" w14:textId="77777777" w:rsidR="00C40103" w:rsidRPr="001554A2" w:rsidRDefault="00C40103" w:rsidP="00C4010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sv-SE"/>
              </w:rPr>
            </w:pPr>
            <w:r w:rsidRPr="001554A2"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sv-SE"/>
              </w:rPr>
              <w:t>78</w:t>
            </w:r>
          </w:p>
        </w:tc>
        <w:tc>
          <w:tcPr>
            <w:tcW w:w="56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EBF4340" w14:textId="77777777" w:rsidR="00C40103" w:rsidRPr="001554A2" w:rsidRDefault="00C40103" w:rsidP="00C4010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sv-SE"/>
              </w:rPr>
            </w:pPr>
            <w:r w:rsidRPr="001554A2"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sv-SE"/>
              </w:rPr>
              <w:t>79</w:t>
            </w:r>
          </w:p>
        </w:tc>
        <w:tc>
          <w:tcPr>
            <w:tcW w:w="56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A83BC67" w14:textId="77777777" w:rsidR="00C40103" w:rsidRPr="001554A2" w:rsidRDefault="00C40103" w:rsidP="00C4010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sv-SE"/>
              </w:rPr>
            </w:pPr>
            <w:r w:rsidRPr="001554A2"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sv-SE"/>
              </w:rPr>
              <w:t>7</w:t>
            </w:r>
          </w:p>
        </w:tc>
        <w:tc>
          <w:tcPr>
            <w:tcW w:w="567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14:paraId="4ADF8034" w14:textId="5054DE4F" w:rsidR="00C40103" w:rsidRPr="001554A2" w:rsidRDefault="00C40103" w:rsidP="00C4010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sv-SE"/>
              </w:rPr>
            </w:pP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B461AFC" w14:textId="77777777" w:rsidR="00C40103" w:rsidRPr="001554A2" w:rsidRDefault="00C40103" w:rsidP="00C40103">
            <w:pPr>
              <w:spacing w:after="0" w:line="240" w:lineRule="auto"/>
              <w:jc w:val="right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en-GB" w:eastAsia="sv-SE"/>
              </w:rPr>
            </w:pPr>
            <w:r w:rsidRPr="001554A2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en-GB" w:eastAsia="sv-SE"/>
              </w:rPr>
              <w:t>211</w:t>
            </w:r>
          </w:p>
        </w:tc>
      </w:tr>
      <w:tr w:rsidR="00C40103" w:rsidRPr="001554A2" w14:paraId="447591B5" w14:textId="77777777" w:rsidTr="003C4605">
        <w:trPr>
          <w:trHeight w:val="288"/>
        </w:trPr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7C8ACE9" w14:textId="77777777" w:rsidR="00C40103" w:rsidRPr="001554A2" w:rsidRDefault="00C40103" w:rsidP="00C40103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sv-SE"/>
              </w:rPr>
            </w:pPr>
            <w:r w:rsidRPr="001554A2"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sv-SE"/>
              </w:rPr>
              <w:t xml:space="preserve">Edwards </w:t>
            </w:r>
            <w:proofErr w:type="spellStart"/>
            <w:r w:rsidRPr="001554A2"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sv-SE"/>
              </w:rPr>
              <w:t>Sapien</w:t>
            </w:r>
            <w:proofErr w:type="spellEnd"/>
            <w:r w:rsidRPr="001554A2"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sv-SE"/>
              </w:rPr>
              <w:t xml:space="preserve"> 3</w:t>
            </w:r>
          </w:p>
        </w:tc>
        <w:tc>
          <w:tcPr>
            <w:tcW w:w="682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</w:tcPr>
          <w:p w14:paraId="689E50E4" w14:textId="7E8C4F27" w:rsidR="00C40103" w:rsidRPr="001554A2" w:rsidRDefault="00C40103" w:rsidP="00C4010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sv-SE"/>
              </w:rPr>
            </w:pP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1C922A8C" w14:textId="19376E39" w:rsidR="00C40103" w:rsidRPr="001554A2" w:rsidRDefault="00C40103" w:rsidP="00C4010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sv-SE"/>
              </w:rPr>
            </w:pP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2E771008" w14:textId="48EF23A6" w:rsidR="00C40103" w:rsidRPr="001554A2" w:rsidRDefault="00C40103" w:rsidP="00C4010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sv-SE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28AECE36" w14:textId="5CAF3773" w:rsidR="00C40103" w:rsidRPr="001554A2" w:rsidRDefault="00C40103" w:rsidP="00C4010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sv-SE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5529B626" w14:textId="31C7E52A" w:rsidR="00C40103" w:rsidRPr="001554A2" w:rsidRDefault="00C40103" w:rsidP="00C4010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sv-SE"/>
              </w:rPr>
            </w:pP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3C3DA30D" w14:textId="61952561" w:rsidR="00C40103" w:rsidRPr="001554A2" w:rsidRDefault="00C40103" w:rsidP="00C4010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sv-SE"/>
              </w:rPr>
            </w:pP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23A4FBFF" w14:textId="162697AA" w:rsidR="00C40103" w:rsidRPr="001554A2" w:rsidRDefault="00C40103" w:rsidP="00C4010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sv-SE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B642A0D" w14:textId="77777777" w:rsidR="00C40103" w:rsidRPr="001554A2" w:rsidRDefault="00C40103" w:rsidP="00C4010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sv-SE"/>
              </w:rPr>
            </w:pPr>
            <w:r w:rsidRPr="001554A2"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sv-SE"/>
              </w:rPr>
              <w:t>22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CADE1FB" w14:textId="77777777" w:rsidR="00C40103" w:rsidRPr="001554A2" w:rsidRDefault="00C40103" w:rsidP="00C4010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sv-SE"/>
              </w:rPr>
            </w:pPr>
            <w:r w:rsidRPr="001554A2"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sv-SE"/>
              </w:rPr>
              <w:t>294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5C328EF" w14:textId="77777777" w:rsidR="00C40103" w:rsidRPr="001554A2" w:rsidRDefault="00C40103" w:rsidP="00C4010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sv-SE"/>
              </w:rPr>
            </w:pPr>
            <w:r w:rsidRPr="001554A2"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sv-SE"/>
              </w:rPr>
              <w:t>374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14:paraId="3B062EFE" w14:textId="77777777" w:rsidR="00C40103" w:rsidRPr="001554A2" w:rsidRDefault="00C40103" w:rsidP="00C4010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sv-SE"/>
              </w:rPr>
            </w:pPr>
            <w:r w:rsidRPr="001554A2"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sv-SE"/>
              </w:rPr>
              <w:t>23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7459BC3" w14:textId="77777777" w:rsidR="00C40103" w:rsidRPr="001554A2" w:rsidRDefault="00C40103" w:rsidP="00C40103">
            <w:pPr>
              <w:spacing w:after="0" w:line="240" w:lineRule="auto"/>
              <w:jc w:val="right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en-GB" w:eastAsia="sv-SE"/>
              </w:rPr>
            </w:pPr>
            <w:r w:rsidRPr="001554A2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en-GB" w:eastAsia="sv-SE"/>
              </w:rPr>
              <w:t>922</w:t>
            </w:r>
          </w:p>
        </w:tc>
      </w:tr>
      <w:tr w:rsidR="00C40103" w:rsidRPr="001554A2" w14:paraId="12F639E1" w14:textId="77777777" w:rsidTr="003C4605">
        <w:trPr>
          <w:trHeight w:val="288"/>
        </w:trPr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D63AEFC" w14:textId="77777777" w:rsidR="00C40103" w:rsidRPr="001554A2" w:rsidRDefault="00C40103" w:rsidP="00C40103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sv-SE"/>
              </w:rPr>
            </w:pPr>
            <w:r w:rsidRPr="001554A2"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sv-SE"/>
              </w:rPr>
              <w:t xml:space="preserve">Edwards </w:t>
            </w:r>
            <w:proofErr w:type="spellStart"/>
            <w:r w:rsidRPr="001554A2"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sv-SE"/>
              </w:rPr>
              <w:t>Sapien</w:t>
            </w:r>
            <w:proofErr w:type="spellEnd"/>
            <w:r w:rsidRPr="001554A2"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sv-SE"/>
              </w:rPr>
              <w:t xml:space="preserve"> 3 Ultra</w:t>
            </w:r>
          </w:p>
        </w:tc>
        <w:tc>
          <w:tcPr>
            <w:tcW w:w="682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</w:tcPr>
          <w:p w14:paraId="243CD868" w14:textId="3F8444EC" w:rsidR="00C40103" w:rsidRPr="001554A2" w:rsidRDefault="00C40103" w:rsidP="00C4010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sv-SE"/>
              </w:rPr>
            </w:pP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4D46E61F" w14:textId="130B9C9F" w:rsidR="00C40103" w:rsidRPr="001554A2" w:rsidRDefault="00C40103" w:rsidP="00C4010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sv-SE"/>
              </w:rPr>
            </w:pP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33F71305" w14:textId="5E62E582" w:rsidR="00C40103" w:rsidRPr="001554A2" w:rsidRDefault="00C40103" w:rsidP="00C4010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sv-SE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28A185E7" w14:textId="3CE2A864" w:rsidR="00C40103" w:rsidRPr="001554A2" w:rsidRDefault="00C40103" w:rsidP="00C4010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sv-SE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579AB5A6" w14:textId="24C5372E" w:rsidR="00C40103" w:rsidRPr="001554A2" w:rsidRDefault="00C40103" w:rsidP="00C4010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sv-SE"/>
              </w:rPr>
            </w:pP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65378D20" w14:textId="38D37F3E" w:rsidR="00C40103" w:rsidRPr="001554A2" w:rsidRDefault="00C40103" w:rsidP="00C4010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sv-SE"/>
              </w:rPr>
            </w:pP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1F2DED14" w14:textId="0DE582B1" w:rsidR="00C40103" w:rsidRPr="001554A2" w:rsidRDefault="00C40103" w:rsidP="00C4010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sv-SE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3FECD3AF" w14:textId="31C28142" w:rsidR="00C40103" w:rsidRPr="001554A2" w:rsidRDefault="00C40103" w:rsidP="00C4010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sv-SE"/>
              </w:rPr>
            </w:pP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7B81BBFC" w14:textId="21862191" w:rsidR="00C40103" w:rsidRPr="001554A2" w:rsidRDefault="00C40103" w:rsidP="00C4010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sv-SE"/>
              </w:rPr>
            </w:pP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3B15A377" w14:textId="67C59230" w:rsidR="00C40103" w:rsidRPr="001554A2" w:rsidRDefault="00C40103" w:rsidP="00C4010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sv-SE"/>
              </w:rPr>
            </w:pPr>
          </w:p>
        </w:tc>
        <w:tc>
          <w:tcPr>
            <w:tcW w:w="56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14:paraId="482CDBE1" w14:textId="77777777" w:rsidR="00C40103" w:rsidRPr="001554A2" w:rsidRDefault="00C40103" w:rsidP="00C4010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sv-SE"/>
              </w:rPr>
            </w:pPr>
            <w:r w:rsidRPr="001554A2"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sv-SE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BFC23CC" w14:textId="77777777" w:rsidR="00C40103" w:rsidRPr="001554A2" w:rsidRDefault="00C40103" w:rsidP="00C40103">
            <w:pPr>
              <w:spacing w:after="0" w:line="240" w:lineRule="auto"/>
              <w:jc w:val="right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en-GB" w:eastAsia="sv-SE"/>
              </w:rPr>
            </w:pPr>
            <w:r w:rsidRPr="001554A2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en-GB" w:eastAsia="sv-SE"/>
              </w:rPr>
              <w:t>2</w:t>
            </w:r>
          </w:p>
        </w:tc>
      </w:tr>
      <w:tr w:rsidR="00C40103" w:rsidRPr="001554A2" w14:paraId="3C8CF7FA" w14:textId="77777777" w:rsidTr="003C4605">
        <w:trPr>
          <w:trHeight w:val="288"/>
        </w:trPr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B172E74" w14:textId="57CBF278" w:rsidR="00C40103" w:rsidRPr="001554A2" w:rsidRDefault="00C40103" w:rsidP="003C4605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sv-SE"/>
              </w:rPr>
            </w:pPr>
            <w:r w:rsidRPr="001554A2"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sv-SE"/>
              </w:rPr>
              <w:t xml:space="preserve">Edwards </w:t>
            </w:r>
            <w:proofErr w:type="spellStart"/>
            <w:r w:rsidRPr="001554A2"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sv-SE"/>
              </w:rPr>
              <w:t>Sapien</w:t>
            </w:r>
            <w:proofErr w:type="spellEnd"/>
            <w:r w:rsidRPr="001554A2"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sv-SE"/>
              </w:rPr>
              <w:t xml:space="preserve"> </w:t>
            </w:r>
            <w:r w:rsidR="003C4605" w:rsidRPr="001554A2"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sv-SE"/>
              </w:rPr>
              <w:t>/</w:t>
            </w:r>
            <w:r w:rsidRPr="001554A2"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sv-SE"/>
              </w:rPr>
              <w:t xml:space="preserve"> </w:t>
            </w:r>
            <w:proofErr w:type="spellStart"/>
            <w:r w:rsidRPr="001554A2"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sv-SE"/>
              </w:rPr>
              <w:t>Sapien</w:t>
            </w:r>
            <w:proofErr w:type="spellEnd"/>
            <w:r w:rsidRPr="001554A2"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sv-SE"/>
              </w:rPr>
              <w:t xml:space="preserve"> XT</w:t>
            </w:r>
          </w:p>
        </w:tc>
        <w:tc>
          <w:tcPr>
            <w:tcW w:w="682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hideMark/>
          </w:tcPr>
          <w:p w14:paraId="135DD715" w14:textId="77777777" w:rsidR="00C40103" w:rsidRPr="001554A2" w:rsidRDefault="00C40103" w:rsidP="00C4010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sv-SE"/>
              </w:rPr>
            </w:pPr>
            <w:r w:rsidRPr="001554A2"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sv-SE"/>
              </w:rPr>
              <w:t>25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2110A49" w14:textId="77777777" w:rsidR="00C40103" w:rsidRPr="001554A2" w:rsidRDefault="00C40103" w:rsidP="00C4010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sv-SE"/>
              </w:rPr>
            </w:pPr>
            <w:r w:rsidRPr="001554A2"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sv-SE"/>
              </w:rPr>
              <w:t>64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2C45B33" w14:textId="77777777" w:rsidR="00C40103" w:rsidRPr="001554A2" w:rsidRDefault="00C40103" w:rsidP="00C4010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sv-SE"/>
              </w:rPr>
            </w:pPr>
            <w:r w:rsidRPr="001554A2"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sv-SE"/>
              </w:rPr>
              <w:t>7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1EB94B6" w14:textId="77777777" w:rsidR="00C40103" w:rsidRPr="001554A2" w:rsidRDefault="00C40103" w:rsidP="00C4010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sv-SE"/>
              </w:rPr>
            </w:pPr>
            <w:r w:rsidRPr="001554A2"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sv-SE"/>
              </w:rPr>
              <w:t>93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5B4D426" w14:textId="77777777" w:rsidR="00C40103" w:rsidRPr="001554A2" w:rsidRDefault="00C40103" w:rsidP="00C4010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sv-SE"/>
              </w:rPr>
            </w:pPr>
            <w:r w:rsidRPr="001554A2"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sv-SE"/>
              </w:rPr>
              <w:t>104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53B7AF6" w14:textId="77777777" w:rsidR="00C40103" w:rsidRPr="001554A2" w:rsidRDefault="00C40103" w:rsidP="00C4010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sv-SE"/>
              </w:rPr>
            </w:pPr>
            <w:r w:rsidRPr="001554A2"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sv-SE"/>
              </w:rPr>
              <w:t>137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5E92250" w14:textId="77777777" w:rsidR="00C40103" w:rsidRPr="001554A2" w:rsidRDefault="00C40103" w:rsidP="00C4010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sv-SE"/>
              </w:rPr>
            </w:pPr>
            <w:r w:rsidRPr="001554A2"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sv-SE"/>
              </w:rPr>
              <w:t>166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BD5FCC0" w14:textId="77777777" w:rsidR="00C40103" w:rsidRPr="001554A2" w:rsidRDefault="00C40103" w:rsidP="00C4010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sv-SE"/>
              </w:rPr>
            </w:pPr>
            <w:r w:rsidRPr="001554A2"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sv-SE"/>
              </w:rPr>
              <w:t>194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B4E399A" w14:textId="77777777" w:rsidR="00C40103" w:rsidRPr="001554A2" w:rsidRDefault="00C40103" w:rsidP="00C4010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sv-SE"/>
              </w:rPr>
            </w:pPr>
            <w:r w:rsidRPr="001554A2"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sv-SE"/>
              </w:rPr>
              <w:t>7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3049958" w14:textId="62E16EF7" w:rsidR="00C40103" w:rsidRPr="001554A2" w:rsidRDefault="00C40103" w:rsidP="00C4010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sv-SE"/>
              </w:rPr>
            </w:pPr>
          </w:p>
        </w:tc>
        <w:tc>
          <w:tcPr>
            <w:tcW w:w="56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14:paraId="227B9AFD" w14:textId="77777777" w:rsidR="00C40103" w:rsidRPr="001554A2" w:rsidRDefault="00C40103" w:rsidP="00C4010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sv-SE"/>
              </w:rPr>
            </w:pPr>
            <w:r w:rsidRPr="001554A2"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sv-SE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AF5A377" w14:textId="77777777" w:rsidR="00C40103" w:rsidRPr="001554A2" w:rsidRDefault="00C40103" w:rsidP="00C40103">
            <w:pPr>
              <w:spacing w:after="0" w:line="240" w:lineRule="auto"/>
              <w:jc w:val="right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en-GB" w:eastAsia="sv-SE"/>
              </w:rPr>
            </w:pPr>
            <w:r w:rsidRPr="001554A2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en-GB" w:eastAsia="sv-SE"/>
              </w:rPr>
              <w:t>861</w:t>
            </w:r>
          </w:p>
        </w:tc>
      </w:tr>
      <w:tr w:rsidR="00C40103" w:rsidRPr="001554A2" w14:paraId="18C4B134" w14:textId="77777777" w:rsidTr="003C4605">
        <w:trPr>
          <w:trHeight w:val="288"/>
        </w:trPr>
        <w:tc>
          <w:tcPr>
            <w:tcW w:w="255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14:paraId="07121375" w14:textId="77777777" w:rsidR="00C40103" w:rsidRPr="001554A2" w:rsidRDefault="00C40103" w:rsidP="00C40103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en-GB" w:eastAsia="sv-SE"/>
              </w:rPr>
            </w:pPr>
            <w:r w:rsidRPr="001554A2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en-GB" w:eastAsia="sv-SE"/>
              </w:rPr>
              <w:t>Self-expanding (SEV)</w:t>
            </w:r>
          </w:p>
        </w:tc>
        <w:tc>
          <w:tcPr>
            <w:tcW w:w="682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B81169D" w14:textId="1A692CE6" w:rsidR="00C40103" w:rsidRPr="001554A2" w:rsidRDefault="00C40103" w:rsidP="00C4010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24D7E33" w14:textId="77777777" w:rsidR="00C40103" w:rsidRPr="001554A2" w:rsidRDefault="00C40103" w:rsidP="00C4010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1EF12FC" w14:textId="77777777" w:rsidR="00C40103" w:rsidRPr="001554A2" w:rsidRDefault="00C40103" w:rsidP="00C4010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sv-SE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BB8510C" w14:textId="77777777" w:rsidR="00C40103" w:rsidRPr="001554A2" w:rsidRDefault="00C40103" w:rsidP="00C4010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sv-SE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90A21BB" w14:textId="77777777" w:rsidR="00C40103" w:rsidRPr="001554A2" w:rsidRDefault="00C40103" w:rsidP="00C4010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sv-SE"/>
              </w:rPr>
            </w:pP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4BD042F" w14:textId="77777777" w:rsidR="00C40103" w:rsidRPr="001554A2" w:rsidRDefault="00C40103" w:rsidP="00C4010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sv-SE"/>
              </w:rPr>
            </w:pP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2566594" w14:textId="77777777" w:rsidR="00C40103" w:rsidRPr="001554A2" w:rsidRDefault="00C40103" w:rsidP="00C4010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sv-SE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783A4D2" w14:textId="77777777" w:rsidR="00C40103" w:rsidRPr="001554A2" w:rsidRDefault="00C40103" w:rsidP="00C4010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sv-SE"/>
              </w:rPr>
            </w:pP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057061F" w14:textId="77777777" w:rsidR="00C40103" w:rsidRPr="001554A2" w:rsidRDefault="00C40103" w:rsidP="00C4010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sv-SE"/>
              </w:rPr>
            </w:pP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592BA70" w14:textId="77777777" w:rsidR="00C40103" w:rsidRPr="001554A2" w:rsidRDefault="00C40103" w:rsidP="00C4010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sv-SE"/>
              </w:rPr>
            </w:pP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073919" w14:textId="4FEC45E6" w:rsidR="00C40103" w:rsidRPr="001554A2" w:rsidRDefault="00C40103" w:rsidP="00C4010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52648D4" w14:textId="77777777" w:rsidR="00C40103" w:rsidRPr="001554A2" w:rsidRDefault="00C40103" w:rsidP="00C40103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b/>
                <w:bCs/>
                <w:color w:val="000000"/>
                <w:lang w:val="en-GB" w:eastAsia="sv-SE"/>
              </w:rPr>
              <w:t> </w:t>
            </w:r>
          </w:p>
        </w:tc>
      </w:tr>
      <w:tr w:rsidR="00C40103" w:rsidRPr="001554A2" w14:paraId="100FC3BF" w14:textId="77777777" w:rsidTr="003C4605">
        <w:trPr>
          <w:trHeight w:val="288"/>
        </w:trPr>
        <w:tc>
          <w:tcPr>
            <w:tcW w:w="255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CCED69B" w14:textId="77777777" w:rsidR="00C40103" w:rsidRPr="001554A2" w:rsidRDefault="00C40103" w:rsidP="00C40103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sv-SE"/>
              </w:rPr>
            </w:pPr>
            <w:r w:rsidRPr="001554A2"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sv-SE"/>
              </w:rPr>
              <w:t>Abbot Portico</w:t>
            </w:r>
          </w:p>
        </w:tc>
        <w:tc>
          <w:tcPr>
            <w:tcW w:w="682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auto"/>
            <w:noWrap/>
          </w:tcPr>
          <w:p w14:paraId="360BD36C" w14:textId="178F9E5B" w:rsidR="00C40103" w:rsidRPr="001554A2" w:rsidRDefault="00C40103" w:rsidP="00C4010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sv-SE"/>
              </w:rPr>
            </w:pPr>
          </w:p>
        </w:tc>
        <w:tc>
          <w:tcPr>
            <w:tcW w:w="56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</w:tcPr>
          <w:p w14:paraId="7EBAAB46" w14:textId="5FD20827" w:rsidR="00C40103" w:rsidRPr="001554A2" w:rsidRDefault="00C40103" w:rsidP="00C4010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sv-SE"/>
              </w:rPr>
            </w:pPr>
          </w:p>
        </w:tc>
        <w:tc>
          <w:tcPr>
            <w:tcW w:w="56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</w:tcPr>
          <w:p w14:paraId="5A49A2DA" w14:textId="7B329D86" w:rsidR="00C40103" w:rsidRPr="001554A2" w:rsidRDefault="00C40103" w:rsidP="00C4010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sv-SE"/>
              </w:rPr>
            </w:pPr>
          </w:p>
        </w:tc>
        <w:tc>
          <w:tcPr>
            <w:tcW w:w="70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</w:tcPr>
          <w:p w14:paraId="55F959F0" w14:textId="4F1BDE79" w:rsidR="00C40103" w:rsidRPr="001554A2" w:rsidRDefault="00C40103" w:rsidP="00C4010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sv-SE"/>
              </w:rPr>
            </w:pPr>
          </w:p>
        </w:tc>
        <w:tc>
          <w:tcPr>
            <w:tcW w:w="70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</w:tcPr>
          <w:p w14:paraId="59FC36BC" w14:textId="06463996" w:rsidR="00C40103" w:rsidRPr="001554A2" w:rsidRDefault="00C40103" w:rsidP="00C4010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sv-SE"/>
              </w:rPr>
            </w:pPr>
          </w:p>
        </w:tc>
        <w:tc>
          <w:tcPr>
            <w:tcW w:w="70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BCCAF60" w14:textId="77777777" w:rsidR="00C40103" w:rsidRPr="001554A2" w:rsidRDefault="00C40103" w:rsidP="00C4010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sv-SE"/>
              </w:rPr>
            </w:pPr>
            <w:r w:rsidRPr="001554A2"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sv-SE"/>
              </w:rPr>
              <w:t>1</w:t>
            </w:r>
          </w:p>
        </w:tc>
        <w:tc>
          <w:tcPr>
            <w:tcW w:w="56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670D0FD" w14:textId="77777777" w:rsidR="00C40103" w:rsidRPr="001554A2" w:rsidRDefault="00C40103" w:rsidP="00C4010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sv-SE"/>
              </w:rPr>
            </w:pPr>
            <w:r w:rsidRPr="001554A2"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sv-SE"/>
              </w:rPr>
              <w:t>11</w:t>
            </w:r>
          </w:p>
        </w:tc>
        <w:tc>
          <w:tcPr>
            <w:tcW w:w="70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10E4EF5" w14:textId="7D6AD3A4" w:rsidR="00C40103" w:rsidRPr="001554A2" w:rsidRDefault="00C40103" w:rsidP="00C4010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sv-SE"/>
              </w:rPr>
            </w:pPr>
          </w:p>
        </w:tc>
        <w:tc>
          <w:tcPr>
            <w:tcW w:w="56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CF7C6B3" w14:textId="77777777" w:rsidR="00C40103" w:rsidRPr="001554A2" w:rsidRDefault="00C40103" w:rsidP="00C4010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sv-SE"/>
              </w:rPr>
            </w:pPr>
            <w:r w:rsidRPr="001554A2"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sv-SE"/>
              </w:rPr>
              <w:t>32</w:t>
            </w:r>
          </w:p>
        </w:tc>
        <w:tc>
          <w:tcPr>
            <w:tcW w:w="56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88E95A0" w14:textId="77777777" w:rsidR="00C40103" w:rsidRPr="001554A2" w:rsidRDefault="00C40103" w:rsidP="00C4010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sv-SE"/>
              </w:rPr>
            </w:pPr>
            <w:r w:rsidRPr="001554A2"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sv-SE"/>
              </w:rPr>
              <w:t>13</w:t>
            </w:r>
          </w:p>
        </w:tc>
        <w:tc>
          <w:tcPr>
            <w:tcW w:w="567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14:paraId="610ED15F" w14:textId="77777777" w:rsidR="00C40103" w:rsidRPr="001554A2" w:rsidRDefault="00C40103" w:rsidP="00C4010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sv-SE"/>
              </w:rPr>
            </w:pPr>
            <w:r w:rsidRPr="001554A2"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sv-SE"/>
              </w:rPr>
              <w:t>32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08316D6" w14:textId="77777777" w:rsidR="00C40103" w:rsidRPr="001554A2" w:rsidRDefault="00C40103" w:rsidP="00C40103">
            <w:pPr>
              <w:spacing w:after="0" w:line="240" w:lineRule="auto"/>
              <w:jc w:val="right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en-GB" w:eastAsia="sv-SE"/>
              </w:rPr>
            </w:pPr>
            <w:r w:rsidRPr="001554A2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en-GB" w:eastAsia="sv-SE"/>
              </w:rPr>
              <w:t>89</w:t>
            </w:r>
          </w:p>
        </w:tc>
      </w:tr>
      <w:tr w:rsidR="00C40103" w:rsidRPr="001554A2" w14:paraId="3F82A87C" w14:textId="77777777" w:rsidTr="003C4605">
        <w:trPr>
          <w:trHeight w:val="288"/>
        </w:trPr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7D52C1C" w14:textId="77777777" w:rsidR="00C40103" w:rsidRPr="001554A2" w:rsidRDefault="00C40103" w:rsidP="00C40103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sv-SE"/>
              </w:rPr>
            </w:pPr>
            <w:proofErr w:type="spellStart"/>
            <w:r w:rsidRPr="001554A2"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sv-SE"/>
              </w:rPr>
              <w:t>JenaValve</w:t>
            </w:r>
            <w:proofErr w:type="spellEnd"/>
          </w:p>
        </w:tc>
        <w:tc>
          <w:tcPr>
            <w:tcW w:w="682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</w:tcPr>
          <w:p w14:paraId="580A1113" w14:textId="27048B9B" w:rsidR="00C40103" w:rsidRPr="001554A2" w:rsidRDefault="00C40103" w:rsidP="00C4010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sv-SE"/>
              </w:rPr>
            </w:pP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153DFD1E" w14:textId="27349352" w:rsidR="00C40103" w:rsidRPr="001554A2" w:rsidRDefault="00C40103" w:rsidP="00C4010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sv-SE"/>
              </w:rPr>
            </w:pP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06241B01" w14:textId="153B839B" w:rsidR="00C40103" w:rsidRPr="001554A2" w:rsidRDefault="00C40103" w:rsidP="00C4010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sv-SE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322CA432" w14:textId="433CF97A" w:rsidR="00C40103" w:rsidRPr="001554A2" w:rsidRDefault="00C40103" w:rsidP="00C4010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sv-SE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75A3D9CB" w14:textId="47B9F01A" w:rsidR="00C40103" w:rsidRPr="001554A2" w:rsidRDefault="00C40103" w:rsidP="00C4010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sv-SE"/>
              </w:rPr>
            </w:pP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29E73377" w14:textId="7BBAC8E5" w:rsidR="00C40103" w:rsidRPr="001554A2" w:rsidRDefault="00C40103" w:rsidP="00C4010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sv-SE"/>
              </w:rPr>
            </w:pP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5AE134E" w14:textId="77777777" w:rsidR="00C40103" w:rsidRPr="001554A2" w:rsidRDefault="00C40103" w:rsidP="00C4010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sv-SE"/>
              </w:rPr>
            </w:pPr>
            <w:r w:rsidRPr="001554A2"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sv-SE"/>
              </w:rPr>
              <w:t>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22275E38" w14:textId="61A0F2C0" w:rsidR="00C40103" w:rsidRPr="001554A2" w:rsidRDefault="00C40103" w:rsidP="00C4010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sv-SE"/>
              </w:rPr>
            </w:pP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5B565DBD" w14:textId="1F24CB88" w:rsidR="00C40103" w:rsidRPr="001554A2" w:rsidRDefault="00C40103" w:rsidP="00C4010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sv-SE"/>
              </w:rPr>
            </w:pP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1B56FBDF" w14:textId="7F70A2DC" w:rsidR="00C40103" w:rsidRPr="001554A2" w:rsidRDefault="00C40103" w:rsidP="00C4010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sv-SE"/>
              </w:rPr>
            </w:pPr>
          </w:p>
        </w:tc>
        <w:tc>
          <w:tcPr>
            <w:tcW w:w="56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7309562D" w14:textId="746C727A" w:rsidR="00C40103" w:rsidRPr="001554A2" w:rsidRDefault="00C40103" w:rsidP="00C4010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sv-SE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83BF714" w14:textId="77777777" w:rsidR="00C40103" w:rsidRPr="001554A2" w:rsidRDefault="00C40103" w:rsidP="00C40103">
            <w:pPr>
              <w:spacing w:after="0" w:line="240" w:lineRule="auto"/>
              <w:jc w:val="right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en-GB" w:eastAsia="sv-SE"/>
              </w:rPr>
            </w:pPr>
            <w:r w:rsidRPr="001554A2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en-GB" w:eastAsia="sv-SE"/>
              </w:rPr>
              <w:t>1</w:t>
            </w:r>
          </w:p>
        </w:tc>
      </w:tr>
      <w:tr w:rsidR="00C40103" w:rsidRPr="001554A2" w14:paraId="036052EB" w14:textId="77777777" w:rsidTr="003C4605">
        <w:trPr>
          <w:trHeight w:val="288"/>
        </w:trPr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2867E4F" w14:textId="1B714C31" w:rsidR="00C40103" w:rsidRPr="001554A2" w:rsidRDefault="00C40103" w:rsidP="003C4605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sv-SE"/>
              </w:rPr>
            </w:pPr>
            <w:r w:rsidRPr="001554A2"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sv-SE"/>
              </w:rPr>
              <w:t xml:space="preserve">Medtronic </w:t>
            </w:r>
            <w:proofErr w:type="spellStart"/>
            <w:r w:rsidRPr="001554A2"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sv-SE"/>
              </w:rPr>
              <w:t>CoreValve</w:t>
            </w:r>
            <w:proofErr w:type="spellEnd"/>
            <w:r w:rsidRPr="001554A2"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sv-SE"/>
              </w:rPr>
              <w:t xml:space="preserve"> </w:t>
            </w:r>
            <w:r w:rsidR="003C4605" w:rsidRPr="001554A2"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sv-SE"/>
              </w:rPr>
              <w:t>/</w:t>
            </w:r>
            <w:r w:rsidRPr="001554A2"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sv-SE"/>
              </w:rPr>
              <w:t xml:space="preserve"> </w:t>
            </w:r>
            <w:proofErr w:type="spellStart"/>
            <w:r w:rsidRPr="001554A2"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sv-SE"/>
              </w:rPr>
              <w:t>Evolut</w:t>
            </w:r>
            <w:proofErr w:type="spellEnd"/>
          </w:p>
        </w:tc>
        <w:tc>
          <w:tcPr>
            <w:tcW w:w="682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hideMark/>
          </w:tcPr>
          <w:p w14:paraId="4CA84755" w14:textId="77777777" w:rsidR="00C40103" w:rsidRPr="001554A2" w:rsidRDefault="00C40103" w:rsidP="00C4010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sv-SE"/>
              </w:rPr>
            </w:pPr>
            <w:r w:rsidRPr="001554A2"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sv-SE"/>
              </w:rPr>
              <w:t>49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EC56F47" w14:textId="77777777" w:rsidR="00C40103" w:rsidRPr="001554A2" w:rsidRDefault="00C40103" w:rsidP="00C4010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sv-SE"/>
              </w:rPr>
            </w:pPr>
            <w:r w:rsidRPr="001554A2"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sv-SE"/>
              </w:rPr>
              <w:t>68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74AEA1C" w14:textId="77777777" w:rsidR="00C40103" w:rsidRPr="001554A2" w:rsidRDefault="00C40103" w:rsidP="00C4010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sv-SE"/>
              </w:rPr>
            </w:pPr>
            <w:r w:rsidRPr="001554A2"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sv-SE"/>
              </w:rPr>
              <w:t>67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003FCA2" w14:textId="77777777" w:rsidR="00C40103" w:rsidRPr="001554A2" w:rsidRDefault="00C40103" w:rsidP="00C4010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sv-SE"/>
              </w:rPr>
            </w:pPr>
            <w:r w:rsidRPr="001554A2"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sv-SE"/>
              </w:rPr>
              <w:t>119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3FF78C4" w14:textId="77777777" w:rsidR="00C40103" w:rsidRPr="001554A2" w:rsidRDefault="00C40103" w:rsidP="00C4010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sv-SE"/>
              </w:rPr>
            </w:pPr>
            <w:r w:rsidRPr="001554A2"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sv-SE"/>
              </w:rPr>
              <w:t>159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AC8CD98" w14:textId="77777777" w:rsidR="00C40103" w:rsidRPr="001554A2" w:rsidRDefault="00C40103" w:rsidP="00C4010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sv-SE"/>
              </w:rPr>
            </w:pPr>
            <w:r w:rsidRPr="001554A2"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sv-SE"/>
              </w:rPr>
              <w:t>161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4843871" w14:textId="77777777" w:rsidR="00C40103" w:rsidRPr="001554A2" w:rsidRDefault="00C40103" w:rsidP="00C4010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sv-SE"/>
              </w:rPr>
            </w:pPr>
            <w:r w:rsidRPr="001554A2"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sv-SE"/>
              </w:rPr>
              <w:t>196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F761ECB" w14:textId="77777777" w:rsidR="00C40103" w:rsidRPr="001554A2" w:rsidRDefault="00C40103" w:rsidP="00C4010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sv-SE"/>
              </w:rPr>
            </w:pPr>
            <w:r w:rsidRPr="001554A2"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sv-SE"/>
              </w:rPr>
              <w:t>162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1882020" w14:textId="77777777" w:rsidR="00C40103" w:rsidRPr="001554A2" w:rsidRDefault="00C40103" w:rsidP="00C4010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sv-SE"/>
              </w:rPr>
            </w:pPr>
            <w:r w:rsidRPr="001554A2"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sv-SE"/>
              </w:rPr>
              <w:t>16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E451EF3" w14:textId="77777777" w:rsidR="00C40103" w:rsidRPr="001554A2" w:rsidRDefault="00C40103" w:rsidP="00C4010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sv-SE"/>
              </w:rPr>
            </w:pPr>
            <w:r w:rsidRPr="001554A2"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sv-SE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14:paraId="1CC13A61" w14:textId="77777777" w:rsidR="00C40103" w:rsidRPr="001554A2" w:rsidRDefault="00C40103" w:rsidP="00C4010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sv-SE"/>
              </w:rPr>
            </w:pPr>
            <w:r w:rsidRPr="001554A2"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sv-SE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BE961F9" w14:textId="77777777" w:rsidR="00C40103" w:rsidRPr="001554A2" w:rsidRDefault="00C40103" w:rsidP="00C40103">
            <w:pPr>
              <w:spacing w:after="0" w:line="240" w:lineRule="auto"/>
              <w:jc w:val="right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en-GB" w:eastAsia="sv-SE"/>
              </w:rPr>
            </w:pPr>
            <w:r w:rsidRPr="001554A2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en-GB" w:eastAsia="sv-SE"/>
              </w:rPr>
              <w:t>1000</w:t>
            </w:r>
          </w:p>
        </w:tc>
      </w:tr>
      <w:tr w:rsidR="00C40103" w:rsidRPr="001554A2" w14:paraId="3E000638" w14:textId="77777777" w:rsidTr="003C4605">
        <w:trPr>
          <w:trHeight w:val="288"/>
        </w:trPr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159C376" w14:textId="77777777" w:rsidR="00C40103" w:rsidRPr="001554A2" w:rsidRDefault="00C40103" w:rsidP="00C40103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sv-SE"/>
              </w:rPr>
            </w:pPr>
            <w:r w:rsidRPr="001554A2"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sv-SE"/>
              </w:rPr>
              <w:t xml:space="preserve">Medtronic </w:t>
            </w:r>
            <w:proofErr w:type="spellStart"/>
            <w:r w:rsidRPr="001554A2"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sv-SE"/>
              </w:rPr>
              <w:t>Evolut</w:t>
            </w:r>
            <w:proofErr w:type="spellEnd"/>
            <w:r w:rsidRPr="001554A2"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sv-SE"/>
              </w:rPr>
              <w:t xml:space="preserve"> PRO</w:t>
            </w:r>
          </w:p>
        </w:tc>
        <w:tc>
          <w:tcPr>
            <w:tcW w:w="682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</w:tcPr>
          <w:p w14:paraId="0BAC414A" w14:textId="5E7BCE0D" w:rsidR="00C40103" w:rsidRPr="001554A2" w:rsidRDefault="00C40103" w:rsidP="00C4010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sv-SE"/>
              </w:rPr>
            </w:pP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6A5168EE" w14:textId="0C70CD2C" w:rsidR="00C40103" w:rsidRPr="001554A2" w:rsidRDefault="00C40103" w:rsidP="00C4010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sv-SE"/>
              </w:rPr>
            </w:pP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50336361" w14:textId="745F70A1" w:rsidR="00C40103" w:rsidRPr="001554A2" w:rsidRDefault="00C40103" w:rsidP="00C4010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sv-SE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5E784FD0" w14:textId="25CAE928" w:rsidR="00C40103" w:rsidRPr="001554A2" w:rsidRDefault="00C40103" w:rsidP="00C4010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sv-SE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489AB4A8" w14:textId="33502C94" w:rsidR="00C40103" w:rsidRPr="001554A2" w:rsidRDefault="00C40103" w:rsidP="00C4010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sv-SE"/>
              </w:rPr>
            </w:pP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72115F8E" w14:textId="51FEB41A" w:rsidR="00C40103" w:rsidRPr="001554A2" w:rsidRDefault="00C40103" w:rsidP="00C4010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sv-SE"/>
              </w:rPr>
            </w:pP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1F8BB237" w14:textId="6DF102A0" w:rsidR="00C40103" w:rsidRPr="001554A2" w:rsidRDefault="00C40103" w:rsidP="00C4010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sv-SE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4D40A38C" w14:textId="32792E46" w:rsidR="00C40103" w:rsidRPr="001554A2" w:rsidRDefault="00C40103" w:rsidP="00C4010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sv-SE"/>
              </w:rPr>
            </w:pP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43CF1B35" w14:textId="768DA17D" w:rsidR="00C40103" w:rsidRPr="001554A2" w:rsidRDefault="00C40103" w:rsidP="00C4010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sv-SE"/>
              </w:rPr>
            </w:pP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B53A8ED" w14:textId="77777777" w:rsidR="00C40103" w:rsidRPr="001554A2" w:rsidRDefault="00C40103" w:rsidP="00C4010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sv-SE"/>
              </w:rPr>
            </w:pPr>
            <w:r w:rsidRPr="001554A2"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sv-SE"/>
              </w:rPr>
              <w:t>10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14:paraId="538482C8" w14:textId="77777777" w:rsidR="00C40103" w:rsidRPr="001554A2" w:rsidRDefault="00C40103" w:rsidP="00C4010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sv-SE"/>
              </w:rPr>
            </w:pPr>
            <w:r w:rsidRPr="001554A2"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sv-SE"/>
              </w:rPr>
              <w:t>2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D9A2812" w14:textId="77777777" w:rsidR="00C40103" w:rsidRPr="001554A2" w:rsidRDefault="00C40103" w:rsidP="00C40103">
            <w:pPr>
              <w:spacing w:after="0" w:line="240" w:lineRule="auto"/>
              <w:jc w:val="right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en-GB" w:eastAsia="sv-SE"/>
              </w:rPr>
            </w:pPr>
            <w:r w:rsidRPr="001554A2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en-GB" w:eastAsia="sv-SE"/>
              </w:rPr>
              <w:t>35</w:t>
            </w:r>
          </w:p>
        </w:tc>
      </w:tr>
      <w:tr w:rsidR="00C40103" w:rsidRPr="001554A2" w14:paraId="39EB8166" w14:textId="77777777" w:rsidTr="003C4605">
        <w:trPr>
          <w:trHeight w:val="288"/>
        </w:trPr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1FB575B" w14:textId="77777777" w:rsidR="00C40103" w:rsidRPr="001554A2" w:rsidRDefault="00C40103" w:rsidP="00C40103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sv-SE"/>
              </w:rPr>
            </w:pPr>
            <w:r w:rsidRPr="001554A2"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sv-SE"/>
              </w:rPr>
              <w:t xml:space="preserve">Medtronic </w:t>
            </w:r>
            <w:proofErr w:type="spellStart"/>
            <w:r w:rsidRPr="001554A2"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sv-SE"/>
              </w:rPr>
              <w:t>Evolut</w:t>
            </w:r>
            <w:proofErr w:type="spellEnd"/>
            <w:r w:rsidRPr="001554A2"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sv-SE"/>
              </w:rPr>
              <w:t xml:space="preserve"> R</w:t>
            </w:r>
          </w:p>
        </w:tc>
        <w:tc>
          <w:tcPr>
            <w:tcW w:w="682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</w:tcPr>
          <w:p w14:paraId="4252FCB3" w14:textId="62D49548" w:rsidR="00C40103" w:rsidRPr="001554A2" w:rsidRDefault="00C40103" w:rsidP="00C4010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sv-SE"/>
              </w:rPr>
            </w:pP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04B5332D" w14:textId="193A0B6A" w:rsidR="00C40103" w:rsidRPr="001554A2" w:rsidRDefault="00C40103" w:rsidP="00C4010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sv-SE"/>
              </w:rPr>
            </w:pP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3678F826" w14:textId="6B8CF258" w:rsidR="00C40103" w:rsidRPr="001554A2" w:rsidRDefault="00C40103" w:rsidP="00C4010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sv-SE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59D4A97D" w14:textId="3996DC44" w:rsidR="00C40103" w:rsidRPr="001554A2" w:rsidRDefault="00C40103" w:rsidP="00C4010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sv-SE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4E76F886" w14:textId="7B7E5BDB" w:rsidR="00C40103" w:rsidRPr="001554A2" w:rsidRDefault="00C40103" w:rsidP="00C4010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sv-SE"/>
              </w:rPr>
            </w:pP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45291DE5" w14:textId="6A4BDD86" w:rsidR="00C40103" w:rsidRPr="001554A2" w:rsidRDefault="00C40103" w:rsidP="00C4010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sv-SE"/>
              </w:rPr>
            </w:pP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556CC5A3" w14:textId="4E9CA3FC" w:rsidR="00C40103" w:rsidRPr="001554A2" w:rsidRDefault="00C40103" w:rsidP="00C4010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sv-SE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8E6EA30" w14:textId="77777777" w:rsidR="00C40103" w:rsidRPr="001554A2" w:rsidRDefault="00C40103" w:rsidP="00C4010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sv-SE"/>
              </w:rPr>
            </w:pPr>
            <w:r w:rsidRPr="001554A2"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sv-SE"/>
              </w:rPr>
              <w:t>77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DB30376" w14:textId="77777777" w:rsidR="00C40103" w:rsidRPr="001554A2" w:rsidRDefault="00C40103" w:rsidP="00C4010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sv-SE"/>
              </w:rPr>
            </w:pPr>
            <w:r w:rsidRPr="001554A2"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sv-SE"/>
              </w:rPr>
              <w:t>135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7989F68" w14:textId="77777777" w:rsidR="00C40103" w:rsidRPr="001554A2" w:rsidRDefault="00C40103" w:rsidP="00C4010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sv-SE"/>
              </w:rPr>
            </w:pPr>
            <w:r w:rsidRPr="001554A2"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sv-SE"/>
              </w:rPr>
              <w:t>275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14:paraId="752834F1" w14:textId="77777777" w:rsidR="00C40103" w:rsidRPr="001554A2" w:rsidRDefault="00C40103" w:rsidP="00C4010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sv-SE"/>
              </w:rPr>
            </w:pPr>
            <w:r w:rsidRPr="001554A2"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sv-SE"/>
              </w:rPr>
              <w:t>17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283EB6D" w14:textId="77777777" w:rsidR="00C40103" w:rsidRPr="001554A2" w:rsidRDefault="00C40103" w:rsidP="00C40103">
            <w:pPr>
              <w:spacing w:after="0" w:line="240" w:lineRule="auto"/>
              <w:jc w:val="right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en-GB" w:eastAsia="sv-SE"/>
              </w:rPr>
            </w:pPr>
            <w:r w:rsidRPr="001554A2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en-GB" w:eastAsia="sv-SE"/>
              </w:rPr>
              <w:t>662</w:t>
            </w:r>
          </w:p>
        </w:tc>
      </w:tr>
      <w:tr w:rsidR="00C40103" w:rsidRPr="001554A2" w14:paraId="2020907A" w14:textId="77777777" w:rsidTr="003C4605">
        <w:trPr>
          <w:trHeight w:val="288"/>
        </w:trPr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BB867E0" w14:textId="77777777" w:rsidR="00C40103" w:rsidRPr="001554A2" w:rsidRDefault="00C40103" w:rsidP="00C40103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sv-SE"/>
              </w:rPr>
            </w:pPr>
            <w:proofErr w:type="spellStart"/>
            <w:r w:rsidRPr="001554A2"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sv-SE"/>
              </w:rPr>
              <w:t>Symetis</w:t>
            </w:r>
            <w:proofErr w:type="spellEnd"/>
            <w:r w:rsidRPr="001554A2"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sv-SE"/>
              </w:rPr>
              <w:t xml:space="preserve"> </w:t>
            </w:r>
            <w:proofErr w:type="spellStart"/>
            <w:r w:rsidRPr="001554A2"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sv-SE"/>
              </w:rPr>
              <w:t>Acurate</w:t>
            </w:r>
            <w:proofErr w:type="spellEnd"/>
            <w:r w:rsidRPr="001554A2"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sv-SE"/>
              </w:rPr>
              <w:t xml:space="preserve"> neo/TF</w:t>
            </w:r>
          </w:p>
        </w:tc>
        <w:tc>
          <w:tcPr>
            <w:tcW w:w="682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</w:tcPr>
          <w:p w14:paraId="0C75CBF4" w14:textId="2EA4A692" w:rsidR="00C40103" w:rsidRPr="001554A2" w:rsidRDefault="00C40103" w:rsidP="00C4010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sv-SE"/>
              </w:rPr>
            </w:pP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1E1DFF5F" w14:textId="00A0A9F4" w:rsidR="00C40103" w:rsidRPr="001554A2" w:rsidRDefault="00C40103" w:rsidP="00C4010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sv-SE"/>
              </w:rPr>
            </w:pP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7FDAAE08" w14:textId="1B03ECD0" w:rsidR="00C40103" w:rsidRPr="001554A2" w:rsidRDefault="00C40103" w:rsidP="00C4010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sv-SE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035376E6" w14:textId="25431EDE" w:rsidR="00C40103" w:rsidRPr="001554A2" w:rsidRDefault="00C40103" w:rsidP="00C4010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sv-SE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34051120" w14:textId="20C44977" w:rsidR="00C40103" w:rsidRPr="001554A2" w:rsidRDefault="00C40103" w:rsidP="00C4010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sv-SE"/>
              </w:rPr>
            </w:pP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416EBB9D" w14:textId="690931B1" w:rsidR="00C40103" w:rsidRPr="001554A2" w:rsidRDefault="00C40103" w:rsidP="00C4010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sv-SE"/>
              </w:rPr>
            </w:pP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50204F59" w14:textId="43BA9C41" w:rsidR="00C40103" w:rsidRPr="001554A2" w:rsidRDefault="00C40103" w:rsidP="00C4010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sv-SE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290F6F5" w14:textId="77777777" w:rsidR="00C40103" w:rsidRPr="001554A2" w:rsidRDefault="00C40103" w:rsidP="00C4010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sv-SE"/>
              </w:rPr>
            </w:pPr>
            <w:r w:rsidRPr="001554A2"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sv-SE"/>
              </w:rPr>
              <w:t>22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E5EBE84" w14:textId="77777777" w:rsidR="00C40103" w:rsidRPr="001554A2" w:rsidRDefault="00C40103" w:rsidP="00C4010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sv-SE"/>
              </w:rPr>
            </w:pPr>
            <w:r w:rsidRPr="001554A2"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sv-SE"/>
              </w:rPr>
              <w:t>79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3BF998E" w14:textId="77777777" w:rsidR="00C40103" w:rsidRPr="001554A2" w:rsidRDefault="00C40103" w:rsidP="00C4010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sv-SE"/>
              </w:rPr>
            </w:pPr>
            <w:r w:rsidRPr="001554A2"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sv-SE"/>
              </w:rPr>
              <w:t>145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14:paraId="4872D7FE" w14:textId="35B1125B" w:rsidR="00C40103" w:rsidRPr="001554A2" w:rsidRDefault="00902B90" w:rsidP="00C4010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sv-SE"/>
              </w:rPr>
            </w:pPr>
            <w:r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sv-SE"/>
              </w:rPr>
              <w:t>17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8D50B54" w14:textId="04E3C33B" w:rsidR="00C40103" w:rsidRPr="001554A2" w:rsidRDefault="00C40103" w:rsidP="00C40103">
            <w:pPr>
              <w:spacing w:after="0" w:line="240" w:lineRule="auto"/>
              <w:jc w:val="right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en-GB" w:eastAsia="sv-SE"/>
              </w:rPr>
            </w:pPr>
            <w:r w:rsidRPr="001554A2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en-GB" w:eastAsia="sv-SE"/>
              </w:rPr>
              <w:t>4</w:t>
            </w:r>
            <w:r w:rsidR="00902B90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en-GB" w:eastAsia="sv-SE"/>
              </w:rPr>
              <w:t>21</w:t>
            </w:r>
          </w:p>
        </w:tc>
      </w:tr>
      <w:tr w:rsidR="00C40103" w:rsidRPr="001554A2" w14:paraId="5E6E5ECE" w14:textId="77777777" w:rsidTr="003C4605">
        <w:trPr>
          <w:trHeight w:val="288"/>
        </w:trPr>
        <w:tc>
          <w:tcPr>
            <w:tcW w:w="255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1C534EA5" w14:textId="77777777" w:rsidR="00C40103" w:rsidRPr="001554A2" w:rsidRDefault="00C40103" w:rsidP="00C40103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sv-SE"/>
              </w:rPr>
            </w:pPr>
            <w:proofErr w:type="spellStart"/>
            <w:r w:rsidRPr="001554A2"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sv-SE"/>
              </w:rPr>
              <w:t>Symetis</w:t>
            </w:r>
            <w:proofErr w:type="spellEnd"/>
            <w:r w:rsidRPr="001554A2"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sv-SE"/>
              </w:rPr>
              <w:t xml:space="preserve"> </w:t>
            </w:r>
            <w:proofErr w:type="spellStart"/>
            <w:r w:rsidRPr="001554A2"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sv-SE"/>
              </w:rPr>
              <w:t>Acurate</w:t>
            </w:r>
            <w:proofErr w:type="spellEnd"/>
            <w:r w:rsidRPr="001554A2"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sv-SE"/>
              </w:rPr>
              <w:t xml:space="preserve"> TA</w:t>
            </w:r>
          </w:p>
        </w:tc>
        <w:tc>
          <w:tcPr>
            <w:tcW w:w="682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42FCDDDE" w14:textId="4587C592" w:rsidR="00C40103" w:rsidRPr="001554A2" w:rsidRDefault="00C40103" w:rsidP="00C4010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sv-SE"/>
              </w:rPr>
            </w:pP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79D863E3" w14:textId="3DFD9D49" w:rsidR="00C40103" w:rsidRPr="001554A2" w:rsidRDefault="00C40103" w:rsidP="00C4010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sv-SE"/>
              </w:rPr>
            </w:pP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7D7CFE49" w14:textId="390CE017" w:rsidR="00C40103" w:rsidRPr="001554A2" w:rsidRDefault="00C40103" w:rsidP="00C4010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sv-SE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3F343C6B" w14:textId="1CEC873D" w:rsidR="00C40103" w:rsidRPr="001554A2" w:rsidRDefault="00C40103" w:rsidP="00C4010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sv-SE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51FE9F20" w14:textId="55CFB8AC" w:rsidR="00C40103" w:rsidRPr="001554A2" w:rsidRDefault="00C40103" w:rsidP="00C4010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sv-SE"/>
              </w:rPr>
            </w:pP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302B68B1" w14:textId="2D88025F" w:rsidR="00C40103" w:rsidRPr="001554A2" w:rsidRDefault="00C40103" w:rsidP="00C4010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sv-SE"/>
              </w:rPr>
            </w:pP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0C5C0E85" w14:textId="4A7960EB" w:rsidR="00C40103" w:rsidRPr="001554A2" w:rsidRDefault="00C40103" w:rsidP="00C4010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sv-SE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42A5AAFB" w14:textId="356DA5AB" w:rsidR="00C40103" w:rsidRPr="001554A2" w:rsidRDefault="00C40103" w:rsidP="00C4010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sv-SE"/>
              </w:rPr>
            </w:pP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689D2E88" w14:textId="40D48E8E" w:rsidR="00C40103" w:rsidRPr="001554A2" w:rsidRDefault="00C40103" w:rsidP="00C4010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sv-SE"/>
              </w:rPr>
            </w:pP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710EFEF4" w14:textId="240076A6" w:rsidR="00C40103" w:rsidRPr="001554A2" w:rsidRDefault="00C40103" w:rsidP="00C4010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sv-SE"/>
              </w:rPr>
            </w:pP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6757D7E4" w14:textId="1175D419" w:rsidR="00C40103" w:rsidRPr="001554A2" w:rsidRDefault="00DD3DE8" w:rsidP="00C4010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sv-SE"/>
              </w:rPr>
            </w:pPr>
            <w:r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sv-SE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30022C68" w14:textId="77777777" w:rsidR="00C40103" w:rsidRPr="001554A2" w:rsidRDefault="00C40103" w:rsidP="00C40103">
            <w:pPr>
              <w:spacing w:after="0" w:line="240" w:lineRule="auto"/>
              <w:jc w:val="right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en-GB" w:eastAsia="sv-SE"/>
              </w:rPr>
            </w:pPr>
            <w:r w:rsidRPr="001554A2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en-GB" w:eastAsia="sv-SE"/>
              </w:rPr>
              <w:t>3</w:t>
            </w:r>
          </w:p>
        </w:tc>
      </w:tr>
      <w:tr w:rsidR="00C40103" w:rsidRPr="001554A2" w14:paraId="6671177D" w14:textId="77777777" w:rsidTr="003C4605">
        <w:trPr>
          <w:trHeight w:val="288"/>
        </w:trPr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B37FA8C" w14:textId="77777777" w:rsidR="00C40103" w:rsidRPr="001554A2" w:rsidRDefault="00C40103" w:rsidP="00C40103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en-GB" w:eastAsia="sv-SE"/>
              </w:rPr>
            </w:pPr>
            <w:r w:rsidRPr="001554A2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en-GB" w:eastAsia="sv-SE"/>
              </w:rPr>
              <w:t>Total</w:t>
            </w:r>
          </w:p>
        </w:tc>
        <w:tc>
          <w:tcPr>
            <w:tcW w:w="682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hideMark/>
          </w:tcPr>
          <w:p w14:paraId="3D93B469" w14:textId="77777777" w:rsidR="00C40103" w:rsidRPr="001554A2" w:rsidRDefault="00C40103" w:rsidP="00C40103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en-GB" w:eastAsia="sv-SE"/>
              </w:rPr>
            </w:pPr>
            <w:r w:rsidRPr="001554A2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en-GB" w:eastAsia="sv-SE"/>
              </w:rPr>
              <w:t>74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67CFB08" w14:textId="77777777" w:rsidR="00C40103" w:rsidRPr="001554A2" w:rsidRDefault="00C40103" w:rsidP="00C40103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en-GB" w:eastAsia="sv-SE"/>
              </w:rPr>
            </w:pPr>
            <w:r w:rsidRPr="001554A2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en-GB" w:eastAsia="sv-SE"/>
              </w:rPr>
              <w:t>132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3B74868" w14:textId="77777777" w:rsidR="00C40103" w:rsidRPr="001554A2" w:rsidRDefault="00C40103" w:rsidP="00C40103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en-GB" w:eastAsia="sv-SE"/>
              </w:rPr>
            </w:pPr>
            <w:r w:rsidRPr="001554A2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en-GB" w:eastAsia="sv-SE"/>
              </w:rPr>
              <w:t>137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961AA35" w14:textId="77777777" w:rsidR="00C40103" w:rsidRPr="001554A2" w:rsidRDefault="00C40103" w:rsidP="00C40103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en-GB" w:eastAsia="sv-SE"/>
              </w:rPr>
            </w:pPr>
            <w:r w:rsidRPr="001554A2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en-GB" w:eastAsia="sv-SE"/>
              </w:rPr>
              <w:t>212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2CB605D" w14:textId="77777777" w:rsidR="00C40103" w:rsidRPr="001554A2" w:rsidRDefault="00C40103" w:rsidP="00C40103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en-GB" w:eastAsia="sv-SE"/>
              </w:rPr>
            </w:pPr>
            <w:r w:rsidRPr="001554A2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en-GB" w:eastAsia="sv-SE"/>
              </w:rPr>
              <w:t>263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F3C9099" w14:textId="77777777" w:rsidR="00C40103" w:rsidRPr="001554A2" w:rsidRDefault="00C40103" w:rsidP="00C40103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en-GB" w:eastAsia="sv-SE"/>
              </w:rPr>
            </w:pPr>
            <w:r w:rsidRPr="001554A2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en-GB" w:eastAsia="sv-SE"/>
              </w:rPr>
              <w:t>308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1841BFE" w14:textId="77777777" w:rsidR="00C40103" w:rsidRPr="001554A2" w:rsidRDefault="00C40103" w:rsidP="00C40103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en-GB" w:eastAsia="sv-SE"/>
              </w:rPr>
            </w:pPr>
            <w:r w:rsidRPr="001554A2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en-GB" w:eastAsia="sv-SE"/>
              </w:rPr>
              <w:t>412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432CB06" w14:textId="77777777" w:rsidR="00C40103" w:rsidRPr="001554A2" w:rsidRDefault="00C40103" w:rsidP="00C40103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en-GB" w:eastAsia="sv-SE"/>
              </w:rPr>
            </w:pPr>
            <w:r w:rsidRPr="001554A2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en-GB" w:eastAsia="sv-SE"/>
              </w:rPr>
              <w:t>555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BA3604C" w14:textId="77777777" w:rsidR="00C40103" w:rsidRPr="001554A2" w:rsidRDefault="00C40103" w:rsidP="00C40103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en-GB" w:eastAsia="sv-SE"/>
              </w:rPr>
            </w:pPr>
            <w:r w:rsidRPr="001554A2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en-GB" w:eastAsia="sv-SE"/>
              </w:rPr>
              <w:t>642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5B22983" w14:textId="77777777" w:rsidR="00C40103" w:rsidRPr="001554A2" w:rsidRDefault="00C40103" w:rsidP="00C40103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en-GB" w:eastAsia="sv-SE"/>
              </w:rPr>
            </w:pPr>
            <w:r w:rsidRPr="001554A2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en-GB" w:eastAsia="sv-SE"/>
              </w:rPr>
              <w:t>825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14:paraId="2EEF61A1" w14:textId="77777777" w:rsidR="00C40103" w:rsidRPr="001554A2" w:rsidRDefault="00C40103" w:rsidP="00C40103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en-GB" w:eastAsia="sv-SE"/>
              </w:rPr>
            </w:pPr>
            <w:r w:rsidRPr="001554A2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en-GB" w:eastAsia="sv-SE"/>
              </w:rPr>
              <w:t>64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0812B91" w14:textId="77777777" w:rsidR="00C40103" w:rsidRPr="001554A2" w:rsidRDefault="00C40103" w:rsidP="00C40103">
            <w:pPr>
              <w:spacing w:after="0" w:line="240" w:lineRule="auto"/>
              <w:jc w:val="right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en-GB" w:eastAsia="sv-SE"/>
              </w:rPr>
            </w:pPr>
            <w:r w:rsidRPr="001554A2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en-GB" w:eastAsia="sv-SE"/>
              </w:rPr>
              <w:t>4208</w:t>
            </w:r>
          </w:p>
        </w:tc>
      </w:tr>
    </w:tbl>
    <w:p w14:paraId="569518F7" w14:textId="77777777" w:rsidR="002654E3" w:rsidRPr="001554A2" w:rsidRDefault="002654E3" w:rsidP="002654E3">
      <w:pPr>
        <w:rPr>
          <w:lang w:val="en-GB"/>
        </w:rPr>
      </w:pPr>
    </w:p>
    <w:p w14:paraId="30EBA4C8" w14:textId="6B06E962" w:rsidR="00994093" w:rsidRPr="001554A2" w:rsidRDefault="00994093" w:rsidP="004B2ED1">
      <w:pPr>
        <w:spacing w:line="360" w:lineRule="auto"/>
        <w:rPr>
          <w:rStyle w:val="st"/>
          <w:lang w:val="en-GB"/>
        </w:rPr>
      </w:pPr>
      <w:proofErr w:type="spellStart"/>
      <w:r w:rsidRPr="001554A2">
        <w:rPr>
          <w:b/>
          <w:lang w:val="en-GB"/>
        </w:rPr>
        <w:t>eTable</w:t>
      </w:r>
      <w:proofErr w:type="spellEnd"/>
      <w:r w:rsidRPr="001554A2">
        <w:rPr>
          <w:b/>
          <w:lang w:val="en-GB"/>
        </w:rPr>
        <w:t xml:space="preserve"> 2</w:t>
      </w:r>
      <w:r w:rsidR="00F63ADF" w:rsidRPr="001554A2">
        <w:rPr>
          <w:b/>
          <w:lang w:val="en-GB"/>
        </w:rPr>
        <w:t>:</w:t>
      </w:r>
      <w:r w:rsidRPr="001554A2">
        <w:rPr>
          <w:lang w:val="en-GB"/>
        </w:rPr>
        <w:t xml:space="preserve"> </w:t>
      </w:r>
      <w:r w:rsidR="004B2ED1" w:rsidRPr="001554A2">
        <w:rPr>
          <w:lang w:val="en-GB"/>
        </w:rPr>
        <w:t xml:space="preserve">Boston Lotus and </w:t>
      </w:r>
      <w:proofErr w:type="spellStart"/>
      <w:r w:rsidR="004B2ED1" w:rsidRPr="001554A2">
        <w:rPr>
          <w:lang w:val="en-GB"/>
        </w:rPr>
        <w:t>Symetis</w:t>
      </w:r>
      <w:proofErr w:type="spellEnd"/>
      <w:r w:rsidR="004B2ED1" w:rsidRPr="001554A2">
        <w:rPr>
          <w:lang w:val="en-GB"/>
        </w:rPr>
        <w:t xml:space="preserve"> </w:t>
      </w:r>
      <w:proofErr w:type="spellStart"/>
      <w:r w:rsidR="006471D0" w:rsidRPr="001554A2">
        <w:rPr>
          <w:lang w:val="en-GB"/>
        </w:rPr>
        <w:t>Acurate</w:t>
      </w:r>
      <w:proofErr w:type="spellEnd"/>
      <w:r w:rsidR="006471D0" w:rsidRPr="001554A2">
        <w:rPr>
          <w:lang w:val="en-GB"/>
        </w:rPr>
        <w:t xml:space="preserve"> are</w:t>
      </w:r>
      <w:r w:rsidR="004B2ED1" w:rsidRPr="001554A2">
        <w:rPr>
          <w:lang w:val="en-GB"/>
        </w:rPr>
        <w:t xml:space="preserve"> trademarks of Boston Scientific (Boston</w:t>
      </w:r>
      <w:r w:rsidR="00C14F20" w:rsidRPr="001554A2">
        <w:rPr>
          <w:lang w:val="en-GB"/>
        </w:rPr>
        <w:t>.</w:t>
      </w:r>
      <w:r w:rsidR="004B2ED1" w:rsidRPr="001554A2">
        <w:rPr>
          <w:lang w:val="en-GB"/>
        </w:rPr>
        <w:t xml:space="preserve"> MA). Edwards </w:t>
      </w:r>
      <w:proofErr w:type="spellStart"/>
      <w:r w:rsidR="004B2ED1" w:rsidRPr="001554A2">
        <w:rPr>
          <w:lang w:val="en-GB"/>
        </w:rPr>
        <w:t>Sapien</w:t>
      </w:r>
      <w:proofErr w:type="spellEnd"/>
      <w:r w:rsidR="00F63ADF" w:rsidRPr="001554A2">
        <w:rPr>
          <w:lang w:val="en-GB"/>
        </w:rPr>
        <w:t xml:space="preserve">, </w:t>
      </w:r>
      <w:proofErr w:type="spellStart"/>
      <w:r w:rsidR="004B2ED1" w:rsidRPr="001554A2">
        <w:rPr>
          <w:lang w:val="en-GB"/>
        </w:rPr>
        <w:t>Sapien</w:t>
      </w:r>
      <w:proofErr w:type="spellEnd"/>
      <w:r w:rsidR="004B2ED1" w:rsidRPr="001554A2">
        <w:rPr>
          <w:lang w:val="en-GB"/>
        </w:rPr>
        <w:t xml:space="preserve"> XT</w:t>
      </w:r>
      <w:r w:rsidR="00F63ADF" w:rsidRPr="001554A2">
        <w:rPr>
          <w:lang w:val="en-GB"/>
        </w:rPr>
        <w:t xml:space="preserve">, </w:t>
      </w:r>
      <w:proofErr w:type="spellStart"/>
      <w:r w:rsidR="004B2ED1" w:rsidRPr="001554A2">
        <w:rPr>
          <w:lang w:val="en-GB"/>
        </w:rPr>
        <w:t>Sapien</w:t>
      </w:r>
      <w:proofErr w:type="spellEnd"/>
      <w:r w:rsidR="004B2ED1" w:rsidRPr="001554A2">
        <w:rPr>
          <w:lang w:val="en-GB"/>
        </w:rPr>
        <w:t xml:space="preserve"> 3</w:t>
      </w:r>
      <w:r w:rsidR="00F63ADF" w:rsidRPr="001554A2">
        <w:rPr>
          <w:lang w:val="en-GB"/>
        </w:rPr>
        <w:t xml:space="preserve"> </w:t>
      </w:r>
      <w:r w:rsidR="004B2ED1" w:rsidRPr="001554A2">
        <w:rPr>
          <w:lang w:val="en-GB"/>
        </w:rPr>
        <w:t xml:space="preserve">and </w:t>
      </w:r>
      <w:proofErr w:type="spellStart"/>
      <w:r w:rsidR="004B2ED1" w:rsidRPr="001554A2">
        <w:rPr>
          <w:lang w:val="en-GB"/>
        </w:rPr>
        <w:t>Sapien</w:t>
      </w:r>
      <w:proofErr w:type="spellEnd"/>
      <w:r w:rsidR="004B2ED1" w:rsidRPr="001554A2">
        <w:rPr>
          <w:lang w:val="en-GB"/>
        </w:rPr>
        <w:t xml:space="preserve"> Ultra are trademarks of Edwards Lifesciences (Irvine</w:t>
      </w:r>
      <w:r w:rsidR="00C14F20" w:rsidRPr="001554A2">
        <w:rPr>
          <w:lang w:val="en-GB"/>
        </w:rPr>
        <w:t>.</w:t>
      </w:r>
      <w:r w:rsidR="004B2ED1" w:rsidRPr="001554A2">
        <w:rPr>
          <w:lang w:val="en-GB"/>
        </w:rPr>
        <w:t xml:space="preserve"> Ca). Abbot Portico is a trademark of Abbot </w:t>
      </w:r>
      <w:r w:rsidR="004B2ED1" w:rsidRPr="001554A2">
        <w:rPr>
          <w:rStyle w:val="st"/>
          <w:lang w:val="en-GB"/>
        </w:rPr>
        <w:t>Vascular (Santa Clara</w:t>
      </w:r>
      <w:r w:rsidR="00F63ADF" w:rsidRPr="001554A2">
        <w:rPr>
          <w:rStyle w:val="st"/>
          <w:lang w:val="en-GB"/>
        </w:rPr>
        <w:t xml:space="preserve">, </w:t>
      </w:r>
      <w:r w:rsidR="004B2ED1" w:rsidRPr="001554A2">
        <w:rPr>
          <w:rStyle w:val="st"/>
          <w:lang w:val="en-GB"/>
        </w:rPr>
        <w:t xml:space="preserve">CA). </w:t>
      </w:r>
      <w:proofErr w:type="spellStart"/>
      <w:r w:rsidR="004B2ED1" w:rsidRPr="001554A2">
        <w:rPr>
          <w:rStyle w:val="st"/>
          <w:lang w:val="en-GB"/>
        </w:rPr>
        <w:t>Jenavalve</w:t>
      </w:r>
      <w:proofErr w:type="spellEnd"/>
      <w:r w:rsidR="004B2ED1" w:rsidRPr="001554A2">
        <w:rPr>
          <w:rStyle w:val="st"/>
          <w:lang w:val="en-GB"/>
        </w:rPr>
        <w:t xml:space="preserve"> is a trademark of </w:t>
      </w:r>
      <w:proofErr w:type="spellStart"/>
      <w:r w:rsidR="004B2ED1" w:rsidRPr="001554A2">
        <w:rPr>
          <w:rStyle w:val="st"/>
          <w:lang w:val="en-GB"/>
        </w:rPr>
        <w:t>JenaValve</w:t>
      </w:r>
      <w:proofErr w:type="spellEnd"/>
      <w:r w:rsidR="004B2ED1" w:rsidRPr="001554A2">
        <w:rPr>
          <w:rStyle w:val="st"/>
          <w:lang w:val="en-GB"/>
        </w:rPr>
        <w:t xml:space="preserve"> Technology (Munich</w:t>
      </w:r>
      <w:r w:rsidR="00F63ADF" w:rsidRPr="001554A2">
        <w:rPr>
          <w:rStyle w:val="st"/>
          <w:lang w:val="en-GB"/>
        </w:rPr>
        <w:t xml:space="preserve">, </w:t>
      </w:r>
      <w:r w:rsidR="004B2ED1" w:rsidRPr="001554A2">
        <w:rPr>
          <w:rStyle w:val="st"/>
          <w:lang w:val="en-GB"/>
        </w:rPr>
        <w:t xml:space="preserve">Germany). Medtronic </w:t>
      </w:r>
      <w:proofErr w:type="spellStart"/>
      <w:r w:rsidR="004B2ED1" w:rsidRPr="001554A2">
        <w:rPr>
          <w:rStyle w:val="st"/>
          <w:lang w:val="en-GB"/>
        </w:rPr>
        <w:t>Corevalve</w:t>
      </w:r>
      <w:proofErr w:type="spellEnd"/>
      <w:r w:rsidR="006471D0" w:rsidRPr="001554A2">
        <w:rPr>
          <w:rStyle w:val="st"/>
          <w:lang w:val="en-GB"/>
        </w:rPr>
        <w:t xml:space="preserve"> and E</w:t>
      </w:r>
      <w:r w:rsidR="004B2ED1" w:rsidRPr="001554A2">
        <w:rPr>
          <w:rStyle w:val="st"/>
          <w:lang w:val="en-GB"/>
        </w:rPr>
        <w:t>volute are trademarks of Medtronic Inc (Minneapolis</w:t>
      </w:r>
      <w:r w:rsidR="00F63ADF" w:rsidRPr="001554A2">
        <w:rPr>
          <w:rStyle w:val="st"/>
          <w:lang w:val="en-GB"/>
        </w:rPr>
        <w:t xml:space="preserve">, </w:t>
      </w:r>
      <w:r w:rsidR="004B2ED1" w:rsidRPr="001554A2">
        <w:rPr>
          <w:rStyle w:val="st"/>
          <w:lang w:val="en-GB"/>
        </w:rPr>
        <w:t>MN).</w:t>
      </w:r>
    </w:p>
    <w:p w14:paraId="5B1D5975" w14:textId="77777777" w:rsidR="00994093" w:rsidRPr="001554A2" w:rsidRDefault="00994093">
      <w:pPr>
        <w:rPr>
          <w:rStyle w:val="st"/>
          <w:lang w:val="en-GB"/>
        </w:rPr>
      </w:pPr>
      <w:r w:rsidRPr="001554A2">
        <w:rPr>
          <w:rStyle w:val="st"/>
          <w:lang w:val="en-GB"/>
        </w:rPr>
        <w:br w:type="page"/>
      </w:r>
    </w:p>
    <w:p w14:paraId="5E5C0B52" w14:textId="605D9AF9" w:rsidR="00667904" w:rsidRPr="001554A2" w:rsidRDefault="00994093" w:rsidP="00A22EB0">
      <w:pPr>
        <w:pStyle w:val="Rubrik1"/>
        <w:rPr>
          <w:lang w:val="en-GB"/>
        </w:rPr>
      </w:pPr>
      <w:bookmarkStart w:id="7" w:name="_Toc23193760"/>
      <w:proofErr w:type="spellStart"/>
      <w:r w:rsidRPr="001554A2">
        <w:rPr>
          <w:lang w:val="en-GB"/>
        </w:rPr>
        <w:lastRenderedPageBreak/>
        <w:t>eTable</w:t>
      </w:r>
      <w:proofErr w:type="spellEnd"/>
      <w:r w:rsidRPr="001554A2">
        <w:rPr>
          <w:lang w:val="en-GB"/>
        </w:rPr>
        <w:t xml:space="preserve"> 3 – </w:t>
      </w:r>
      <w:r w:rsidR="00667904" w:rsidRPr="001554A2">
        <w:rPr>
          <w:lang w:val="en-GB"/>
        </w:rPr>
        <w:t xml:space="preserve">Hazard rate and standardized incidence for stroke after </w:t>
      </w:r>
      <w:r w:rsidR="00747311" w:rsidRPr="001554A2">
        <w:rPr>
          <w:lang w:val="en-GB"/>
        </w:rPr>
        <w:t>TAVI</w:t>
      </w:r>
      <w:bookmarkEnd w:id="7"/>
    </w:p>
    <w:tbl>
      <w:tblPr>
        <w:tblW w:w="7077" w:type="dxa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960"/>
        <w:gridCol w:w="960"/>
        <w:gridCol w:w="960"/>
        <w:gridCol w:w="960"/>
        <w:gridCol w:w="555"/>
        <w:gridCol w:w="1341"/>
        <w:gridCol w:w="1341"/>
      </w:tblGrid>
      <w:tr w:rsidR="00667904" w:rsidRPr="001554A2" w14:paraId="5A6A86FB" w14:textId="77777777" w:rsidTr="001E4C48">
        <w:trPr>
          <w:trHeight w:val="162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0AAE96" w14:textId="77777777" w:rsidR="00667904" w:rsidRPr="001554A2" w:rsidRDefault="00667904" w:rsidP="00B16263">
            <w:pPr>
              <w:spacing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b/>
                <w:bCs/>
                <w:color w:val="000000"/>
                <w:lang w:val="en-GB" w:eastAsia="sv-SE"/>
              </w:rPr>
              <w:t>Year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D880F7" w14:textId="77777777" w:rsidR="00667904" w:rsidRPr="001554A2" w:rsidRDefault="00667904" w:rsidP="0066790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b/>
                <w:color w:val="000000"/>
                <w:lang w:val="en-GB" w:eastAsia="sv-SE"/>
              </w:rPr>
              <w:t>Hazard Rate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D860B7" w14:textId="77777777" w:rsidR="00667904" w:rsidRPr="001554A2" w:rsidRDefault="00667904" w:rsidP="0066790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b/>
                <w:color w:val="000000"/>
                <w:lang w:val="en-GB" w:eastAsia="sv-SE"/>
              </w:rPr>
              <w:t>Lo CI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033648" w14:textId="77777777" w:rsidR="00667904" w:rsidRPr="001554A2" w:rsidRDefault="00667904" w:rsidP="0066790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b/>
                <w:color w:val="000000"/>
                <w:lang w:val="en-GB" w:eastAsia="sv-SE"/>
              </w:rPr>
              <w:t>Hi CI</w:t>
            </w:r>
          </w:p>
        </w:tc>
        <w:tc>
          <w:tcPr>
            <w:tcW w:w="5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462DE9" w14:textId="77777777" w:rsidR="00667904" w:rsidRPr="001554A2" w:rsidRDefault="00667904" w:rsidP="0066790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color w:val="000000"/>
                <w:lang w:val="en-GB" w:eastAsia="sv-SE"/>
              </w:rPr>
            </w:pPr>
          </w:p>
        </w:tc>
        <w:tc>
          <w:tcPr>
            <w:tcW w:w="13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5C47F9" w14:textId="77777777" w:rsidR="00667904" w:rsidRPr="001554A2" w:rsidRDefault="00667904" w:rsidP="0066790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b/>
                <w:color w:val="000000"/>
                <w:lang w:val="en-GB" w:eastAsia="sv-SE"/>
              </w:rPr>
              <w:t>Standardized incidence</w:t>
            </w:r>
          </w:p>
        </w:tc>
        <w:tc>
          <w:tcPr>
            <w:tcW w:w="13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41C68B" w14:textId="77777777" w:rsidR="00667904" w:rsidRPr="001554A2" w:rsidRDefault="00667904" w:rsidP="0066790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b/>
                <w:color w:val="000000"/>
                <w:lang w:val="en-GB" w:eastAsia="sv-SE"/>
              </w:rPr>
              <w:t>Standardized Incidence ratio</w:t>
            </w:r>
          </w:p>
        </w:tc>
      </w:tr>
      <w:tr w:rsidR="00667904" w:rsidRPr="001554A2" w14:paraId="6379D221" w14:textId="77777777" w:rsidTr="001E4C48">
        <w:trPr>
          <w:trHeight w:val="288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C925C6" w14:textId="77777777" w:rsidR="00667904" w:rsidRPr="001554A2" w:rsidRDefault="00667904" w:rsidP="00B1626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0-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BAE790" w14:textId="37B299AA" w:rsidR="00667904" w:rsidRPr="001554A2" w:rsidRDefault="00667904" w:rsidP="0066790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2.00%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522F7E" w14:textId="66ECD79A" w:rsidR="00667904" w:rsidRPr="001554A2" w:rsidRDefault="00667904" w:rsidP="0066790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1.54%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F4C6BF" w14:textId="65C7371F" w:rsidR="00667904" w:rsidRPr="001554A2" w:rsidRDefault="00667904" w:rsidP="0066790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2.46%</w:t>
            </w:r>
          </w:p>
        </w:tc>
        <w:tc>
          <w:tcPr>
            <w:tcW w:w="5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795C49" w14:textId="77777777" w:rsidR="00667904" w:rsidRPr="001554A2" w:rsidRDefault="00667904" w:rsidP="0066790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</w:p>
        </w:tc>
        <w:tc>
          <w:tcPr>
            <w:tcW w:w="13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D6409F" w14:textId="12504655" w:rsidR="00667904" w:rsidRPr="001554A2" w:rsidRDefault="00667904" w:rsidP="0066790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1.46%</w:t>
            </w:r>
          </w:p>
        </w:tc>
        <w:tc>
          <w:tcPr>
            <w:tcW w:w="13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7A0761" w14:textId="193434A8" w:rsidR="00667904" w:rsidRPr="001554A2" w:rsidRDefault="00667904" w:rsidP="0066790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1.37</w:t>
            </w:r>
          </w:p>
        </w:tc>
      </w:tr>
      <w:tr w:rsidR="00667904" w:rsidRPr="001554A2" w14:paraId="10338C6A" w14:textId="77777777" w:rsidTr="001E4C48">
        <w:trPr>
          <w:trHeight w:val="288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7F172D" w14:textId="77777777" w:rsidR="00667904" w:rsidRPr="001554A2" w:rsidRDefault="00667904" w:rsidP="00B1626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1-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A8F55C" w14:textId="372A64E9" w:rsidR="00667904" w:rsidRPr="001554A2" w:rsidRDefault="00667904" w:rsidP="0066790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2.23%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D9A65B" w14:textId="46C302DB" w:rsidR="00667904" w:rsidRPr="001554A2" w:rsidRDefault="00667904" w:rsidP="0066790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1.65%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CFEC63" w14:textId="49103BB1" w:rsidR="00667904" w:rsidRPr="001554A2" w:rsidRDefault="00667904" w:rsidP="0066790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2.80%</w:t>
            </w:r>
          </w:p>
        </w:tc>
        <w:tc>
          <w:tcPr>
            <w:tcW w:w="5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AC916A" w14:textId="77777777" w:rsidR="00667904" w:rsidRPr="001554A2" w:rsidRDefault="00667904" w:rsidP="0066790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</w:p>
        </w:tc>
        <w:tc>
          <w:tcPr>
            <w:tcW w:w="13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538E96" w14:textId="2D04BFBD" w:rsidR="00667904" w:rsidRPr="001554A2" w:rsidRDefault="00667904" w:rsidP="0066790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1.55%</w:t>
            </w:r>
          </w:p>
        </w:tc>
        <w:tc>
          <w:tcPr>
            <w:tcW w:w="13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91ECBC" w14:textId="6C0A24D5" w:rsidR="00667904" w:rsidRPr="001554A2" w:rsidRDefault="00667904" w:rsidP="0066790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1.43</w:t>
            </w:r>
          </w:p>
        </w:tc>
      </w:tr>
      <w:tr w:rsidR="00667904" w:rsidRPr="001554A2" w14:paraId="381CA7C7" w14:textId="77777777" w:rsidTr="001E4C48">
        <w:trPr>
          <w:trHeight w:val="288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9E871E" w14:textId="77777777" w:rsidR="00667904" w:rsidRPr="001554A2" w:rsidRDefault="00667904" w:rsidP="00B1626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2-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B23DBF" w14:textId="4D7FBB50" w:rsidR="00667904" w:rsidRPr="001554A2" w:rsidRDefault="00667904" w:rsidP="0066790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2.12%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F7BCE8" w14:textId="4EB0DC52" w:rsidR="00667904" w:rsidRPr="001554A2" w:rsidRDefault="00667904" w:rsidP="0066790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1.44%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16AEC7" w14:textId="304DE7CE" w:rsidR="00667904" w:rsidRPr="001554A2" w:rsidRDefault="00667904" w:rsidP="0066790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2.80%</w:t>
            </w:r>
          </w:p>
        </w:tc>
        <w:tc>
          <w:tcPr>
            <w:tcW w:w="5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3BDF5C" w14:textId="77777777" w:rsidR="00667904" w:rsidRPr="001554A2" w:rsidRDefault="00667904" w:rsidP="0066790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</w:p>
        </w:tc>
        <w:tc>
          <w:tcPr>
            <w:tcW w:w="13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F4B446" w14:textId="3EC94FA5" w:rsidR="00667904" w:rsidRPr="001554A2" w:rsidRDefault="00667904" w:rsidP="0066790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1.65%</w:t>
            </w:r>
          </w:p>
        </w:tc>
        <w:tc>
          <w:tcPr>
            <w:tcW w:w="13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B4B1FB" w14:textId="66394D05" w:rsidR="00667904" w:rsidRPr="001554A2" w:rsidRDefault="00667904" w:rsidP="0066790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1.29</w:t>
            </w:r>
          </w:p>
        </w:tc>
      </w:tr>
      <w:tr w:rsidR="00667904" w:rsidRPr="001554A2" w14:paraId="7CCEB26A" w14:textId="77777777" w:rsidTr="001E4C48">
        <w:trPr>
          <w:trHeight w:val="288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5D3C9C" w14:textId="77777777" w:rsidR="00667904" w:rsidRPr="001554A2" w:rsidRDefault="00667904" w:rsidP="00B1626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3-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EAF2CF" w14:textId="78A5BD10" w:rsidR="00667904" w:rsidRPr="001554A2" w:rsidRDefault="00667904" w:rsidP="0066790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2.76%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71A346" w14:textId="4E8B8B34" w:rsidR="00667904" w:rsidRPr="001554A2" w:rsidRDefault="00667904" w:rsidP="0066790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1.77%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91977C" w14:textId="6B5D0A01" w:rsidR="00667904" w:rsidRPr="001554A2" w:rsidRDefault="00667904" w:rsidP="0066790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3.75%</w:t>
            </w:r>
          </w:p>
        </w:tc>
        <w:tc>
          <w:tcPr>
            <w:tcW w:w="5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6D4ED6" w14:textId="77777777" w:rsidR="00667904" w:rsidRPr="001554A2" w:rsidRDefault="00667904" w:rsidP="0066790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</w:p>
        </w:tc>
        <w:tc>
          <w:tcPr>
            <w:tcW w:w="13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761299" w14:textId="529DAFA2" w:rsidR="00667904" w:rsidRPr="001554A2" w:rsidRDefault="00667904" w:rsidP="0066790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1.74%</w:t>
            </w:r>
          </w:p>
        </w:tc>
        <w:tc>
          <w:tcPr>
            <w:tcW w:w="13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B473E3" w14:textId="572B3385" w:rsidR="00667904" w:rsidRPr="001554A2" w:rsidRDefault="00667904" w:rsidP="0066790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1.59</w:t>
            </w:r>
          </w:p>
        </w:tc>
      </w:tr>
      <w:tr w:rsidR="00667904" w:rsidRPr="001554A2" w14:paraId="542E6141" w14:textId="77777777" w:rsidTr="001E4C48">
        <w:trPr>
          <w:trHeight w:val="288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9F7C61" w14:textId="77777777" w:rsidR="00667904" w:rsidRPr="001554A2" w:rsidRDefault="00667904" w:rsidP="00B1626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4-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73500F" w14:textId="35A24A30" w:rsidR="00667904" w:rsidRPr="001554A2" w:rsidRDefault="00667904" w:rsidP="0066790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3.12%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D3197A" w14:textId="0CD91C6F" w:rsidR="00667904" w:rsidRPr="001554A2" w:rsidRDefault="00667904" w:rsidP="0066790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1.75%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8548D8" w14:textId="16F88017" w:rsidR="00667904" w:rsidRPr="001554A2" w:rsidRDefault="00667904" w:rsidP="0066790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4.48%</w:t>
            </w:r>
          </w:p>
        </w:tc>
        <w:tc>
          <w:tcPr>
            <w:tcW w:w="5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48530B" w14:textId="77777777" w:rsidR="00667904" w:rsidRPr="001554A2" w:rsidRDefault="00667904" w:rsidP="0066790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</w:p>
        </w:tc>
        <w:tc>
          <w:tcPr>
            <w:tcW w:w="13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A6BF42" w14:textId="58499835" w:rsidR="00667904" w:rsidRPr="001554A2" w:rsidRDefault="00667904" w:rsidP="0066790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1.78%</w:t>
            </w:r>
          </w:p>
        </w:tc>
        <w:tc>
          <w:tcPr>
            <w:tcW w:w="13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044742" w14:textId="16B2220A" w:rsidR="00667904" w:rsidRPr="001554A2" w:rsidRDefault="00667904" w:rsidP="0066790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1.75</w:t>
            </w:r>
          </w:p>
        </w:tc>
      </w:tr>
      <w:tr w:rsidR="00667904" w:rsidRPr="001554A2" w14:paraId="0082C226" w14:textId="77777777" w:rsidTr="001E4C48">
        <w:trPr>
          <w:trHeight w:val="288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55CFE3" w14:textId="77777777" w:rsidR="00667904" w:rsidRPr="001554A2" w:rsidRDefault="00667904" w:rsidP="00B1626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5-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14DFB5" w14:textId="40C77A0E" w:rsidR="00667904" w:rsidRPr="001554A2" w:rsidRDefault="00667904" w:rsidP="0066790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2.09%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D6C4A0" w14:textId="4FC223B1" w:rsidR="00667904" w:rsidRPr="001554A2" w:rsidRDefault="00667904" w:rsidP="0066790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0.64%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41E581" w14:textId="608B75C2" w:rsidR="00667904" w:rsidRPr="001554A2" w:rsidRDefault="00667904" w:rsidP="0066790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3.53%</w:t>
            </w:r>
          </w:p>
        </w:tc>
        <w:tc>
          <w:tcPr>
            <w:tcW w:w="5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0E2765" w14:textId="77777777" w:rsidR="00667904" w:rsidRPr="001554A2" w:rsidRDefault="00667904" w:rsidP="0066790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</w:p>
        </w:tc>
        <w:tc>
          <w:tcPr>
            <w:tcW w:w="13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0A1F40" w14:textId="42101905" w:rsidR="00667904" w:rsidRPr="001554A2" w:rsidRDefault="00667904" w:rsidP="0066790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1.81%</w:t>
            </w:r>
          </w:p>
        </w:tc>
        <w:tc>
          <w:tcPr>
            <w:tcW w:w="13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5DD35F" w14:textId="58E5B73B" w:rsidR="00667904" w:rsidRPr="001554A2" w:rsidRDefault="00667904" w:rsidP="0066790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1.15</w:t>
            </w:r>
          </w:p>
        </w:tc>
      </w:tr>
      <w:tr w:rsidR="00667904" w:rsidRPr="001554A2" w14:paraId="478BEF8A" w14:textId="77777777" w:rsidTr="001E4C48">
        <w:trPr>
          <w:trHeight w:val="288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5EEF17" w14:textId="77777777" w:rsidR="00667904" w:rsidRPr="001554A2" w:rsidRDefault="00667904" w:rsidP="00B1626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6-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07238A" w14:textId="1B931E9E" w:rsidR="00667904" w:rsidRPr="001554A2" w:rsidRDefault="00667904" w:rsidP="0066790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2.31%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EB56D7" w14:textId="03874E77" w:rsidR="00667904" w:rsidRPr="001554A2" w:rsidRDefault="00667904" w:rsidP="0066790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0.29%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6F2EE7" w14:textId="585BA1C5" w:rsidR="00667904" w:rsidRPr="001554A2" w:rsidRDefault="00667904" w:rsidP="0066790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4.33%</w:t>
            </w:r>
          </w:p>
        </w:tc>
        <w:tc>
          <w:tcPr>
            <w:tcW w:w="5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67219F" w14:textId="77777777" w:rsidR="00667904" w:rsidRPr="001554A2" w:rsidRDefault="00667904" w:rsidP="0066790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</w:p>
        </w:tc>
        <w:tc>
          <w:tcPr>
            <w:tcW w:w="13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819219" w14:textId="6BC7ACA7" w:rsidR="00667904" w:rsidRPr="001554A2" w:rsidRDefault="00667904" w:rsidP="0066790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1.93%</w:t>
            </w:r>
          </w:p>
        </w:tc>
        <w:tc>
          <w:tcPr>
            <w:tcW w:w="13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CEB1E8" w14:textId="7945C688" w:rsidR="00667904" w:rsidRPr="001554A2" w:rsidRDefault="00667904" w:rsidP="0066790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1.20</w:t>
            </w:r>
          </w:p>
        </w:tc>
      </w:tr>
      <w:tr w:rsidR="00667904" w:rsidRPr="001554A2" w14:paraId="179BC0FF" w14:textId="77777777" w:rsidTr="001E4C48">
        <w:trPr>
          <w:trHeight w:val="288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716E4D" w14:textId="77777777" w:rsidR="00667904" w:rsidRPr="001554A2" w:rsidRDefault="00667904" w:rsidP="00B1626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7-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A172C3" w14:textId="6136331B" w:rsidR="00667904" w:rsidRPr="001554A2" w:rsidRDefault="00667904" w:rsidP="0066790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2.75%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BC872C" w14:textId="5B52D63C" w:rsidR="00667904" w:rsidRPr="001554A2" w:rsidRDefault="00667904" w:rsidP="0066790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-0.36%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9A5EC7" w14:textId="39FFF21B" w:rsidR="00667904" w:rsidRPr="001554A2" w:rsidRDefault="00667904" w:rsidP="0066790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5.87%</w:t>
            </w:r>
          </w:p>
        </w:tc>
        <w:tc>
          <w:tcPr>
            <w:tcW w:w="5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32D02F" w14:textId="77777777" w:rsidR="00667904" w:rsidRPr="001554A2" w:rsidRDefault="00667904" w:rsidP="0066790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</w:p>
        </w:tc>
        <w:tc>
          <w:tcPr>
            <w:tcW w:w="13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697764" w14:textId="7FAC678F" w:rsidR="00667904" w:rsidRPr="001554A2" w:rsidRDefault="00667904" w:rsidP="0066790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1.88%</w:t>
            </w:r>
          </w:p>
        </w:tc>
        <w:tc>
          <w:tcPr>
            <w:tcW w:w="13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15E26A" w14:textId="7319B5DC" w:rsidR="00667904" w:rsidRPr="001554A2" w:rsidRDefault="00667904" w:rsidP="0066790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1.46</w:t>
            </w:r>
          </w:p>
        </w:tc>
      </w:tr>
      <w:tr w:rsidR="00667904" w:rsidRPr="001554A2" w14:paraId="706CD603" w14:textId="77777777" w:rsidTr="001E4C48">
        <w:trPr>
          <w:trHeight w:val="288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47AADC" w14:textId="77777777" w:rsidR="00667904" w:rsidRPr="001554A2" w:rsidRDefault="00667904" w:rsidP="00B1626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8-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72AAEA" w14:textId="30624973" w:rsidR="00667904" w:rsidRPr="001554A2" w:rsidRDefault="00667904" w:rsidP="0066790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2.08%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13A98D" w14:textId="6BBFC4ED" w:rsidR="00667904" w:rsidRPr="001554A2" w:rsidRDefault="00667904" w:rsidP="0066790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-2.00%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5C5833" w14:textId="18F40F61" w:rsidR="00667904" w:rsidRPr="001554A2" w:rsidRDefault="00667904" w:rsidP="0066790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6.17%</w:t>
            </w:r>
          </w:p>
        </w:tc>
        <w:tc>
          <w:tcPr>
            <w:tcW w:w="5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B04510" w14:textId="77777777" w:rsidR="00667904" w:rsidRPr="001554A2" w:rsidRDefault="00667904" w:rsidP="0066790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</w:p>
        </w:tc>
        <w:tc>
          <w:tcPr>
            <w:tcW w:w="13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565AEA" w14:textId="793453CB" w:rsidR="00667904" w:rsidRPr="001554A2" w:rsidRDefault="00667904" w:rsidP="0066790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1.85%</w:t>
            </w:r>
          </w:p>
        </w:tc>
        <w:tc>
          <w:tcPr>
            <w:tcW w:w="13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EAB69F" w14:textId="21EDC034" w:rsidR="00667904" w:rsidRPr="001554A2" w:rsidRDefault="00667904" w:rsidP="0066790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1.13</w:t>
            </w:r>
          </w:p>
        </w:tc>
      </w:tr>
    </w:tbl>
    <w:p w14:paraId="6D16E7A4" w14:textId="77777777" w:rsidR="00A22EB0" w:rsidRPr="001554A2" w:rsidRDefault="00A22EB0">
      <w:pPr>
        <w:rPr>
          <w:lang w:val="en-GB"/>
        </w:rPr>
      </w:pPr>
    </w:p>
    <w:p w14:paraId="71C82BD1" w14:textId="77777777" w:rsidR="00A22EB0" w:rsidRPr="001554A2" w:rsidRDefault="00A22EB0">
      <w:pPr>
        <w:rPr>
          <w:lang w:val="en-GB"/>
        </w:rPr>
      </w:pPr>
    </w:p>
    <w:p w14:paraId="6DD8F2A1" w14:textId="0DF0E0A8" w:rsidR="00667904" w:rsidRPr="001554A2" w:rsidRDefault="00A22EB0" w:rsidP="001E4C48">
      <w:pPr>
        <w:spacing w:line="360" w:lineRule="auto"/>
        <w:rPr>
          <w:lang w:val="en-GB"/>
        </w:rPr>
      </w:pPr>
      <w:proofErr w:type="spellStart"/>
      <w:r w:rsidRPr="001554A2">
        <w:rPr>
          <w:lang w:val="en-GB"/>
        </w:rPr>
        <w:t>eTable</w:t>
      </w:r>
      <w:proofErr w:type="spellEnd"/>
      <w:r w:rsidRPr="001554A2">
        <w:rPr>
          <w:lang w:val="en-GB"/>
        </w:rPr>
        <w:t xml:space="preserve"> 3: </w:t>
      </w:r>
      <w:r w:rsidR="0096511C" w:rsidRPr="001554A2">
        <w:rPr>
          <w:lang w:val="en-GB"/>
        </w:rPr>
        <w:t>Hazard rate for stroke for the cohort together with a standardized incidence (and ratio) estimated for this cohort.</w:t>
      </w:r>
      <w:r w:rsidR="00667904" w:rsidRPr="001554A2">
        <w:rPr>
          <w:lang w:val="en-GB"/>
        </w:rPr>
        <w:br w:type="page"/>
      </w:r>
    </w:p>
    <w:p w14:paraId="6B3E592F" w14:textId="0334563B" w:rsidR="00667904" w:rsidRPr="001554A2" w:rsidRDefault="00667904" w:rsidP="00667904">
      <w:pPr>
        <w:pStyle w:val="Rubrik1"/>
        <w:rPr>
          <w:lang w:val="en-GB"/>
        </w:rPr>
      </w:pPr>
      <w:bookmarkStart w:id="8" w:name="_Toc23193761"/>
      <w:proofErr w:type="spellStart"/>
      <w:r w:rsidRPr="001554A2">
        <w:rPr>
          <w:lang w:val="en-GB"/>
        </w:rPr>
        <w:lastRenderedPageBreak/>
        <w:t>eTable</w:t>
      </w:r>
      <w:proofErr w:type="spellEnd"/>
      <w:r w:rsidRPr="001554A2">
        <w:rPr>
          <w:lang w:val="en-GB"/>
        </w:rPr>
        <w:t xml:space="preserve"> 4 – Risk factors for </w:t>
      </w:r>
      <w:r w:rsidR="00F63ADF" w:rsidRPr="001554A2">
        <w:rPr>
          <w:lang w:val="en-GB"/>
        </w:rPr>
        <w:t>30-</w:t>
      </w:r>
      <w:r w:rsidRPr="001554A2">
        <w:rPr>
          <w:lang w:val="en-GB"/>
        </w:rPr>
        <w:t>day death after stroke</w:t>
      </w:r>
      <w:bookmarkEnd w:id="8"/>
    </w:p>
    <w:p w14:paraId="705BB187" w14:textId="77777777" w:rsidR="00667904" w:rsidRPr="001554A2" w:rsidRDefault="00667904" w:rsidP="00667904">
      <w:pPr>
        <w:rPr>
          <w:lang w:val="en-GB"/>
        </w:rPr>
      </w:pPr>
    </w:p>
    <w:p w14:paraId="043FAC28" w14:textId="19BC1F66" w:rsidR="00391581" w:rsidRPr="001554A2" w:rsidRDefault="00391581" w:rsidP="00391581">
      <w:pPr>
        <w:rPr>
          <w:lang w:val="en-GB"/>
        </w:rPr>
      </w:pPr>
    </w:p>
    <w:tbl>
      <w:tblPr>
        <w:tblW w:w="10565" w:type="dxa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2410"/>
        <w:gridCol w:w="1276"/>
        <w:gridCol w:w="1120"/>
        <w:gridCol w:w="160"/>
        <w:gridCol w:w="1086"/>
        <w:gridCol w:w="160"/>
        <w:gridCol w:w="1486"/>
        <w:gridCol w:w="99"/>
        <w:gridCol w:w="1054"/>
        <w:gridCol w:w="1714"/>
      </w:tblGrid>
      <w:tr w:rsidR="00FC7559" w:rsidRPr="001554A2" w14:paraId="71411A5B" w14:textId="77777777" w:rsidTr="003F0553">
        <w:trPr>
          <w:trHeight w:val="288"/>
        </w:trPr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3CD312" w14:textId="77777777" w:rsidR="00FC7559" w:rsidRPr="001554A2" w:rsidRDefault="00FC7559" w:rsidP="003F0553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GB" w:eastAsia="sv-SE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7A3506" w14:textId="77777777" w:rsidR="00FC7559" w:rsidRPr="001554A2" w:rsidRDefault="00FC7559" w:rsidP="003F055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sv-SE"/>
              </w:rPr>
            </w:pP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511F10" w14:textId="77777777" w:rsidR="00FC7559" w:rsidRPr="001554A2" w:rsidRDefault="00FC7559" w:rsidP="003F055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sv-SE"/>
              </w:rPr>
            </w:pPr>
          </w:p>
        </w:tc>
        <w:tc>
          <w:tcPr>
            <w:tcW w:w="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219AA0" w14:textId="77777777" w:rsidR="00FC7559" w:rsidRPr="001554A2" w:rsidRDefault="00FC7559" w:rsidP="003F055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sv-SE"/>
              </w:rPr>
            </w:pPr>
          </w:p>
        </w:tc>
        <w:tc>
          <w:tcPr>
            <w:tcW w:w="10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35E908" w14:textId="77777777" w:rsidR="00FC7559" w:rsidRPr="001554A2" w:rsidRDefault="00FC7559" w:rsidP="00240C6C">
            <w:pPr>
              <w:spacing w:after="0" w:line="240" w:lineRule="auto"/>
              <w:ind w:hanging="75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Univariable</w:t>
            </w:r>
          </w:p>
        </w:tc>
        <w:tc>
          <w:tcPr>
            <w:tcW w:w="1745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39A9F3" w14:textId="77777777" w:rsidR="00FC7559" w:rsidRPr="001554A2" w:rsidRDefault="00FC7559" w:rsidP="003F055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</w:p>
        </w:tc>
        <w:tc>
          <w:tcPr>
            <w:tcW w:w="276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39CB83" w14:textId="77777777" w:rsidR="00FC7559" w:rsidRPr="001554A2" w:rsidRDefault="00FC7559" w:rsidP="003F055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Multivariable</w:t>
            </w:r>
          </w:p>
        </w:tc>
      </w:tr>
      <w:tr w:rsidR="00FC7559" w:rsidRPr="001554A2" w14:paraId="0E74A272" w14:textId="77777777" w:rsidTr="003F0553">
        <w:trPr>
          <w:trHeight w:val="480"/>
        </w:trPr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9D16FB" w14:textId="77777777" w:rsidR="00FC7559" w:rsidRPr="001554A2" w:rsidRDefault="00FC7559" w:rsidP="003F055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879A30" w14:textId="77777777" w:rsidR="00FC7559" w:rsidRPr="001554A2" w:rsidRDefault="00FC7559" w:rsidP="003F055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Alive (n=184)</w:t>
            </w: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32F8B5" w14:textId="77777777" w:rsidR="00FC7559" w:rsidRPr="001554A2" w:rsidRDefault="00FC7559" w:rsidP="003F055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Dead (n=44)</w:t>
            </w:r>
          </w:p>
        </w:tc>
        <w:tc>
          <w:tcPr>
            <w:tcW w:w="140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7C065A" w14:textId="77777777" w:rsidR="00FC7559" w:rsidRPr="001554A2" w:rsidRDefault="00FC7559" w:rsidP="00240C6C">
            <w:pPr>
              <w:spacing w:after="0" w:line="240" w:lineRule="auto"/>
              <w:ind w:hanging="75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p-value</w:t>
            </w:r>
          </w:p>
        </w:tc>
        <w:tc>
          <w:tcPr>
            <w:tcW w:w="14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0C994A" w14:textId="77777777" w:rsidR="00FC7559" w:rsidRPr="001554A2" w:rsidRDefault="00FC7559" w:rsidP="003F0553">
            <w:pPr>
              <w:spacing w:after="0" w:line="240" w:lineRule="auto"/>
              <w:ind w:hanging="75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OR (95% CI)</w:t>
            </w:r>
          </w:p>
        </w:tc>
        <w:tc>
          <w:tcPr>
            <w:tcW w:w="115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61899F" w14:textId="77777777" w:rsidR="00FC7559" w:rsidRPr="001554A2" w:rsidRDefault="00FC7559" w:rsidP="003F055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p-value</w:t>
            </w:r>
          </w:p>
        </w:tc>
        <w:tc>
          <w:tcPr>
            <w:tcW w:w="17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E95528" w14:textId="77777777" w:rsidR="00FC7559" w:rsidRPr="001554A2" w:rsidRDefault="00FC7559" w:rsidP="003F055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OR (95% CI)</w:t>
            </w:r>
          </w:p>
        </w:tc>
      </w:tr>
      <w:tr w:rsidR="00FC7559" w:rsidRPr="001554A2" w14:paraId="53C7D696" w14:textId="77777777" w:rsidTr="003F0553">
        <w:trPr>
          <w:trHeight w:val="340"/>
        </w:trPr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88AAC2" w14:textId="77777777" w:rsidR="00FC7559" w:rsidRPr="001554A2" w:rsidRDefault="00FC7559" w:rsidP="003F055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Age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0BA8EC" w14:textId="163267ED" w:rsidR="00FC7559" w:rsidRPr="001554A2" w:rsidRDefault="00FC7559" w:rsidP="003F055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83</w:t>
            </w:r>
            <w:r w:rsidR="00DF43A7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8 (7</w:t>
            </w:r>
            <w:r w:rsidR="00DF43A7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6)</w:t>
            </w: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5C3469" w14:textId="50D08D6E" w:rsidR="00FC7559" w:rsidRPr="001554A2" w:rsidRDefault="00FC7559" w:rsidP="003F055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83</w:t>
            </w:r>
            <w:r w:rsidR="00DF43A7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9 (7</w:t>
            </w:r>
            <w:r w:rsidR="00DF43A7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0)</w:t>
            </w:r>
          </w:p>
        </w:tc>
        <w:tc>
          <w:tcPr>
            <w:tcW w:w="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536F58" w14:textId="77777777" w:rsidR="00FC7559" w:rsidRPr="001554A2" w:rsidRDefault="00FC7559" w:rsidP="003F055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</w:p>
        </w:tc>
        <w:tc>
          <w:tcPr>
            <w:tcW w:w="10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E35C96" w14:textId="6E577F7F" w:rsidR="00FC7559" w:rsidRPr="001554A2" w:rsidRDefault="00FC7559" w:rsidP="00240C6C">
            <w:pPr>
              <w:spacing w:after="0" w:line="240" w:lineRule="auto"/>
              <w:ind w:hanging="75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0</w:t>
            </w:r>
            <w:r w:rsidR="00DF43A7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908</w:t>
            </w:r>
          </w:p>
        </w:tc>
        <w:tc>
          <w:tcPr>
            <w:tcW w:w="1745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63A342" w14:textId="71C8A21C" w:rsidR="00FC7559" w:rsidRPr="001554A2" w:rsidRDefault="00FC7559" w:rsidP="003F055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1</w:t>
            </w:r>
            <w:r w:rsidR="00DF43A7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00 (0</w:t>
            </w:r>
            <w:r w:rsidR="00DF43A7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96-1</w:t>
            </w:r>
            <w:r w:rsidR="00DF43A7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05)</w:t>
            </w:r>
          </w:p>
        </w:tc>
        <w:tc>
          <w:tcPr>
            <w:tcW w:w="10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7B00BB" w14:textId="77777777" w:rsidR="00FC7559" w:rsidRPr="001554A2" w:rsidRDefault="00FC7559" w:rsidP="003F055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</w:p>
        </w:tc>
        <w:tc>
          <w:tcPr>
            <w:tcW w:w="17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D7D309" w14:textId="77777777" w:rsidR="00FC7559" w:rsidRPr="001554A2" w:rsidRDefault="00FC7559" w:rsidP="003F055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sv-SE"/>
              </w:rPr>
            </w:pPr>
          </w:p>
        </w:tc>
      </w:tr>
      <w:tr w:rsidR="00FC7559" w:rsidRPr="001554A2" w14:paraId="5B0DEA01" w14:textId="77777777" w:rsidTr="003F0553">
        <w:trPr>
          <w:trHeight w:val="340"/>
        </w:trPr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801BEC" w14:textId="38B1478C" w:rsidR="00FC7559" w:rsidRPr="001554A2" w:rsidRDefault="00FC7559" w:rsidP="003F055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Male</w:t>
            </w:r>
            <w:r w:rsidR="00193E94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 xml:space="preserve"> sex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BC0800" w14:textId="77777777" w:rsidR="00FC7559" w:rsidRPr="001554A2" w:rsidRDefault="00FC7559" w:rsidP="003F055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103 (56.0%)</w:t>
            </w: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8BA49F" w14:textId="77777777" w:rsidR="00FC7559" w:rsidRPr="001554A2" w:rsidRDefault="00FC7559" w:rsidP="003F055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22 (50.0%)</w:t>
            </w:r>
          </w:p>
        </w:tc>
        <w:tc>
          <w:tcPr>
            <w:tcW w:w="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371937" w14:textId="77777777" w:rsidR="00FC7559" w:rsidRPr="001554A2" w:rsidRDefault="00FC7559" w:rsidP="003F055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</w:p>
        </w:tc>
        <w:tc>
          <w:tcPr>
            <w:tcW w:w="10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CF2853" w14:textId="51C23261" w:rsidR="00FC7559" w:rsidRPr="001554A2" w:rsidRDefault="00FC7559" w:rsidP="00240C6C">
            <w:pPr>
              <w:spacing w:after="0" w:line="240" w:lineRule="auto"/>
              <w:ind w:hanging="75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0</w:t>
            </w:r>
            <w:r w:rsidR="00DF43A7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475</w:t>
            </w:r>
          </w:p>
        </w:tc>
        <w:tc>
          <w:tcPr>
            <w:tcW w:w="1745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4ACDB8" w14:textId="41208997" w:rsidR="00FC7559" w:rsidRPr="001554A2" w:rsidRDefault="00FC7559" w:rsidP="003F055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0</w:t>
            </w:r>
            <w:r w:rsidR="00DF43A7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79 (0</w:t>
            </w:r>
            <w:r w:rsidR="00DF43A7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41-1</w:t>
            </w:r>
            <w:r w:rsidR="00DF43A7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52)</w:t>
            </w:r>
          </w:p>
        </w:tc>
        <w:tc>
          <w:tcPr>
            <w:tcW w:w="10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C2F652" w14:textId="77777777" w:rsidR="00FC7559" w:rsidRPr="001554A2" w:rsidRDefault="00FC7559" w:rsidP="003F055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</w:p>
        </w:tc>
        <w:tc>
          <w:tcPr>
            <w:tcW w:w="17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705F88" w14:textId="77777777" w:rsidR="00FC7559" w:rsidRPr="001554A2" w:rsidRDefault="00FC7559" w:rsidP="003F055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sv-SE"/>
              </w:rPr>
            </w:pPr>
          </w:p>
        </w:tc>
      </w:tr>
      <w:tr w:rsidR="00FC7559" w:rsidRPr="001554A2" w14:paraId="18D24D28" w14:textId="77777777" w:rsidTr="003F0553">
        <w:trPr>
          <w:trHeight w:val="340"/>
        </w:trPr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D6FD1C" w14:textId="77777777" w:rsidR="00FC7559" w:rsidRPr="001554A2" w:rsidRDefault="00FC7559" w:rsidP="003F055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TIA/Amaurosis Fugax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B8DF5C" w14:textId="77777777" w:rsidR="00FC7559" w:rsidRPr="001554A2" w:rsidRDefault="00FC7559" w:rsidP="003F055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23 (12.6%)</w:t>
            </w: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5D8B24" w14:textId="77777777" w:rsidR="00FC7559" w:rsidRPr="001554A2" w:rsidRDefault="00FC7559" w:rsidP="003F055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4 (9.3%)</w:t>
            </w:r>
          </w:p>
        </w:tc>
        <w:tc>
          <w:tcPr>
            <w:tcW w:w="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AF98D3" w14:textId="77777777" w:rsidR="00FC7559" w:rsidRPr="001554A2" w:rsidRDefault="00FC7559" w:rsidP="003F055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</w:p>
        </w:tc>
        <w:tc>
          <w:tcPr>
            <w:tcW w:w="10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86D20F" w14:textId="192DC8F8" w:rsidR="00FC7559" w:rsidRPr="001554A2" w:rsidRDefault="00FC7559" w:rsidP="00240C6C">
            <w:pPr>
              <w:spacing w:after="0" w:line="240" w:lineRule="auto"/>
              <w:ind w:hanging="75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0</w:t>
            </w:r>
            <w:r w:rsidR="00DF43A7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554</w:t>
            </w:r>
          </w:p>
        </w:tc>
        <w:tc>
          <w:tcPr>
            <w:tcW w:w="1745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356995" w14:textId="1F277AB2" w:rsidR="00FC7559" w:rsidRPr="001554A2" w:rsidRDefault="00FC7559" w:rsidP="003F055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0</w:t>
            </w:r>
            <w:r w:rsidR="00DF43A7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71 (0</w:t>
            </w:r>
            <w:r w:rsidR="00DF43A7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23-2</w:t>
            </w:r>
            <w:r w:rsidR="00DF43A7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18)</w:t>
            </w:r>
          </w:p>
        </w:tc>
        <w:tc>
          <w:tcPr>
            <w:tcW w:w="10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2054B0" w14:textId="77777777" w:rsidR="00FC7559" w:rsidRPr="001554A2" w:rsidRDefault="00FC7559" w:rsidP="003F055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</w:p>
        </w:tc>
        <w:tc>
          <w:tcPr>
            <w:tcW w:w="17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5DE2CA" w14:textId="77777777" w:rsidR="00FC7559" w:rsidRPr="001554A2" w:rsidRDefault="00FC7559" w:rsidP="003F055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sv-SE"/>
              </w:rPr>
            </w:pPr>
          </w:p>
        </w:tc>
      </w:tr>
      <w:tr w:rsidR="00FC7559" w:rsidRPr="001554A2" w14:paraId="09B8BA30" w14:textId="77777777" w:rsidTr="003F0553">
        <w:trPr>
          <w:trHeight w:val="340"/>
        </w:trPr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E6AEFA" w14:textId="77777777" w:rsidR="00FC7559" w:rsidRPr="001554A2" w:rsidRDefault="00FC7559" w:rsidP="003F055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Previous stroke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D3968B" w14:textId="77777777" w:rsidR="00FC7559" w:rsidRPr="001554A2" w:rsidRDefault="00FC7559" w:rsidP="003F055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44 (24.0%)</w:t>
            </w: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4337A6" w14:textId="77777777" w:rsidR="00FC7559" w:rsidRPr="001554A2" w:rsidRDefault="00FC7559" w:rsidP="003F055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10 (22.7%)</w:t>
            </w:r>
          </w:p>
        </w:tc>
        <w:tc>
          <w:tcPr>
            <w:tcW w:w="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BABD88" w14:textId="77777777" w:rsidR="00FC7559" w:rsidRPr="001554A2" w:rsidRDefault="00FC7559" w:rsidP="003F055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</w:p>
        </w:tc>
        <w:tc>
          <w:tcPr>
            <w:tcW w:w="10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060FA1" w14:textId="75B8D252" w:rsidR="00FC7559" w:rsidRPr="001554A2" w:rsidRDefault="00FC7559" w:rsidP="00240C6C">
            <w:pPr>
              <w:spacing w:after="0" w:line="240" w:lineRule="auto"/>
              <w:ind w:hanging="75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0</w:t>
            </w:r>
            <w:r w:rsidR="00DF43A7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854</w:t>
            </w:r>
          </w:p>
        </w:tc>
        <w:tc>
          <w:tcPr>
            <w:tcW w:w="1745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926BD4" w14:textId="249565C1" w:rsidR="00FC7559" w:rsidRPr="001554A2" w:rsidRDefault="00FC7559" w:rsidP="003F055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0</w:t>
            </w:r>
            <w:r w:rsidR="00DF43A7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93 (0</w:t>
            </w:r>
            <w:r w:rsidR="00DF43A7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42-2</w:t>
            </w:r>
            <w:r w:rsidR="00DF43A7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03)</w:t>
            </w:r>
          </w:p>
        </w:tc>
        <w:tc>
          <w:tcPr>
            <w:tcW w:w="10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3F83C7" w14:textId="77777777" w:rsidR="00FC7559" w:rsidRPr="001554A2" w:rsidRDefault="00FC7559" w:rsidP="003F055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</w:p>
        </w:tc>
        <w:tc>
          <w:tcPr>
            <w:tcW w:w="17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AF2203" w14:textId="77777777" w:rsidR="00FC7559" w:rsidRPr="001554A2" w:rsidRDefault="00FC7559" w:rsidP="003F055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sv-SE"/>
              </w:rPr>
            </w:pPr>
          </w:p>
        </w:tc>
      </w:tr>
      <w:tr w:rsidR="00FC7559" w:rsidRPr="001554A2" w14:paraId="6CC76D11" w14:textId="77777777" w:rsidTr="003F0553">
        <w:trPr>
          <w:trHeight w:val="340"/>
        </w:trPr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CB88E6" w14:textId="77777777" w:rsidR="00FC7559" w:rsidRPr="001554A2" w:rsidRDefault="00FC7559" w:rsidP="003F055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Atrial fibrillation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4FA1A5" w14:textId="77777777" w:rsidR="00FC7559" w:rsidRPr="001554A2" w:rsidRDefault="00FC7559" w:rsidP="003F055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91 (48.1%)</w:t>
            </w: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F8F25C" w14:textId="77777777" w:rsidR="00FC7559" w:rsidRPr="001554A2" w:rsidRDefault="00FC7559" w:rsidP="003F055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21 (45.7%)</w:t>
            </w:r>
          </w:p>
        </w:tc>
        <w:tc>
          <w:tcPr>
            <w:tcW w:w="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768ED6" w14:textId="77777777" w:rsidR="00FC7559" w:rsidRPr="001554A2" w:rsidRDefault="00FC7559" w:rsidP="003F055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</w:p>
        </w:tc>
        <w:tc>
          <w:tcPr>
            <w:tcW w:w="10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52724D" w14:textId="0B346EEE" w:rsidR="00FC7559" w:rsidRPr="001554A2" w:rsidRDefault="00FC7559" w:rsidP="00240C6C">
            <w:pPr>
              <w:spacing w:after="0" w:line="240" w:lineRule="auto"/>
              <w:ind w:hanging="75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0</w:t>
            </w:r>
            <w:r w:rsidR="00DF43A7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761</w:t>
            </w:r>
          </w:p>
        </w:tc>
        <w:tc>
          <w:tcPr>
            <w:tcW w:w="1745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F79D30" w14:textId="14014E52" w:rsidR="00FC7559" w:rsidRPr="001554A2" w:rsidRDefault="00FC7559" w:rsidP="003F055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0</w:t>
            </w:r>
            <w:r w:rsidR="00DF43A7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90 (0</w:t>
            </w:r>
            <w:r w:rsidR="00DF43A7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47-1</w:t>
            </w:r>
            <w:r w:rsidR="00DF43A7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73)</w:t>
            </w:r>
          </w:p>
        </w:tc>
        <w:tc>
          <w:tcPr>
            <w:tcW w:w="10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55EA2C" w14:textId="77777777" w:rsidR="00FC7559" w:rsidRPr="001554A2" w:rsidRDefault="00FC7559" w:rsidP="003F055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</w:p>
        </w:tc>
        <w:tc>
          <w:tcPr>
            <w:tcW w:w="17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054226" w14:textId="77777777" w:rsidR="00FC7559" w:rsidRPr="001554A2" w:rsidRDefault="00FC7559" w:rsidP="003F055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sv-SE"/>
              </w:rPr>
            </w:pPr>
          </w:p>
        </w:tc>
      </w:tr>
      <w:tr w:rsidR="00FC7559" w:rsidRPr="001554A2" w14:paraId="24DDC3AD" w14:textId="77777777" w:rsidTr="003F0553">
        <w:trPr>
          <w:trHeight w:val="340"/>
        </w:trPr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B00708" w14:textId="77777777" w:rsidR="00FC7559" w:rsidRPr="001554A2" w:rsidRDefault="00FC7559" w:rsidP="003F055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Hypertension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0AA070" w14:textId="77777777" w:rsidR="00FC7559" w:rsidRPr="001554A2" w:rsidRDefault="00FC7559" w:rsidP="003F055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143 (78.6%)</w:t>
            </w: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B9BD0E" w14:textId="77777777" w:rsidR="00FC7559" w:rsidRPr="001554A2" w:rsidRDefault="00FC7559" w:rsidP="003F055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31 (72.1%)</w:t>
            </w:r>
          </w:p>
        </w:tc>
        <w:tc>
          <w:tcPr>
            <w:tcW w:w="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96B029" w14:textId="77777777" w:rsidR="00FC7559" w:rsidRPr="001554A2" w:rsidRDefault="00FC7559" w:rsidP="003F055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</w:p>
        </w:tc>
        <w:tc>
          <w:tcPr>
            <w:tcW w:w="10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F0C1EE" w14:textId="06804770" w:rsidR="00FC7559" w:rsidRPr="001554A2" w:rsidRDefault="00FC7559" w:rsidP="00240C6C">
            <w:pPr>
              <w:spacing w:after="0" w:line="240" w:lineRule="auto"/>
              <w:ind w:hanging="75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0</w:t>
            </w:r>
            <w:r w:rsidR="00DF43A7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363</w:t>
            </w:r>
          </w:p>
        </w:tc>
        <w:tc>
          <w:tcPr>
            <w:tcW w:w="1745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4C814F" w14:textId="40231C57" w:rsidR="00FC7559" w:rsidRPr="001554A2" w:rsidRDefault="00FC7559" w:rsidP="003F055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0</w:t>
            </w:r>
            <w:r w:rsidR="00DF43A7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70 (0</w:t>
            </w:r>
            <w:r w:rsidR="00DF43A7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33-1</w:t>
            </w:r>
            <w:r w:rsidR="00DF43A7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50)</w:t>
            </w:r>
          </w:p>
        </w:tc>
        <w:tc>
          <w:tcPr>
            <w:tcW w:w="10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096FDD" w14:textId="77777777" w:rsidR="00FC7559" w:rsidRPr="001554A2" w:rsidRDefault="00FC7559" w:rsidP="003F055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</w:p>
        </w:tc>
        <w:tc>
          <w:tcPr>
            <w:tcW w:w="17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156C04" w14:textId="77777777" w:rsidR="00FC7559" w:rsidRPr="001554A2" w:rsidRDefault="00FC7559" w:rsidP="003F055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sv-SE"/>
              </w:rPr>
            </w:pPr>
          </w:p>
        </w:tc>
      </w:tr>
      <w:tr w:rsidR="00FC7559" w:rsidRPr="001554A2" w14:paraId="1B73B59C" w14:textId="77777777" w:rsidTr="003F0553">
        <w:trPr>
          <w:trHeight w:val="340"/>
        </w:trPr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A87EBD" w14:textId="77777777" w:rsidR="00FC7559" w:rsidRPr="001554A2" w:rsidRDefault="00FC7559" w:rsidP="003F055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Diabetes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131005" w14:textId="77777777" w:rsidR="00FC7559" w:rsidRPr="001554A2" w:rsidRDefault="00FC7559" w:rsidP="003F055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62 (33.9%)</w:t>
            </w: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5A7738" w14:textId="77777777" w:rsidR="00FC7559" w:rsidRPr="001554A2" w:rsidRDefault="00FC7559" w:rsidP="003F055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19 (44.2%)</w:t>
            </w:r>
          </w:p>
        </w:tc>
        <w:tc>
          <w:tcPr>
            <w:tcW w:w="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9C6C4C" w14:textId="77777777" w:rsidR="00FC7559" w:rsidRPr="001554A2" w:rsidRDefault="00FC7559" w:rsidP="003F055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</w:p>
        </w:tc>
        <w:tc>
          <w:tcPr>
            <w:tcW w:w="10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F367FD" w14:textId="753B082E" w:rsidR="00FC7559" w:rsidRPr="001554A2" w:rsidRDefault="00FC7559" w:rsidP="00240C6C">
            <w:pPr>
              <w:spacing w:after="0" w:line="240" w:lineRule="auto"/>
              <w:ind w:hanging="75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0</w:t>
            </w:r>
            <w:r w:rsidR="00DF43A7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207</w:t>
            </w:r>
          </w:p>
        </w:tc>
        <w:tc>
          <w:tcPr>
            <w:tcW w:w="1745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E94094" w14:textId="38DAB93C" w:rsidR="00FC7559" w:rsidRPr="001554A2" w:rsidRDefault="00FC7559" w:rsidP="003F055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1</w:t>
            </w:r>
            <w:r w:rsidR="00DF43A7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55 (0</w:t>
            </w:r>
            <w:r w:rsidR="00DF43A7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79-3</w:t>
            </w:r>
            <w:r w:rsidR="00DF43A7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04)</w:t>
            </w:r>
          </w:p>
        </w:tc>
        <w:tc>
          <w:tcPr>
            <w:tcW w:w="10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5F6EA5" w14:textId="77777777" w:rsidR="00FC7559" w:rsidRPr="001554A2" w:rsidRDefault="00FC7559" w:rsidP="003F055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</w:p>
        </w:tc>
        <w:tc>
          <w:tcPr>
            <w:tcW w:w="17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24739B" w14:textId="77777777" w:rsidR="00FC7559" w:rsidRPr="001554A2" w:rsidRDefault="00FC7559" w:rsidP="003F055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sv-SE"/>
              </w:rPr>
            </w:pPr>
          </w:p>
        </w:tc>
      </w:tr>
      <w:tr w:rsidR="00FC7559" w:rsidRPr="001554A2" w14:paraId="6FC9BC0C" w14:textId="77777777" w:rsidTr="003F0553">
        <w:trPr>
          <w:trHeight w:val="340"/>
        </w:trPr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0AF345" w14:textId="42836947" w:rsidR="00FC7559" w:rsidRPr="001554A2" w:rsidRDefault="00FC7559" w:rsidP="003F055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 xml:space="preserve">On </w:t>
            </w:r>
            <w:r w:rsidR="00F63ADF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lipids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23707C" w14:textId="77777777" w:rsidR="00FC7559" w:rsidRPr="001554A2" w:rsidRDefault="00FC7559" w:rsidP="003F055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92 (50.5%)</w:t>
            </w: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9F3DC1" w14:textId="77777777" w:rsidR="00FC7559" w:rsidRPr="001554A2" w:rsidRDefault="00FC7559" w:rsidP="003F055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22 (50.0%)</w:t>
            </w:r>
          </w:p>
        </w:tc>
        <w:tc>
          <w:tcPr>
            <w:tcW w:w="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1106DB" w14:textId="77777777" w:rsidR="00FC7559" w:rsidRPr="001554A2" w:rsidRDefault="00FC7559" w:rsidP="003F055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</w:p>
        </w:tc>
        <w:tc>
          <w:tcPr>
            <w:tcW w:w="10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40CF0F" w14:textId="52A279AA" w:rsidR="00FC7559" w:rsidRPr="001554A2" w:rsidRDefault="00FC7559" w:rsidP="00240C6C">
            <w:pPr>
              <w:spacing w:after="0" w:line="240" w:lineRule="auto"/>
              <w:ind w:hanging="75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0</w:t>
            </w:r>
            <w:r w:rsidR="00DF43A7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948</w:t>
            </w:r>
          </w:p>
        </w:tc>
        <w:tc>
          <w:tcPr>
            <w:tcW w:w="1745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544193" w14:textId="12D9C015" w:rsidR="00FC7559" w:rsidRPr="001554A2" w:rsidRDefault="00FC7559" w:rsidP="003F055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0</w:t>
            </w:r>
            <w:r w:rsidR="00DF43A7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98 (0</w:t>
            </w:r>
            <w:r w:rsidR="00DF43A7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51-1</w:t>
            </w:r>
            <w:r w:rsidR="00DF43A7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89)</w:t>
            </w:r>
          </w:p>
        </w:tc>
        <w:tc>
          <w:tcPr>
            <w:tcW w:w="10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64770D" w14:textId="77777777" w:rsidR="00FC7559" w:rsidRPr="001554A2" w:rsidRDefault="00FC7559" w:rsidP="003F055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</w:p>
        </w:tc>
        <w:tc>
          <w:tcPr>
            <w:tcW w:w="17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37EE9D" w14:textId="77777777" w:rsidR="00FC7559" w:rsidRPr="001554A2" w:rsidRDefault="00FC7559" w:rsidP="003F055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sv-SE"/>
              </w:rPr>
            </w:pPr>
          </w:p>
        </w:tc>
      </w:tr>
      <w:tr w:rsidR="00FC7559" w:rsidRPr="001554A2" w14:paraId="39814DDB" w14:textId="77777777" w:rsidTr="003F0553">
        <w:trPr>
          <w:trHeight w:val="340"/>
        </w:trPr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400F59" w14:textId="77777777" w:rsidR="00FC7559" w:rsidRPr="001554A2" w:rsidRDefault="00FC7559" w:rsidP="003F055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On ASA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998DE5" w14:textId="77777777" w:rsidR="00FC7559" w:rsidRPr="001554A2" w:rsidRDefault="00FC7559" w:rsidP="003F055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87 (47.8%)</w:t>
            </w: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E54563" w14:textId="77777777" w:rsidR="00FC7559" w:rsidRPr="001554A2" w:rsidRDefault="00FC7559" w:rsidP="003F055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20 (45.5%)</w:t>
            </w:r>
          </w:p>
        </w:tc>
        <w:tc>
          <w:tcPr>
            <w:tcW w:w="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A3AD79" w14:textId="77777777" w:rsidR="00FC7559" w:rsidRPr="001554A2" w:rsidRDefault="00FC7559" w:rsidP="003F055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</w:p>
        </w:tc>
        <w:tc>
          <w:tcPr>
            <w:tcW w:w="10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42D1E0" w14:textId="1C33164A" w:rsidR="00FC7559" w:rsidRPr="001554A2" w:rsidRDefault="00FC7559" w:rsidP="00240C6C">
            <w:pPr>
              <w:spacing w:after="0" w:line="240" w:lineRule="auto"/>
              <w:ind w:hanging="75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0</w:t>
            </w:r>
            <w:r w:rsidR="00DF43A7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780</w:t>
            </w:r>
          </w:p>
        </w:tc>
        <w:tc>
          <w:tcPr>
            <w:tcW w:w="1745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7A4CD4" w14:textId="1D9FF344" w:rsidR="00FC7559" w:rsidRPr="001554A2" w:rsidRDefault="00FC7559" w:rsidP="003F055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0</w:t>
            </w:r>
            <w:r w:rsidR="00DF43A7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91 (0</w:t>
            </w:r>
            <w:r w:rsidR="00DF43A7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47-1</w:t>
            </w:r>
            <w:r w:rsidR="00DF43A7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76)</w:t>
            </w:r>
          </w:p>
        </w:tc>
        <w:tc>
          <w:tcPr>
            <w:tcW w:w="10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E21B50" w14:textId="77777777" w:rsidR="00FC7559" w:rsidRPr="001554A2" w:rsidRDefault="00FC7559" w:rsidP="003F055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</w:p>
        </w:tc>
        <w:tc>
          <w:tcPr>
            <w:tcW w:w="17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3E8BAD" w14:textId="77777777" w:rsidR="00FC7559" w:rsidRPr="001554A2" w:rsidRDefault="00FC7559" w:rsidP="003F055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sv-SE"/>
              </w:rPr>
            </w:pPr>
          </w:p>
        </w:tc>
      </w:tr>
      <w:tr w:rsidR="00FC7559" w:rsidRPr="001554A2" w14:paraId="3E103BB6" w14:textId="77777777" w:rsidTr="003F0553">
        <w:trPr>
          <w:trHeight w:val="340"/>
        </w:trPr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949484" w14:textId="77777777" w:rsidR="00FC7559" w:rsidRPr="001554A2" w:rsidRDefault="00FC7559" w:rsidP="003F055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 xml:space="preserve">On </w:t>
            </w:r>
            <w:proofErr w:type="spellStart"/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clopidrogel</w:t>
            </w:r>
            <w:proofErr w:type="spellEnd"/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124A25" w14:textId="77777777" w:rsidR="00FC7559" w:rsidRPr="001554A2" w:rsidRDefault="00FC7559" w:rsidP="003F055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25 (13.7%)</w:t>
            </w: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B33E25" w14:textId="77777777" w:rsidR="00FC7559" w:rsidRPr="001554A2" w:rsidRDefault="00FC7559" w:rsidP="003F055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10 (22.7%)</w:t>
            </w:r>
          </w:p>
        </w:tc>
        <w:tc>
          <w:tcPr>
            <w:tcW w:w="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63B69A" w14:textId="77777777" w:rsidR="00FC7559" w:rsidRPr="001554A2" w:rsidRDefault="00FC7559" w:rsidP="003F055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</w:p>
        </w:tc>
        <w:tc>
          <w:tcPr>
            <w:tcW w:w="10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6135BE" w14:textId="7FB4C44F" w:rsidR="00FC7559" w:rsidRPr="001554A2" w:rsidRDefault="00FC7559" w:rsidP="00240C6C">
            <w:pPr>
              <w:spacing w:after="0" w:line="240" w:lineRule="auto"/>
              <w:ind w:hanging="75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0</w:t>
            </w:r>
            <w:r w:rsidR="00DF43A7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143</w:t>
            </w:r>
          </w:p>
        </w:tc>
        <w:tc>
          <w:tcPr>
            <w:tcW w:w="1745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57A758" w14:textId="6490EB65" w:rsidR="00FC7559" w:rsidRPr="001554A2" w:rsidRDefault="00FC7559" w:rsidP="003F055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1</w:t>
            </w:r>
            <w:r w:rsidR="00DF43A7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85 (0</w:t>
            </w:r>
            <w:r w:rsidR="00DF43A7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81-4</w:t>
            </w:r>
            <w:r w:rsidR="00DF43A7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20)</w:t>
            </w:r>
          </w:p>
        </w:tc>
        <w:tc>
          <w:tcPr>
            <w:tcW w:w="10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BBB554" w14:textId="77777777" w:rsidR="00FC7559" w:rsidRPr="001554A2" w:rsidRDefault="00FC7559" w:rsidP="003F055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</w:p>
        </w:tc>
        <w:tc>
          <w:tcPr>
            <w:tcW w:w="17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2859F8" w14:textId="77777777" w:rsidR="00FC7559" w:rsidRPr="001554A2" w:rsidRDefault="00FC7559" w:rsidP="003F055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sv-SE"/>
              </w:rPr>
            </w:pPr>
          </w:p>
        </w:tc>
      </w:tr>
      <w:tr w:rsidR="00FC7559" w:rsidRPr="001554A2" w14:paraId="0ED083CB" w14:textId="77777777" w:rsidTr="003F0553">
        <w:trPr>
          <w:trHeight w:val="340"/>
        </w:trPr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CF8CF0" w14:textId="77777777" w:rsidR="00FC7559" w:rsidRPr="001554A2" w:rsidRDefault="00FC7559" w:rsidP="003F055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On antihypertensives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5E992C" w14:textId="77777777" w:rsidR="00FC7559" w:rsidRPr="001554A2" w:rsidRDefault="00FC7559" w:rsidP="003F055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148 (89.2%)</w:t>
            </w: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26F97C" w14:textId="77777777" w:rsidR="00FC7559" w:rsidRPr="001554A2" w:rsidRDefault="00FC7559" w:rsidP="003F055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35 (85.4%)</w:t>
            </w:r>
          </w:p>
        </w:tc>
        <w:tc>
          <w:tcPr>
            <w:tcW w:w="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3DF559" w14:textId="77777777" w:rsidR="00FC7559" w:rsidRPr="001554A2" w:rsidRDefault="00FC7559" w:rsidP="003F055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</w:p>
        </w:tc>
        <w:tc>
          <w:tcPr>
            <w:tcW w:w="10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FA0F02" w14:textId="68EEE90B" w:rsidR="00FC7559" w:rsidRPr="001554A2" w:rsidRDefault="00FC7559" w:rsidP="00240C6C">
            <w:pPr>
              <w:spacing w:after="0" w:line="240" w:lineRule="auto"/>
              <w:ind w:hanging="75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0</w:t>
            </w:r>
            <w:r w:rsidR="00DF43A7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499</w:t>
            </w:r>
          </w:p>
        </w:tc>
        <w:tc>
          <w:tcPr>
            <w:tcW w:w="1745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1E71A2" w14:textId="48968AA7" w:rsidR="00FC7559" w:rsidRPr="001554A2" w:rsidRDefault="00FC7559" w:rsidP="003F055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0</w:t>
            </w:r>
            <w:r w:rsidR="00DF43A7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71 (0</w:t>
            </w:r>
            <w:r w:rsidR="00DF43A7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26-1</w:t>
            </w:r>
            <w:r w:rsidR="00DF43A7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92)</w:t>
            </w:r>
          </w:p>
        </w:tc>
        <w:tc>
          <w:tcPr>
            <w:tcW w:w="10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FA1D48" w14:textId="77777777" w:rsidR="00FC7559" w:rsidRPr="001554A2" w:rsidRDefault="00FC7559" w:rsidP="003F055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</w:p>
        </w:tc>
        <w:tc>
          <w:tcPr>
            <w:tcW w:w="17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422D4C" w14:textId="77777777" w:rsidR="00FC7559" w:rsidRPr="001554A2" w:rsidRDefault="00FC7559" w:rsidP="003F055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sv-SE"/>
              </w:rPr>
            </w:pPr>
          </w:p>
        </w:tc>
      </w:tr>
      <w:tr w:rsidR="00FC7559" w:rsidRPr="001554A2" w14:paraId="09242CE3" w14:textId="77777777" w:rsidTr="003F0553">
        <w:trPr>
          <w:trHeight w:val="340"/>
        </w:trPr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5CCBA6" w14:textId="77777777" w:rsidR="00FC7559" w:rsidRPr="001554A2" w:rsidRDefault="00FC7559" w:rsidP="003F055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On OAC/NOAC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FD9565" w14:textId="77777777" w:rsidR="00FC7559" w:rsidRPr="001554A2" w:rsidRDefault="00FC7559" w:rsidP="003F055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43 (23.6%)</w:t>
            </w: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59015B" w14:textId="77777777" w:rsidR="00FC7559" w:rsidRPr="001554A2" w:rsidRDefault="00FC7559" w:rsidP="003F055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10 (22.7%)</w:t>
            </w:r>
          </w:p>
        </w:tc>
        <w:tc>
          <w:tcPr>
            <w:tcW w:w="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95ECB5" w14:textId="77777777" w:rsidR="00FC7559" w:rsidRPr="001554A2" w:rsidRDefault="00FC7559" w:rsidP="003F055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</w:p>
        </w:tc>
        <w:tc>
          <w:tcPr>
            <w:tcW w:w="10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A69DC4" w14:textId="2CB603BD" w:rsidR="00FC7559" w:rsidRPr="001554A2" w:rsidRDefault="00FC7559" w:rsidP="00240C6C">
            <w:pPr>
              <w:spacing w:after="0" w:line="240" w:lineRule="auto"/>
              <w:ind w:hanging="75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0</w:t>
            </w:r>
            <w:r w:rsidR="00DF43A7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899</w:t>
            </w:r>
          </w:p>
        </w:tc>
        <w:tc>
          <w:tcPr>
            <w:tcW w:w="1745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FF4305" w14:textId="19C8DE5F" w:rsidR="00FC7559" w:rsidRPr="001554A2" w:rsidRDefault="00FC7559" w:rsidP="003F055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0</w:t>
            </w:r>
            <w:r w:rsidR="00DF43A7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95 (0</w:t>
            </w:r>
            <w:r w:rsidR="00DF43A7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43-2</w:t>
            </w:r>
            <w:r w:rsidR="00DF43A7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08)</w:t>
            </w:r>
          </w:p>
        </w:tc>
        <w:tc>
          <w:tcPr>
            <w:tcW w:w="10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BAE6FE" w14:textId="77777777" w:rsidR="00FC7559" w:rsidRPr="001554A2" w:rsidRDefault="00FC7559" w:rsidP="003F055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</w:p>
        </w:tc>
        <w:tc>
          <w:tcPr>
            <w:tcW w:w="17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3C5F63" w14:textId="77777777" w:rsidR="00FC7559" w:rsidRPr="001554A2" w:rsidRDefault="00FC7559" w:rsidP="003F055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sv-SE"/>
              </w:rPr>
            </w:pPr>
          </w:p>
        </w:tc>
      </w:tr>
      <w:tr w:rsidR="00FC7559" w:rsidRPr="001554A2" w14:paraId="397B59B5" w14:textId="77777777" w:rsidTr="003F0553">
        <w:trPr>
          <w:trHeight w:val="340"/>
        </w:trPr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DAC4B9" w14:textId="77777777" w:rsidR="00FC7559" w:rsidRPr="001554A2" w:rsidRDefault="00FC7559" w:rsidP="003F055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Thrombolysis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B9D941" w14:textId="77777777" w:rsidR="00FC7559" w:rsidRPr="001554A2" w:rsidRDefault="00FC7559" w:rsidP="003F055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10 (5.5%)</w:t>
            </w: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D0699B" w14:textId="77777777" w:rsidR="00FC7559" w:rsidRPr="001554A2" w:rsidRDefault="00FC7559" w:rsidP="003F055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2 (4.5%)</w:t>
            </w:r>
          </w:p>
        </w:tc>
        <w:tc>
          <w:tcPr>
            <w:tcW w:w="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7034BA" w14:textId="77777777" w:rsidR="00FC7559" w:rsidRPr="001554A2" w:rsidRDefault="00FC7559" w:rsidP="003F055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</w:p>
        </w:tc>
        <w:tc>
          <w:tcPr>
            <w:tcW w:w="10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A3A01B" w14:textId="20D273EB" w:rsidR="00FC7559" w:rsidRPr="001554A2" w:rsidRDefault="00FC7559" w:rsidP="00240C6C">
            <w:pPr>
              <w:spacing w:after="0" w:line="240" w:lineRule="auto"/>
              <w:ind w:hanging="75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0</w:t>
            </w:r>
            <w:r w:rsidR="00DF43A7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801</w:t>
            </w:r>
          </w:p>
        </w:tc>
        <w:tc>
          <w:tcPr>
            <w:tcW w:w="1745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42122A" w14:textId="6C72D001" w:rsidR="00FC7559" w:rsidRPr="001554A2" w:rsidRDefault="00FC7559" w:rsidP="003F055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0</w:t>
            </w:r>
            <w:r w:rsidR="00DF43A7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82 (0</w:t>
            </w:r>
            <w:r w:rsidR="00DF43A7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17-3</w:t>
            </w:r>
            <w:r w:rsidR="00DF43A7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88)</w:t>
            </w:r>
          </w:p>
        </w:tc>
        <w:tc>
          <w:tcPr>
            <w:tcW w:w="10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BF8D62" w14:textId="77777777" w:rsidR="00FC7559" w:rsidRPr="001554A2" w:rsidRDefault="00FC7559" w:rsidP="003F055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</w:p>
        </w:tc>
        <w:tc>
          <w:tcPr>
            <w:tcW w:w="17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9F9DF3" w14:textId="77777777" w:rsidR="00FC7559" w:rsidRPr="001554A2" w:rsidRDefault="00FC7559" w:rsidP="003F055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sv-SE"/>
              </w:rPr>
            </w:pPr>
          </w:p>
        </w:tc>
      </w:tr>
      <w:tr w:rsidR="00FC7559" w:rsidRPr="001554A2" w14:paraId="2A10962B" w14:textId="77777777" w:rsidTr="003F0553">
        <w:trPr>
          <w:trHeight w:val="340"/>
        </w:trPr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2D3F4F" w14:textId="77777777" w:rsidR="00FC7559" w:rsidRPr="001554A2" w:rsidRDefault="00FC7559" w:rsidP="003F055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Thrombectomy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E28945" w14:textId="77777777" w:rsidR="00FC7559" w:rsidRPr="001554A2" w:rsidRDefault="00FC7559" w:rsidP="003F055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5 (2.9%)</w:t>
            </w: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B91885" w14:textId="77777777" w:rsidR="00FC7559" w:rsidRPr="001554A2" w:rsidRDefault="00FC7559" w:rsidP="003F055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0 (0.0%)</w:t>
            </w:r>
          </w:p>
        </w:tc>
        <w:tc>
          <w:tcPr>
            <w:tcW w:w="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EE9B47" w14:textId="77777777" w:rsidR="00FC7559" w:rsidRPr="001554A2" w:rsidRDefault="00FC7559" w:rsidP="003F055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</w:p>
        </w:tc>
        <w:tc>
          <w:tcPr>
            <w:tcW w:w="10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C7E164" w14:textId="7C064D36" w:rsidR="00FC7559" w:rsidRPr="001554A2" w:rsidRDefault="00FC7559" w:rsidP="00240C6C">
            <w:pPr>
              <w:spacing w:after="0" w:line="240" w:lineRule="auto"/>
              <w:ind w:hanging="75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0</w:t>
            </w:r>
            <w:r w:rsidR="00DF43A7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999</w:t>
            </w:r>
          </w:p>
        </w:tc>
        <w:tc>
          <w:tcPr>
            <w:tcW w:w="1745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1E70B3" w14:textId="6141E5F6" w:rsidR="00FC7559" w:rsidRPr="001554A2" w:rsidRDefault="00FC7559" w:rsidP="003F055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0</w:t>
            </w:r>
            <w:r w:rsidR="00DF43A7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00 (0</w:t>
            </w:r>
            <w:r w:rsidR="00DF43A7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00-0</w:t>
            </w:r>
            <w:r w:rsidR="00DF43A7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00)</w:t>
            </w:r>
          </w:p>
        </w:tc>
        <w:tc>
          <w:tcPr>
            <w:tcW w:w="10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D665C8" w14:textId="77777777" w:rsidR="00FC7559" w:rsidRPr="001554A2" w:rsidRDefault="00FC7559" w:rsidP="003F055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</w:p>
        </w:tc>
        <w:tc>
          <w:tcPr>
            <w:tcW w:w="17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0B92EE" w14:textId="77777777" w:rsidR="00FC7559" w:rsidRPr="001554A2" w:rsidRDefault="00FC7559" w:rsidP="003F055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sv-SE"/>
              </w:rPr>
            </w:pPr>
          </w:p>
        </w:tc>
      </w:tr>
      <w:tr w:rsidR="00FC7559" w:rsidRPr="001554A2" w14:paraId="4AF2A605" w14:textId="77777777" w:rsidTr="003F0553">
        <w:trPr>
          <w:trHeight w:val="340"/>
        </w:trPr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5DC410" w14:textId="4B4B06D4" w:rsidR="00FC7559" w:rsidRPr="001554A2" w:rsidRDefault="0093592A" w:rsidP="0093592A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Level of c</w:t>
            </w:r>
            <w:r w:rsidR="00FC7559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onsciousness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378ED9" w14:textId="77777777" w:rsidR="00FC7559" w:rsidRPr="001554A2" w:rsidRDefault="00FC7559" w:rsidP="003F055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701065" w14:textId="77777777" w:rsidR="00FC7559" w:rsidRPr="001554A2" w:rsidRDefault="00FC7559" w:rsidP="003F055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sv-SE"/>
              </w:rPr>
            </w:pPr>
          </w:p>
        </w:tc>
        <w:tc>
          <w:tcPr>
            <w:tcW w:w="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31CC62" w14:textId="77777777" w:rsidR="00FC7559" w:rsidRPr="001554A2" w:rsidRDefault="00FC7559" w:rsidP="003F055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sv-SE"/>
              </w:rPr>
            </w:pPr>
          </w:p>
        </w:tc>
        <w:tc>
          <w:tcPr>
            <w:tcW w:w="10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7A8F56" w14:textId="77777777" w:rsidR="00FC7559" w:rsidRPr="001554A2" w:rsidRDefault="00FC7559" w:rsidP="00240C6C">
            <w:pPr>
              <w:spacing w:after="0" w:line="240" w:lineRule="auto"/>
              <w:ind w:hanging="75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sv-SE"/>
              </w:rPr>
            </w:pPr>
          </w:p>
        </w:tc>
        <w:tc>
          <w:tcPr>
            <w:tcW w:w="1745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D9B7DF" w14:textId="77777777" w:rsidR="00FC7559" w:rsidRPr="001554A2" w:rsidRDefault="00FC7559" w:rsidP="003F055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sv-SE"/>
              </w:rPr>
            </w:pPr>
          </w:p>
        </w:tc>
        <w:tc>
          <w:tcPr>
            <w:tcW w:w="10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6FE577" w14:textId="77777777" w:rsidR="00FC7559" w:rsidRPr="001554A2" w:rsidRDefault="00FC7559" w:rsidP="003F055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sv-SE"/>
              </w:rPr>
            </w:pPr>
          </w:p>
        </w:tc>
        <w:tc>
          <w:tcPr>
            <w:tcW w:w="17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C2DF06" w14:textId="77777777" w:rsidR="00FC7559" w:rsidRPr="001554A2" w:rsidRDefault="00FC7559" w:rsidP="003F055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sv-SE"/>
              </w:rPr>
            </w:pPr>
          </w:p>
        </w:tc>
      </w:tr>
      <w:tr w:rsidR="00240C6C" w:rsidRPr="001554A2" w14:paraId="77264A00" w14:textId="77777777" w:rsidTr="003F0553">
        <w:trPr>
          <w:trHeight w:val="340"/>
        </w:trPr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D7FA89" w14:textId="77777777" w:rsidR="00240C6C" w:rsidRPr="001554A2" w:rsidRDefault="00240C6C" w:rsidP="00240C6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 xml:space="preserve">   Unknown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B3491D" w14:textId="40408FB2" w:rsidR="00240C6C" w:rsidRPr="001554A2" w:rsidRDefault="00240C6C" w:rsidP="00240C6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8 (4.2%)</w:t>
            </w: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08B439" w14:textId="226CA981" w:rsidR="00240C6C" w:rsidRPr="001554A2" w:rsidRDefault="00240C6C" w:rsidP="00240C6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3 (6.5%)</w:t>
            </w:r>
          </w:p>
        </w:tc>
        <w:tc>
          <w:tcPr>
            <w:tcW w:w="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F6F4FA" w14:textId="77777777" w:rsidR="00240C6C" w:rsidRPr="001554A2" w:rsidRDefault="00240C6C" w:rsidP="00240C6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</w:p>
        </w:tc>
        <w:tc>
          <w:tcPr>
            <w:tcW w:w="10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2107D7" w14:textId="2C68808F" w:rsidR="00240C6C" w:rsidRPr="001554A2" w:rsidRDefault="00240C6C" w:rsidP="00240C6C">
            <w:pPr>
              <w:spacing w:after="0" w:line="240" w:lineRule="auto"/>
              <w:ind w:hanging="75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0.145</w:t>
            </w:r>
          </w:p>
        </w:tc>
        <w:tc>
          <w:tcPr>
            <w:tcW w:w="1745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36A7F5" w14:textId="5461828D" w:rsidR="00240C6C" w:rsidRPr="001554A2" w:rsidRDefault="00240C6C" w:rsidP="00240C6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2.44 (0.72-8.16)</w:t>
            </w:r>
          </w:p>
        </w:tc>
        <w:tc>
          <w:tcPr>
            <w:tcW w:w="10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D64E93" w14:textId="6645114E" w:rsidR="00240C6C" w:rsidRPr="001554A2" w:rsidRDefault="00240C6C" w:rsidP="00240C6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0.145</w:t>
            </w:r>
          </w:p>
        </w:tc>
        <w:tc>
          <w:tcPr>
            <w:tcW w:w="17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913EE2" w14:textId="1403FFB3" w:rsidR="00240C6C" w:rsidRPr="001554A2" w:rsidRDefault="00240C6C" w:rsidP="00240C6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2.44 (0.72-8.16)</w:t>
            </w:r>
          </w:p>
        </w:tc>
      </w:tr>
      <w:tr w:rsidR="00240C6C" w:rsidRPr="001554A2" w14:paraId="29F1A6CD" w14:textId="77777777" w:rsidTr="003F0553">
        <w:trPr>
          <w:trHeight w:val="340"/>
        </w:trPr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F1E367" w14:textId="77777777" w:rsidR="00240C6C" w:rsidRPr="001554A2" w:rsidRDefault="00240C6C" w:rsidP="00240C6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 xml:space="preserve">   Unconscious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ADB491" w14:textId="35FD13BE" w:rsidR="00240C6C" w:rsidRPr="001554A2" w:rsidRDefault="00240C6C" w:rsidP="00240C6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0 (0.0%)</w:t>
            </w: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F509D2" w14:textId="7FCA8AFA" w:rsidR="00240C6C" w:rsidRPr="001554A2" w:rsidRDefault="00240C6C" w:rsidP="00240C6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12 (26.1%)</w:t>
            </w:r>
          </w:p>
        </w:tc>
        <w:tc>
          <w:tcPr>
            <w:tcW w:w="140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86B3C0" w14:textId="471C8CC1" w:rsidR="00240C6C" w:rsidRPr="001554A2" w:rsidRDefault="00240C6C" w:rsidP="00240C6C">
            <w:pPr>
              <w:spacing w:after="0" w:line="240" w:lineRule="auto"/>
              <w:ind w:hanging="75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&lt;0.001</w:t>
            </w:r>
          </w:p>
        </w:tc>
        <w:tc>
          <w:tcPr>
            <w:tcW w:w="14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7AAAD56" w14:textId="0525A0B2" w:rsidR="00240C6C" w:rsidRPr="001554A2" w:rsidRDefault="00240C6C" w:rsidP="00240C6C">
            <w:pPr>
              <w:spacing w:after="0" w:line="240" w:lineRule="auto"/>
              <w:ind w:hanging="75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19.8 (8.26-47.5)</w:t>
            </w:r>
          </w:p>
        </w:tc>
        <w:tc>
          <w:tcPr>
            <w:tcW w:w="115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C874E4" w14:textId="23A5EAEC" w:rsidR="00240C6C" w:rsidRPr="001554A2" w:rsidRDefault="00240C6C" w:rsidP="00240C6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&lt;0.001</w:t>
            </w:r>
          </w:p>
        </w:tc>
        <w:tc>
          <w:tcPr>
            <w:tcW w:w="17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390E97" w14:textId="30C13D26" w:rsidR="00240C6C" w:rsidRPr="001554A2" w:rsidRDefault="00240C6C" w:rsidP="00240C6C">
            <w:pPr>
              <w:spacing w:after="0" w:line="240" w:lineRule="auto"/>
              <w:ind w:left="-132" w:firstLine="142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19.8 (8.26-47.5)</w:t>
            </w:r>
          </w:p>
        </w:tc>
      </w:tr>
      <w:tr w:rsidR="00240C6C" w:rsidRPr="001554A2" w14:paraId="486A4BD6" w14:textId="77777777" w:rsidTr="003F0553">
        <w:trPr>
          <w:trHeight w:val="340"/>
        </w:trPr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98C830" w14:textId="77777777" w:rsidR="00240C6C" w:rsidRPr="001554A2" w:rsidRDefault="00240C6C" w:rsidP="00240C6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 xml:space="preserve">   Decreased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449861" w14:textId="12375F84" w:rsidR="00240C6C" w:rsidRPr="001554A2" w:rsidRDefault="00240C6C" w:rsidP="00240C6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11 (5.8%)</w:t>
            </w: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968AE5" w14:textId="573BB9F8" w:rsidR="00240C6C" w:rsidRPr="001554A2" w:rsidRDefault="00240C6C" w:rsidP="00240C6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8 (17.4%)</w:t>
            </w:r>
          </w:p>
        </w:tc>
        <w:tc>
          <w:tcPr>
            <w:tcW w:w="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5B3BDF" w14:textId="77777777" w:rsidR="00240C6C" w:rsidRPr="001554A2" w:rsidRDefault="00240C6C" w:rsidP="00240C6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</w:p>
        </w:tc>
        <w:tc>
          <w:tcPr>
            <w:tcW w:w="10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14BB32" w14:textId="23E6E7F8" w:rsidR="00240C6C" w:rsidRPr="001554A2" w:rsidRDefault="00240C6C" w:rsidP="00240C6C">
            <w:pPr>
              <w:spacing w:after="0" w:line="240" w:lineRule="auto"/>
              <w:ind w:hanging="75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&lt;0.001</w:t>
            </w:r>
          </w:p>
        </w:tc>
        <w:tc>
          <w:tcPr>
            <w:tcW w:w="1745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5E3731" w14:textId="12D5CC00" w:rsidR="00240C6C" w:rsidRPr="001554A2" w:rsidRDefault="00240C6C" w:rsidP="00240C6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4.89 (2.17-11.0)</w:t>
            </w:r>
          </w:p>
        </w:tc>
        <w:tc>
          <w:tcPr>
            <w:tcW w:w="10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783E53" w14:textId="4DC63423" w:rsidR="00240C6C" w:rsidRPr="001554A2" w:rsidRDefault="00240C6C" w:rsidP="00240C6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&lt;0.001</w:t>
            </w:r>
          </w:p>
        </w:tc>
        <w:tc>
          <w:tcPr>
            <w:tcW w:w="17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FBC2BB" w14:textId="4FFD1421" w:rsidR="00240C6C" w:rsidRPr="001554A2" w:rsidRDefault="00240C6C" w:rsidP="00240C6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4.89 (2.17-11.0)</w:t>
            </w:r>
          </w:p>
        </w:tc>
      </w:tr>
      <w:tr w:rsidR="00FC7559" w:rsidRPr="001554A2" w14:paraId="7875C6BE" w14:textId="77777777" w:rsidTr="003F0553">
        <w:trPr>
          <w:trHeight w:val="340"/>
        </w:trPr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0EC2AA8" w14:textId="77777777" w:rsidR="00FC7559" w:rsidRPr="001554A2" w:rsidRDefault="00FC7559" w:rsidP="003F055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 xml:space="preserve">   Awake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F2D47AB" w14:textId="7BF6664A" w:rsidR="00FC7559" w:rsidRPr="001554A2" w:rsidRDefault="00FC7559" w:rsidP="003F055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170 (89</w:t>
            </w:r>
            <w:r w:rsidR="00DF43A7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9%)</w:t>
            </w: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72366C1" w14:textId="5E072E6D" w:rsidR="00FC7559" w:rsidRPr="001554A2" w:rsidRDefault="00FC7559" w:rsidP="003F055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23 (50</w:t>
            </w:r>
            <w:r w:rsidR="00DF43A7"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.</w:t>
            </w: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0%)</w:t>
            </w:r>
          </w:p>
        </w:tc>
        <w:tc>
          <w:tcPr>
            <w:tcW w:w="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429C8DC" w14:textId="77777777" w:rsidR="00FC7559" w:rsidRPr="001554A2" w:rsidRDefault="00FC7559" w:rsidP="003F055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</w:p>
        </w:tc>
        <w:tc>
          <w:tcPr>
            <w:tcW w:w="10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20B9C74" w14:textId="77777777" w:rsidR="00FC7559" w:rsidRPr="001554A2" w:rsidRDefault="00FC7559" w:rsidP="00240C6C">
            <w:pPr>
              <w:spacing w:after="0" w:line="240" w:lineRule="auto"/>
              <w:ind w:hanging="75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Reference</w:t>
            </w:r>
          </w:p>
        </w:tc>
        <w:tc>
          <w:tcPr>
            <w:tcW w:w="1745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27DE3A3" w14:textId="77777777" w:rsidR="00FC7559" w:rsidRPr="001554A2" w:rsidRDefault="00FC7559" w:rsidP="003F055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</w:p>
        </w:tc>
        <w:tc>
          <w:tcPr>
            <w:tcW w:w="10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292A15C" w14:textId="77777777" w:rsidR="00FC7559" w:rsidRPr="001554A2" w:rsidRDefault="00FC7559" w:rsidP="003F055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Reference</w:t>
            </w:r>
          </w:p>
        </w:tc>
        <w:tc>
          <w:tcPr>
            <w:tcW w:w="17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E45024B" w14:textId="77777777" w:rsidR="00FC7559" w:rsidRPr="001554A2" w:rsidRDefault="00FC7559" w:rsidP="003F055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</w:p>
        </w:tc>
      </w:tr>
    </w:tbl>
    <w:p w14:paraId="421C7C50" w14:textId="77777777" w:rsidR="00994093" w:rsidRPr="001554A2" w:rsidRDefault="00994093" w:rsidP="004B2ED1">
      <w:pPr>
        <w:spacing w:line="360" w:lineRule="auto"/>
        <w:rPr>
          <w:lang w:val="en-GB"/>
        </w:rPr>
      </w:pPr>
      <w:r w:rsidRPr="001554A2">
        <w:rPr>
          <w:lang w:val="en-GB"/>
        </w:rPr>
        <w:t xml:space="preserve"> </w:t>
      </w:r>
    </w:p>
    <w:p w14:paraId="59D9DCC2" w14:textId="2F30E162" w:rsidR="00994093" w:rsidRPr="001554A2" w:rsidRDefault="00994093" w:rsidP="004B2ED1">
      <w:pPr>
        <w:spacing w:line="360" w:lineRule="auto"/>
        <w:rPr>
          <w:lang w:val="en-GB"/>
        </w:rPr>
      </w:pPr>
      <w:proofErr w:type="spellStart"/>
      <w:r w:rsidRPr="001554A2">
        <w:rPr>
          <w:b/>
          <w:lang w:val="en-GB"/>
        </w:rPr>
        <w:t>eTable</w:t>
      </w:r>
      <w:proofErr w:type="spellEnd"/>
      <w:r w:rsidRPr="001554A2">
        <w:rPr>
          <w:b/>
          <w:lang w:val="en-GB"/>
        </w:rPr>
        <w:t xml:space="preserve"> </w:t>
      </w:r>
      <w:r w:rsidR="0096511C" w:rsidRPr="001554A2">
        <w:rPr>
          <w:b/>
          <w:lang w:val="en-GB"/>
        </w:rPr>
        <w:t>4</w:t>
      </w:r>
      <w:r w:rsidR="00F63ADF" w:rsidRPr="001554A2">
        <w:rPr>
          <w:lang w:val="en-GB"/>
        </w:rPr>
        <w:t xml:space="preserve">: </w:t>
      </w:r>
      <w:r w:rsidR="0096511C" w:rsidRPr="001554A2">
        <w:rPr>
          <w:lang w:val="en-GB"/>
        </w:rPr>
        <w:t>Risk factors for 30-day death after stroke. TIA=Transient Ischemic Attack</w:t>
      </w:r>
      <w:r w:rsidR="00F63ADF" w:rsidRPr="001554A2">
        <w:rPr>
          <w:lang w:val="en-GB"/>
        </w:rPr>
        <w:t xml:space="preserve">. </w:t>
      </w:r>
      <w:r w:rsidR="00602C7D" w:rsidRPr="001554A2">
        <w:rPr>
          <w:rFonts w:cs="Arial"/>
          <w:bCs/>
          <w:lang w:val="en-GB"/>
        </w:rPr>
        <w:t xml:space="preserve">ASA= </w:t>
      </w:r>
      <w:r w:rsidR="00602C7D" w:rsidRPr="001554A2">
        <w:rPr>
          <w:lang w:val="en-GB"/>
        </w:rPr>
        <w:t>acetylsalicylic</w:t>
      </w:r>
      <w:r w:rsidR="00602C7D" w:rsidRPr="001554A2">
        <w:rPr>
          <w:rFonts w:cs="Arial"/>
          <w:bCs/>
          <w:lang w:val="en-GB"/>
        </w:rPr>
        <w:t xml:space="preserve"> acid</w:t>
      </w:r>
      <w:r w:rsidR="00F63ADF" w:rsidRPr="001554A2">
        <w:rPr>
          <w:lang w:val="en-GB"/>
        </w:rPr>
        <w:t xml:space="preserve">. </w:t>
      </w:r>
      <w:r w:rsidR="0096511C" w:rsidRPr="001554A2">
        <w:rPr>
          <w:lang w:val="en-GB"/>
        </w:rPr>
        <w:t>(N)OAC=(New) Oral Anticoagulation</w:t>
      </w:r>
      <w:r w:rsidR="00F63ADF" w:rsidRPr="001554A2">
        <w:rPr>
          <w:lang w:val="en-GB"/>
        </w:rPr>
        <w:t>.</w:t>
      </w:r>
    </w:p>
    <w:p w14:paraId="15F6D433" w14:textId="77777777" w:rsidR="00994093" w:rsidRPr="001554A2" w:rsidRDefault="00994093">
      <w:pPr>
        <w:rPr>
          <w:lang w:val="en-GB"/>
        </w:rPr>
      </w:pPr>
      <w:r w:rsidRPr="001554A2">
        <w:rPr>
          <w:lang w:val="en-GB"/>
        </w:rPr>
        <w:br w:type="page"/>
      </w:r>
    </w:p>
    <w:p w14:paraId="39375436" w14:textId="01433656" w:rsidR="00862C0C" w:rsidRPr="001554A2" w:rsidRDefault="00FC7559" w:rsidP="00DF43A7">
      <w:pPr>
        <w:pStyle w:val="Rubrik1"/>
        <w:rPr>
          <w:lang w:val="en-GB"/>
        </w:rPr>
      </w:pPr>
      <w:bookmarkStart w:id="9" w:name="_Toc23193762"/>
      <w:proofErr w:type="spellStart"/>
      <w:r w:rsidRPr="001554A2">
        <w:rPr>
          <w:lang w:val="en-GB"/>
        </w:rPr>
        <w:lastRenderedPageBreak/>
        <w:t>eTable</w:t>
      </w:r>
      <w:proofErr w:type="spellEnd"/>
      <w:r w:rsidRPr="001554A2">
        <w:rPr>
          <w:lang w:val="en-GB"/>
        </w:rPr>
        <w:t xml:space="preserve"> </w:t>
      </w:r>
      <w:r w:rsidR="00667904" w:rsidRPr="001554A2">
        <w:rPr>
          <w:lang w:val="en-GB"/>
        </w:rPr>
        <w:t>5</w:t>
      </w:r>
      <w:r w:rsidRPr="001554A2">
        <w:rPr>
          <w:lang w:val="en-GB"/>
        </w:rPr>
        <w:t xml:space="preserve"> – Risk factors for </w:t>
      </w:r>
      <w:r w:rsidR="00F63ADF" w:rsidRPr="001554A2">
        <w:rPr>
          <w:lang w:val="en-GB"/>
        </w:rPr>
        <w:t>1-</w:t>
      </w:r>
      <w:r w:rsidRPr="001554A2">
        <w:rPr>
          <w:lang w:val="en-GB"/>
        </w:rPr>
        <w:t>year death after stroke</w:t>
      </w:r>
      <w:bookmarkEnd w:id="9"/>
    </w:p>
    <w:p w14:paraId="345CC7CB" w14:textId="3D02D70A" w:rsidR="00FC7559" w:rsidRPr="001554A2" w:rsidRDefault="00FC7559">
      <w:pPr>
        <w:rPr>
          <w:lang w:val="en-GB"/>
        </w:rPr>
      </w:pPr>
    </w:p>
    <w:tbl>
      <w:tblPr>
        <w:tblW w:w="11056" w:type="dxa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2268"/>
        <w:gridCol w:w="1240"/>
        <w:gridCol w:w="984"/>
        <w:gridCol w:w="327"/>
        <w:gridCol w:w="710"/>
        <w:gridCol w:w="1686"/>
        <w:gridCol w:w="694"/>
        <w:gridCol w:w="2156"/>
        <w:gridCol w:w="148"/>
        <w:gridCol w:w="843"/>
      </w:tblGrid>
      <w:tr w:rsidR="00FC7559" w:rsidRPr="001554A2" w14:paraId="0E0300B7" w14:textId="77777777" w:rsidTr="003F0553">
        <w:trPr>
          <w:gridAfter w:val="1"/>
          <w:trHeight w:hRule="exact" w:val="340"/>
        </w:trPr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B8495A0" w14:textId="77777777" w:rsidR="00FC7559" w:rsidRPr="001554A2" w:rsidRDefault="00FC7559" w:rsidP="003F0553">
            <w:pPr>
              <w:rPr>
                <w:lang w:val="en-GB"/>
              </w:rPr>
            </w:pP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86D102B" w14:textId="77777777" w:rsidR="00FC7559" w:rsidRPr="001554A2" w:rsidRDefault="00FC7559" w:rsidP="003F0553">
            <w:pPr>
              <w:jc w:val="center"/>
              <w:rPr>
                <w:sz w:val="20"/>
                <w:szCs w:val="20"/>
                <w:lang w:val="en-GB"/>
              </w:rPr>
            </w:pPr>
          </w:p>
        </w:tc>
        <w:tc>
          <w:tcPr>
            <w:tcW w:w="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B11EA75" w14:textId="77777777" w:rsidR="00FC7559" w:rsidRPr="001554A2" w:rsidRDefault="00FC7559" w:rsidP="003F0553">
            <w:pPr>
              <w:jc w:val="center"/>
              <w:rPr>
                <w:sz w:val="20"/>
                <w:szCs w:val="20"/>
                <w:lang w:val="en-GB"/>
              </w:rPr>
            </w:pPr>
          </w:p>
        </w:tc>
        <w:tc>
          <w:tcPr>
            <w:tcW w:w="3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95C641E" w14:textId="77777777" w:rsidR="00FC7559" w:rsidRPr="001554A2" w:rsidRDefault="00FC7559" w:rsidP="003F0553">
            <w:pPr>
              <w:jc w:val="center"/>
              <w:rPr>
                <w:sz w:val="20"/>
                <w:szCs w:val="20"/>
                <w:lang w:val="en-GB"/>
              </w:rPr>
            </w:pPr>
          </w:p>
        </w:tc>
        <w:tc>
          <w:tcPr>
            <w:tcW w:w="3090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879B607" w14:textId="77777777" w:rsidR="00FC7559" w:rsidRPr="001554A2" w:rsidRDefault="00FC7559" w:rsidP="003F0553">
            <w:pPr>
              <w:jc w:val="center"/>
              <w:rPr>
                <w:rFonts w:ascii="Calibri" w:hAnsi="Calibri" w:cs="Calibri"/>
                <w:color w:val="000000"/>
                <w:lang w:val="en-GB"/>
              </w:rPr>
            </w:pPr>
            <w:r w:rsidRPr="001554A2">
              <w:rPr>
                <w:rFonts w:ascii="Calibri" w:hAnsi="Calibri" w:cs="Calibri"/>
                <w:color w:val="000000"/>
                <w:lang w:val="en-GB"/>
              </w:rPr>
              <w:t>Univariable</w:t>
            </w:r>
          </w:p>
        </w:tc>
        <w:tc>
          <w:tcPr>
            <w:tcW w:w="2304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049104D" w14:textId="77777777" w:rsidR="00FC7559" w:rsidRPr="001554A2" w:rsidRDefault="00FC7559" w:rsidP="003F0553">
            <w:pPr>
              <w:jc w:val="center"/>
              <w:rPr>
                <w:rFonts w:ascii="Calibri" w:hAnsi="Calibri" w:cs="Calibri"/>
                <w:color w:val="000000"/>
                <w:lang w:val="en-GB"/>
              </w:rPr>
            </w:pPr>
            <w:r w:rsidRPr="001554A2">
              <w:rPr>
                <w:rFonts w:ascii="Calibri" w:hAnsi="Calibri" w:cs="Calibri"/>
                <w:color w:val="000000"/>
                <w:lang w:val="en-GB"/>
              </w:rPr>
              <w:t>Multivariable</w:t>
            </w:r>
          </w:p>
        </w:tc>
      </w:tr>
      <w:tr w:rsidR="00FC7559" w:rsidRPr="001554A2" w14:paraId="407E2676" w14:textId="77777777" w:rsidTr="003F0553">
        <w:trPr>
          <w:gridAfter w:val="2"/>
          <w:wAfter w:w="991" w:type="dxa"/>
          <w:trHeight w:hRule="exact" w:val="340"/>
        </w:trPr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43F1C70" w14:textId="77777777" w:rsidR="00FC7559" w:rsidRPr="001554A2" w:rsidRDefault="00FC7559" w:rsidP="003F0553">
            <w:pPr>
              <w:rPr>
                <w:rFonts w:ascii="Calibri" w:hAnsi="Calibri" w:cs="Calibri"/>
                <w:color w:val="000000"/>
                <w:lang w:val="en-GB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432C020" w14:textId="77777777" w:rsidR="00FC7559" w:rsidRPr="001554A2" w:rsidRDefault="00FC7559" w:rsidP="003F0553">
            <w:pPr>
              <w:jc w:val="center"/>
              <w:rPr>
                <w:rFonts w:ascii="Calibri" w:hAnsi="Calibri" w:cs="Calibri"/>
                <w:color w:val="000000"/>
                <w:lang w:val="en-GB"/>
              </w:rPr>
            </w:pPr>
            <w:r w:rsidRPr="001554A2">
              <w:rPr>
                <w:rFonts w:ascii="Calibri" w:hAnsi="Calibri" w:cs="Calibri"/>
                <w:color w:val="000000"/>
                <w:lang w:val="en-GB"/>
              </w:rPr>
              <w:t>Alive (n=138)</w:t>
            </w:r>
          </w:p>
        </w:tc>
        <w:tc>
          <w:tcPr>
            <w:tcW w:w="131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A014399" w14:textId="77777777" w:rsidR="00FC7559" w:rsidRPr="001554A2" w:rsidRDefault="00FC7559" w:rsidP="003F0553">
            <w:pPr>
              <w:jc w:val="center"/>
              <w:rPr>
                <w:rFonts w:ascii="Calibri" w:hAnsi="Calibri" w:cs="Calibri"/>
                <w:color w:val="000000"/>
                <w:lang w:val="en-GB"/>
              </w:rPr>
            </w:pPr>
            <w:r w:rsidRPr="001554A2">
              <w:rPr>
                <w:rFonts w:ascii="Calibri" w:hAnsi="Calibri" w:cs="Calibri"/>
                <w:color w:val="000000"/>
                <w:lang w:val="en-GB"/>
              </w:rPr>
              <w:t>Dead (n=90)</w:t>
            </w:r>
          </w:p>
        </w:tc>
        <w:tc>
          <w:tcPr>
            <w:tcW w:w="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D8B125C" w14:textId="77777777" w:rsidR="00FC7559" w:rsidRPr="001554A2" w:rsidRDefault="00FC7559" w:rsidP="003F0553">
            <w:pPr>
              <w:jc w:val="center"/>
              <w:rPr>
                <w:rFonts w:ascii="Calibri" w:hAnsi="Calibri" w:cs="Calibri"/>
                <w:color w:val="000000"/>
                <w:lang w:val="en-GB"/>
              </w:rPr>
            </w:pPr>
            <w:r w:rsidRPr="001554A2">
              <w:rPr>
                <w:rFonts w:ascii="Calibri" w:hAnsi="Calibri" w:cs="Calibri"/>
                <w:color w:val="000000"/>
                <w:lang w:val="en-GB"/>
              </w:rPr>
              <w:t>p-value</w:t>
            </w:r>
          </w:p>
        </w:tc>
        <w:tc>
          <w:tcPr>
            <w:tcW w:w="16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B4C1BBA" w14:textId="77777777" w:rsidR="00FC7559" w:rsidRPr="001554A2" w:rsidRDefault="00FC7559" w:rsidP="003F0553">
            <w:pPr>
              <w:jc w:val="center"/>
              <w:rPr>
                <w:rFonts w:ascii="Calibri" w:hAnsi="Calibri" w:cs="Calibri"/>
                <w:color w:val="000000"/>
                <w:lang w:val="en-GB"/>
              </w:rPr>
            </w:pPr>
            <w:r w:rsidRPr="001554A2">
              <w:rPr>
                <w:rFonts w:ascii="Calibri" w:hAnsi="Calibri" w:cs="Calibri"/>
                <w:color w:val="000000"/>
                <w:lang w:val="en-GB"/>
              </w:rPr>
              <w:t>OR (95% CI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1D09346" w14:textId="77777777" w:rsidR="00FC7559" w:rsidRPr="001554A2" w:rsidRDefault="00FC7559" w:rsidP="003F0553">
            <w:pPr>
              <w:jc w:val="center"/>
              <w:rPr>
                <w:rFonts w:ascii="Calibri" w:hAnsi="Calibri" w:cs="Calibri"/>
                <w:color w:val="000000"/>
                <w:lang w:val="en-GB"/>
              </w:rPr>
            </w:pPr>
            <w:r w:rsidRPr="001554A2">
              <w:rPr>
                <w:rFonts w:ascii="Calibri" w:hAnsi="Calibri" w:cs="Calibri"/>
                <w:color w:val="000000"/>
                <w:lang w:val="en-GB"/>
              </w:rPr>
              <w:t>p-value</w:t>
            </w:r>
          </w:p>
        </w:tc>
        <w:tc>
          <w:tcPr>
            <w:tcW w:w="21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9AEC310" w14:textId="77777777" w:rsidR="00FC7559" w:rsidRPr="001554A2" w:rsidRDefault="00FC7559" w:rsidP="003F0553">
            <w:pPr>
              <w:jc w:val="center"/>
              <w:rPr>
                <w:rFonts w:ascii="Calibri" w:hAnsi="Calibri" w:cs="Calibri"/>
                <w:color w:val="000000"/>
                <w:lang w:val="en-GB"/>
              </w:rPr>
            </w:pPr>
            <w:r w:rsidRPr="001554A2">
              <w:rPr>
                <w:rFonts w:ascii="Calibri" w:hAnsi="Calibri" w:cs="Calibri"/>
                <w:color w:val="000000"/>
                <w:lang w:val="en-GB"/>
              </w:rPr>
              <w:t>OR (95% CI)</w:t>
            </w:r>
          </w:p>
        </w:tc>
      </w:tr>
      <w:tr w:rsidR="00FC7559" w:rsidRPr="001554A2" w14:paraId="6D72E020" w14:textId="77777777" w:rsidTr="003F0553">
        <w:trPr>
          <w:gridAfter w:val="2"/>
          <w:wAfter w:w="991" w:type="dxa"/>
          <w:trHeight w:hRule="exact" w:val="340"/>
        </w:trPr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2965B34" w14:textId="77777777" w:rsidR="00FC7559" w:rsidRPr="001554A2" w:rsidRDefault="00FC7559" w:rsidP="003F0553">
            <w:pPr>
              <w:rPr>
                <w:rFonts w:ascii="Calibri" w:hAnsi="Calibri" w:cs="Calibri"/>
                <w:color w:val="000000"/>
                <w:lang w:val="en-GB"/>
              </w:rPr>
            </w:pPr>
            <w:r w:rsidRPr="001554A2">
              <w:rPr>
                <w:rFonts w:ascii="Calibri" w:hAnsi="Calibri" w:cs="Calibri"/>
                <w:color w:val="000000"/>
                <w:lang w:val="en-GB"/>
              </w:rPr>
              <w:t>Ag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D35A7AB" w14:textId="5986885B" w:rsidR="00FC7559" w:rsidRPr="001554A2" w:rsidRDefault="00FC7559" w:rsidP="003F0553">
            <w:pPr>
              <w:jc w:val="center"/>
              <w:rPr>
                <w:rFonts w:ascii="Calibri" w:hAnsi="Calibri" w:cs="Calibri"/>
                <w:color w:val="000000"/>
                <w:lang w:val="en-GB"/>
              </w:rPr>
            </w:pPr>
            <w:r w:rsidRPr="001554A2">
              <w:rPr>
                <w:rFonts w:ascii="Calibri" w:hAnsi="Calibri" w:cs="Calibri"/>
                <w:color w:val="000000"/>
                <w:lang w:val="en-GB"/>
              </w:rPr>
              <w:t>83</w:t>
            </w:r>
            <w:r w:rsidR="00DF43A7" w:rsidRPr="001554A2">
              <w:rPr>
                <w:rFonts w:ascii="Calibri" w:hAnsi="Calibri" w:cs="Calibri"/>
                <w:color w:val="000000"/>
                <w:lang w:val="en-GB"/>
              </w:rPr>
              <w:t>.</w:t>
            </w:r>
            <w:r w:rsidRPr="001554A2">
              <w:rPr>
                <w:rFonts w:ascii="Calibri" w:hAnsi="Calibri" w:cs="Calibri"/>
                <w:color w:val="000000"/>
                <w:lang w:val="en-GB"/>
              </w:rPr>
              <w:t>7 (7</w:t>
            </w:r>
            <w:r w:rsidR="00DF43A7" w:rsidRPr="001554A2">
              <w:rPr>
                <w:rFonts w:ascii="Calibri" w:hAnsi="Calibri" w:cs="Calibri"/>
                <w:color w:val="000000"/>
                <w:lang w:val="en-GB"/>
              </w:rPr>
              <w:t>.</w:t>
            </w:r>
            <w:r w:rsidRPr="001554A2">
              <w:rPr>
                <w:rFonts w:ascii="Calibri" w:hAnsi="Calibri" w:cs="Calibri"/>
                <w:color w:val="000000"/>
                <w:lang w:val="en-GB"/>
              </w:rPr>
              <w:t>0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E6E136E" w14:textId="42FAE00E" w:rsidR="00FC7559" w:rsidRPr="001554A2" w:rsidRDefault="00FC7559" w:rsidP="003F0553">
            <w:pPr>
              <w:jc w:val="center"/>
              <w:rPr>
                <w:rFonts w:ascii="Calibri" w:hAnsi="Calibri" w:cs="Calibri"/>
                <w:color w:val="000000"/>
                <w:lang w:val="en-GB"/>
              </w:rPr>
            </w:pPr>
            <w:r w:rsidRPr="001554A2">
              <w:rPr>
                <w:rFonts w:ascii="Calibri" w:hAnsi="Calibri" w:cs="Calibri"/>
                <w:color w:val="000000"/>
                <w:lang w:val="en-GB"/>
              </w:rPr>
              <w:t>83</w:t>
            </w:r>
            <w:r w:rsidR="00DF43A7" w:rsidRPr="001554A2">
              <w:rPr>
                <w:rFonts w:ascii="Calibri" w:hAnsi="Calibri" w:cs="Calibri"/>
                <w:color w:val="000000"/>
                <w:lang w:val="en-GB"/>
              </w:rPr>
              <w:t>.</w:t>
            </w:r>
            <w:r w:rsidRPr="001554A2">
              <w:rPr>
                <w:rFonts w:ascii="Calibri" w:hAnsi="Calibri" w:cs="Calibri"/>
                <w:color w:val="000000"/>
                <w:lang w:val="en-GB"/>
              </w:rPr>
              <w:t>9 (8</w:t>
            </w:r>
            <w:r w:rsidR="00DF43A7" w:rsidRPr="001554A2">
              <w:rPr>
                <w:rFonts w:ascii="Calibri" w:hAnsi="Calibri" w:cs="Calibri"/>
                <w:color w:val="000000"/>
                <w:lang w:val="en-GB"/>
              </w:rPr>
              <w:t>.</w:t>
            </w:r>
            <w:r w:rsidRPr="001554A2">
              <w:rPr>
                <w:rFonts w:ascii="Calibri" w:hAnsi="Calibri" w:cs="Calibri"/>
                <w:color w:val="000000"/>
                <w:lang w:val="en-GB"/>
              </w:rPr>
              <w:t>2)</w:t>
            </w:r>
          </w:p>
        </w:tc>
        <w:tc>
          <w:tcPr>
            <w:tcW w:w="3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FEC214D" w14:textId="77777777" w:rsidR="00FC7559" w:rsidRPr="001554A2" w:rsidRDefault="00FC7559" w:rsidP="003F0553">
            <w:pPr>
              <w:jc w:val="center"/>
              <w:rPr>
                <w:rFonts w:ascii="Calibri" w:hAnsi="Calibri" w:cs="Calibri"/>
                <w:color w:val="000000"/>
                <w:lang w:val="en-GB"/>
              </w:rPr>
            </w:pPr>
          </w:p>
        </w:tc>
        <w:tc>
          <w:tcPr>
            <w:tcW w:w="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0C6659C" w14:textId="1723316B" w:rsidR="00FC7559" w:rsidRPr="001554A2" w:rsidRDefault="00FC7559" w:rsidP="003F0553">
            <w:pPr>
              <w:jc w:val="center"/>
              <w:rPr>
                <w:rFonts w:ascii="Calibri" w:hAnsi="Calibri" w:cs="Calibri"/>
                <w:color w:val="000000"/>
                <w:lang w:val="en-GB"/>
              </w:rPr>
            </w:pPr>
            <w:r w:rsidRPr="001554A2">
              <w:rPr>
                <w:rFonts w:ascii="Calibri" w:hAnsi="Calibri" w:cs="Calibri"/>
                <w:color w:val="000000"/>
                <w:lang w:val="en-GB"/>
              </w:rPr>
              <w:t>0</w:t>
            </w:r>
            <w:r w:rsidR="00DF43A7" w:rsidRPr="001554A2">
              <w:rPr>
                <w:rFonts w:ascii="Calibri" w:hAnsi="Calibri" w:cs="Calibri"/>
                <w:color w:val="000000"/>
                <w:lang w:val="en-GB"/>
              </w:rPr>
              <w:t>.</w:t>
            </w:r>
            <w:r w:rsidRPr="001554A2">
              <w:rPr>
                <w:rFonts w:ascii="Calibri" w:hAnsi="Calibri" w:cs="Calibri"/>
                <w:color w:val="000000"/>
                <w:lang w:val="en-GB"/>
              </w:rPr>
              <w:t>848</w:t>
            </w:r>
          </w:p>
        </w:tc>
        <w:tc>
          <w:tcPr>
            <w:tcW w:w="16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634D4F5" w14:textId="2FC0EC18" w:rsidR="00FC7559" w:rsidRPr="001554A2" w:rsidRDefault="00FC7559" w:rsidP="003F0553">
            <w:pPr>
              <w:jc w:val="center"/>
              <w:rPr>
                <w:rFonts w:ascii="Calibri" w:hAnsi="Calibri" w:cs="Calibri"/>
                <w:color w:val="000000"/>
                <w:lang w:val="en-GB"/>
              </w:rPr>
            </w:pPr>
            <w:r w:rsidRPr="001554A2">
              <w:rPr>
                <w:rFonts w:ascii="Calibri" w:hAnsi="Calibri" w:cs="Calibri"/>
                <w:color w:val="000000"/>
                <w:lang w:val="en-GB"/>
              </w:rPr>
              <w:t>1</w:t>
            </w:r>
            <w:r w:rsidR="00DF43A7" w:rsidRPr="001554A2">
              <w:rPr>
                <w:rFonts w:ascii="Calibri" w:hAnsi="Calibri" w:cs="Calibri"/>
                <w:color w:val="000000"/>
                <w:lang w:val="en-GB"/>
              </w:rPr>
              <w:t>.</w:t>
            </w:r>
            <w:r w:rsidRPr="001554A2">
              <w:rPr>
                <w:rFonts w:ascii="Calibri" w:hAnsi="Calibri" w:cs="Calibri"/>
                <w:color w:val="000000"/>
                <w:lang w:val="en-GB"/>
              </w:rPr>
              <w:t>00 (0</w:t>
            </w:r>
            <w:r w:rsidR="00DF43A7" w:rsidRPr="001554A2">
              <w:rPr>
                <w:rFonts w:ascii="Calibri" w:hAnsi="Calibri" w:cs="Calibri"/>
                <w:color w:val="000000"/>
                <w:lang w:val="en-GB"/>
              </w:rPr>
              <w:t>.</w:t>
            </w:r>
            <w:r w:rsidRPr="001554A2">
              <w:rPr>
                <w:rFonts w:ascii="Calibri" w:hAnsi="Calibri" w:cs="Calibri"/>
                <w:color w:val="000000"/>
                <w:lang w:val="en-GB"/>
              </w:rPr>
              <w:t>97-1</w:t>
            </w:r>
            <w:r w:rsidR="00DF43A7" w:rsidRPr="001554A2">
              <w:rPr>
                <w:rFonts w:ascii="Calibri" w:hAnsi="Calibri" w:cs="Calibri"/>
                <w:color w:val="000000"/>
                <w:lang w:val="en-GB"/>
              </w:rPr>
              <w:t>.</w:t>
            </w:r>
            <w:r w:rsidRPr="001554A2">
              <w:rPr>
                <w:rFonts w:ascii="Calibri" w:hAnsi="Calibri" w:cs="Calibri"/>
                <w:color w:val="000000"/>
                <w:lang w:val="en-GB"/>
              </w:rPr>
              <w:t>04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3DA9930" w14:textId="77777777" w:rsidR="00FC7559" w:rsidRPr="001554A2" w:rsidRDefault="00FC7559" w:rsidP="003F0553">
            <w:pPr>
              <w:jc w:val="center"/>
              <w:rPr>
                <w:rFonts w:ascii="Calibri" w:hAnsi="Calibri" w:cs="Calibri"/>
                <w:color w:val="000000"/>
                <w:lang w:val="en-GB"/>
              </w:rPr>
            </w:pPr>
          </w:p>
        </w:tc>
        <w:tc>
          <w:tcPr>
            <w:tcW w:w="21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433ACA4" w14:textId="77777777" w:rsidR="00FC7559" w:rsidRPr="001554A2" w:rsidRDefault="00FC7559" w:rsidP="003F0553">
            <w:pPr>
              <w:jc w:val="center"/>
              <w:rPr>
                <w:sz w:val="20"/>
                <w:szCs w:val="20"/>
                <w:lang w:val="en-GB"/>
              </w:rPr>
            </w:pPr>
          </w:p>
        </w:tc>
      </w:tr>
      <w:tr w:rsidR="00FC7559" w:rsidRPr="001554A2" w14:paraId="3FCE27E1" w14:textId="77777777" w:rsidTr="003F0553">
        <w:trPr>
          <w:gridAfter w:val="2"/>
          <w:wAfter w:w="991" w:type="dxa"/>
          <w:trHeight w:hRule="exact" w:val="340"/>
        </w:trPr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B0D0F94" w14:textId="3373864D" w:rsidR="00FC7559" w:rsidRPr="001554A2" w:rsidRDefault="00FC7559" w:rsidP="003F0553">
            <w:pPr>
              <w:rPr>
                <w:rFonts w:ascii="Calibri" w:hAnsi="Calibri" w:cs="Calibri"/>
                <w:color w:val="000000"/>
                <w:lang w:val="en-GB"/>
              </w:rPr>
            </w:pPr>
            <w:r w:rsidRPr="001554A2">
              <w:rPr>
                <w:rFonts w:ascii="Calibri" w:hAnsi="Calibri" w:cs="Calibri"/>
                <w:color w:val="000000"/>
                <w:lang w:val="en-GB"/>
              </w:rPr>
              <w:t>Male</w:t>
            </w:r>
            <w:r w:rsidR="00193E94" w:rsidRPr="001554A2">
              <w:rPr>
                <w:rFonts w:ascii="Calibri" w:hAnsi="Calibri" w:cs="Calibri"/>
                <w:color w:val="000000"/>
                <w:lang w:val="en-GB"/>
              </w:rPr>
              <w:t xml:space="preserve"> sex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F1B8697" w14:textId="77777777" w:rsidR="00FC7559" w:rsidRPr="001554A2" w:rsidRDefault="00FC7559" w:rsidP="003F0553">
            <w:pPr>
              <w:jc w:val="center"/>
              <w:rPr>
                <w:rFonts w:ascii="Calibri" w:hAnsi="Calibri" w:cs="Calibri"/>
                <w:color w:val="000000"/>
                <w:lang w:val="en-GB"/>
              </w:rPr>
            </w:pPr>
            <w:r w:rsidRPr="001554A2">
              <w:rPr>
                <w:rFonts w:ascii="Calibri" w:hAnsi="Calibri" w:cs="Calibri"/>
                <w:color w:val="000000"/>
                <w:lang w:val="en-GB"/>
              </w:rPr>
              <w:t>78 (56.5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E07495E" w14:textId="77777777" w:rsidR="00FC7559" w:rsidRPr="001554A2" w:rsidRDefault="00FC7559" w:rsidP="003F0553">
            <w:pPr>
              <w:jc w:val="center"/>
              <w:rPr>
                <w:rFonts w:ascii="Calibri" w:hAnsi="Calibri" w:cs="Calibri"/>
                <w:color w:val="000000"/>
                <w:lang w:val="en-GB"/>
              </w:rPr>
            </w:pPr>
            <w:r w:rsidRPr="001554A2">
              <w:rPr>
                <w:rFonts w:ascii="Calibri" w:hAnsi="Calibri" w:cs="Calibri"/>
                <w:color w:val="000000"/>
                <w:lang w:val="en-GB"/>
              </w:rPr>
              <w:t>47 (52.2%)</w:t>
            </w:r>
          </w:p>
        </w:tc>
        <w:tc>
          <w:tcPr>
            <w:tcW w:w="3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8964E06" w14:textId="77777777" w:rsidR="00FC7559" w:rsidRPr="001554A2" w:rsidRDefault="00FC7559" w:rsidP="003F0553">
            <w:pPr>
              <w:jc w:val="center"/>
              <w:rPr>
                <w:rFonts w:ascii="Calibri" w:hAnsi="Calibri" w:cs="Calibri"/>
                <w:color w:val="000000"/>
                <w:lang w:val="en-GB"/>
              </w:rPr>
            </w:pPr>
          </w:p>
        </w:tc>
        <w:tc>
          <w:tcPr>
            <w:tcW w:w="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93C22D5" w14:textId="60ABE1E8" w:rsidR="00FC7559" w:rsidRPr="001554A2" w:rsidRDefault="00FC7559" w:rsidP="003F0553">
            <w:pPr>
              <w:jc w:val="center"/>
              <w:rPr>
                <w:rFonts w:ascii="Calibri" w:hAnsi="Calibri" w:cs="Calibri"/>
                <w:color w:val="000000"/>
                <w:lang w:val="en-GB"/>
              </w:rPr>
            </w:pPr>
            <w:r w:rsidRPr="001554A2">
              <w:rPr>
                <w:rFonts w:ascii="Calibri" w:hAnsi="Calibri" w:cs="Calibri"/>
                <w:color w:val="000000"/>
                <w:lang w:val="en-GB"/>
              </w:rPr>
              <w:t>0</w:t>
            </w:r>
            <w:r w:rsidR="00DF43A7" w:rsidRPr="001554A2">
              <w:rPr>
                <w:rFonts w:ascii="Calibri" w:hAnsi="Calibri" w:cs="Calibri"/>
                <w:color w:val="000000"/>
                <w:lang w:val="en-GB"/>
              </w:rPr>
              <w:t>.</w:t>
            </w:r>
            <w:r w:rsidRPr="001554A2">
              <w:rPr>
                <w:rFonts w:ascii="Calibri" w:hAnsi="Calibri" w:cs="Calibri"/>
                <w:color w:val="000000"/>
                <w:lang w:val="en-GB"/>
              </w:rPr>
              <w:t>524</w:t>
            </w:r>
          </w:p>
        </w:tc>
        <w:tc>
          <w:tcPr>
            <w:tcW w:w="16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3111960" w14:textId="54C6F471" w:rsidR="00FC7559" w:rsidRPr="001554A2" w:rsidRDefault="00FC7559" w:rsidP="003F0553">
            <w:pPr>
              <w:jc w:val="center"/>
              <w:rPr>
                <w:rFonts w:ascii="Calibri" w:hAnsi="Calibri" w:cs="Calibri"/>
                <w:color w:val="000000"/>
                <w:lang w:val="en-GB"/>
              </w:rPr>
            </w:pPr>
            <w:r w:rsidRPr="001554A2">
              <w:rPr>
                <w:rFonts w:ascii="Calibri" w:hAnsi="Calibri" w:cs="Calibri"/>
                <w:color w:val="000000"/>
                <w:lang w:val="en-GB"/>
              </w:rPr>
              <w:t>0</w:t>
            </w:r>
            <w:r w:rsidR="00DF43A7" w:rsidRPr="001554A2">
              <w:rPr>
                <w:rFonts w:ascii="Calibri" w:hAnsi="Calibri" w:cs="Calibri"/>
                <w:color w:val="000000"/>
                <w:lang w:val="en-GB"/>
              </w:rPr>
              <w:t>.</w:t>
            </w:r>
            <w:r w:rsidRPr="001554A2">
              <w:rPr>
                <w:rFonts w:ascii="Calibri" w:hAnsi="Calibri" w:cs="Calibri"/>
                <w:color w:val="000000"/>
                <w:lang w:val="en-GB"/>
              </w:rPr>
              <w:t>84 (0</w:t>
            </w:r>
            <w:r w:rsidR="00DF43A7" w:rsidRPr="001554A2">
              <w:rPr>
                <w:rFonts w:ascii="Calibri" w:hAnsi="Calibri" w:cs="Calibri"/>
                <w:color w:val="000000"/>
                <w:lang w:val="en-GB"/>
              </w:rPr>
              <w:t>.</w:t>
            </w:r>
            <w:r w:rsidRPr="001554A2">
              <w:rPr>
                <w:rFonts w:ascii="Calibri" w:hAnsi="Calibri" w:cs="Calibri"/>
                <w:color w:val="000000"/>
                <w:lang w:val="en-GB"/>
              </w:rPr>
              <w:t>49-1</w:t>
            </w:r>
            <w:r w:rsidR="00DF43A7" w:rsidRPr="001554A2">
              <w:rPr>
                <w:rFonts w:ascii="Calibri" w:hAnsi="Calibri" w:cs="Calibri"/>
                <w:color w:val="000000"/>
                <w:lang w:val="en-GB"/>
              </w:rPr>
              <w:t>.</w:t>
            </w:r>
            <w:r w:rsidRPr="001554A2">
              <w:rPr>
                <w:rFonts w:ascii="Calibri" w:hAnsi="Calibri" w:cs="Calibri"/>
                <w:color w:val="000000"/>
                <w:lang w:val="en-GB"/>
              </w:rPr>
              <w:t>43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207431A" w14:textId="77777777" w:rsidR="00FC7559" w:rsidRPr="001554A2" w:rsidRDefault="00FC7559" w:rsidP="003F0553">
            <w:pPr>
              <w:jc w:val="center"/>
              <w:rPr>
                <w:rFonts w:ascii="Calibri" w:hAnsi="Calibri" w:cs="Calibri"/>
                <w:color w:val="000000"/>
                <w:lang w:val="en-GB"/>
              </w:rPr>
            </w:pPr>
          </w:p>
        </w:tc>
        <w:tc>
          <w:tcPr>
            <w:tcW w:w="21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BA6245F" w14:textId="77777777" w:rsidR="00FC7559" w:rsidRPr="001554A2" w:rsidRDefault="00FC7559" w:rsidP="003F0553">
            <w:pPr>
              <w:jc w:val="center"/>
              <w:rPr>
                <w:sz w:val="20"/>
                <w:szCs w:val="20"/>
                <w:lang w:val="en-GB"/>
              </w:rPr>
            </w:pPr>
          </w:p>
        </w:tc>
      </w:tr>
      <w:tr w:rsidR="00FC7559" w:rsidRPr="001554A2" w14:paraId="3EF716EF" w14:textId="77777777" w:rsidTr="003F0553">
        <w:trPr>
          <w:gridAfter w:val="2"/>
          <w:wAfter w:w="991" w:type="dxa"/>
          <w:trHeight w:hRule="exact" w:val="340"/>
        </w:trPr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2DCB4A2" w14:textId="77777777" w:rsidR="00FC7559" w:rsidRPr="001554A2" w:rsidRDefault="00FC7559" w:rsidP="003F0553">
            <w:pPr>
              <w:rPr>
                <w:rFonts w:ascii="Calibri" w:hAnsi="Calibri" w:cs="Calibri"/>
                <w:color w:val="000000"/>
                <w:lang w:val="en-GB"/>
              </w:rPr>
            </w:pPr>
            <w:r w:rsidRPr="001554A2">
              <w:rPr>
                <w:rFonts w:ascii="Calibri" w:hAnsi="Calibri" w:cs="Calibri"/>
                <w:color w:val="000000"/>
                <w:lang w:val="en-GB"/>
              </w:rPr>
              <w:t>TIA/Amaurosis Fugax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80A9925" w14:textId="77777777" w:rsidR="00FC7559" w:rsidRPr="001554A2" w:rsidRDefault="00FC7559" w:rsidP="003F0553">
            <w:pPr>
              <w:jc w:val="center"/>
              <w:rPr>
                <w:rFonts w:ascii="Calibri" w:hAnsi="Calibri" w:cs="Calibri"/>
                <w:color w:val="000000"/>
                <w:lang w:val="en-GB"/>
              </w:rPr>
            </w:pPr>
            <w:r w:rsidRPr="001554A2">
              <w:rPr>
                <w:rFonts w:ascii="Calibri" w:hAnsi="Calibri" w:cs="Calibri"/>
                <w:color w:val="000000"/>
                <w:lang w:val="en-GB"/>
              </w:rPr>
              <w:t>14 (10.2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9A208AA" w14:textId="77777777" w:rsidR="00FC7559" w:rsidRPr="001554A2" w:rsidRDefault="00FC7559" w:rsidP="003F0553">
            <w:pPr>
              <w:jc w:val="center"/>
              <w:rPr>
                <w:rFonts w:ascii="Calibri" w:hAnsi="Calibri" w:cs="Calibri"/>
                <w:color w:val="000000"/>
                <w:lang w:val="en-GB"/>
              </w:rPr>
            </w:pPr>
            <w:r w:rsidRPr="001554A2">
              <w:rPr>
                <w:rFonts w:ascii="Calibri" w:hAnsi="Calibri" w:cs="Calibri"/>
                <w:color w:val="000000"/>
                <w:lang w:val="en-GB"/>
              </w:rPr>
              <w:t>13 (14.6%)</w:t>
            </w:r>
          </w:p>
        </w:tc>
        <w:tc>
          <w:tcPr>
            <w:tcW w:w="3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8335500" w14:textId="77777777" w:rsidR="00FC7559" w:rsidRPr="001554A2" w:rsidRDefault="00FC7559" w:rsidP="003F0553">
            <w:pPr>
              <w:jc w:val="center"/>
              <w:rPr>
                <w:rFonts w:ascii="Calibri" w:hAnsi="Calibri" w:cs="Calibri"/>
                <w:color w:val="000000"/>
                <w:lang w:val="en-GB"/>
              </w:rPr>
            </w:pPr>
          </w:p>
        </w:tc>
        <w:tc>
          <w:tcPr>
            <w:tcW w:w="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450A26A" w14:textId="5F26F735" w:rsidR="00FC7559" w:rsidRPr="001554A2" w:rsidRDefault="00FC7559" w:rsidP="003F0553">
            <w:pPr>
              <w:jc w:val="center"/>
              <w:rPr>
                <w:rFonts w:ascii="Calibri" w:hAnsi="Calibri" w:cs="Calibri"/>
                <w:color w:val="000000"/>
                <w:lang w:val="en-GB"/>
              </w:rPr>
            </w:pPr>
            <w:r w:rsidRPr="001554A2">
              <w:rPr>
                <w:rFonts w:ascii="Calibri" w:hAnsi="Calibri" w:cs="Calibri"/>
                <w:color w:val="000000"/>
                <w:lang w:val="en-GB"/>
              </w:rPr>
              <w:t>0</w:t>
            </w:r>
            <w:r w:rsidR="00DF43A7" w:rsidRPr="001554A2">
              <w:rPr>
                <w:rFonts w:ascii="Calibri" w:hAnsi="Calibri" w:cs="Calibri"/>
                <w:color w:val="000000"/>
                <w:lang w:val="en-GB"/>
              </w:rPr>
              <w:t>.</w:t>
            </w:r>
            <w:r w:rsidRPr="001554A2">
              <w:rPr>
                <w:rFonts w:ascii="Calibri" w:hAnsi="Calibri" w:cs="Calibri"/>
                <w:color w:val="000000"/>
                <w:lang w:val="en-GB"/>
              </w:rPr>
              <w:t>323</w:t>
            </w:r>
          </w:p>
        </w:tc>
        <w:tc>
          <w:tcPr>
            <w:tcW w:w="16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47385F0" w14:textId="3294D9BF" w:rsidR="00FC7559" w:rsidRPr="001554A2" w:rsidRDefault="00FC7559" w:rsidP="003F0553">
            <w:pPr>
              <w:jc w:val="center"/>
              <w:rPr>
                <w:rFonts w:ascii="Calibri" w:hAnsi="Calibri" w:cs="Calibri"/>
                <w:color w:val="000000"/>
                <w:lang w:val="en-GB"/>
              </w:rPr>
            </w:pPr>
            <w:r w:rsidRPr="001554A2">
              <w:rPr>
                <w:rFonts w:ascii="Calibri" w:hAnsi="Calibri" w:cs="Calibri"/>
                <w:color w:val="000000"/>
                <w:lang w:val="en-GB"/>
              </w:rPr>
              <w:t>1</w:t>
            </w:r>
            <w:r w:rsidR="00DF43A7" w:rsidRPr="001554A2">
              <w:rPr>
                <w:rFonts w:ascii="Calibri" w:hAnsi="Calibri" w:cs="Calibri"/>
                <w:color w:val="000000"/>
                <w:lang w:val="en-GB"/>
              </w:rPr>
              <w:t>.</w:t>
            </w:r>
            <w:r w:rsidRPr="001554A2">
              <w:rPr>
                <w:rFonts w:ascii="Calibri" w:hAnsi="Calibri" w:cs="Calibri"/>
                <w:color w:val="000000"/>
                <w:lang w:val="en-GB"/>
              </w:rPr>
              <w:t>50 (0</w:t>
            </w:r>
            <w:r w:rsidR="00DF43A7" w:rsidRPr="001554A2">
              <w:rPr>
                <w:rFonts w:ascii="Calibri" w:hAnsi="Calibri" w:cs="Calibri"/>
                <w:color w:val="000000"/>
                <w:lang w:val="en-GB"/>
              </w:rPr>
              <w:t>.</w:t>
            </w:r>
            <w:r w:rsidRPr="001554A2">
              <w:rPr>
                <w:rFonts w:ascii="Calibri" w:hAnsi="Calibri" w:cs="Calibri"/>
                <w:color w:val="000000"/>
                <w:lang w:val="en-GB"/>
              </w:rPr>
              <w:t>67-3</w:t>
            </w:r>
            <w:r w:rsidR="00DF43A7" w:rsidRPr="001554A2">
              <w:rPr>
                <w:rFonts w:ascii="Calibri" w:hAnsi="Calibri" w:cs="Calibri"/>
                <w:color w:val="000000"/>
                <w:lang w:val="en-GB"/>
              </w:rPr>
              <w:t>.</w:t>
            </w:r>
            <w:r w:rsidRPr="001554A2">
              <w:rPr>
                <w:rFonts w:ascii="Calibri" w:hAnsi="Calibri" w:cs="Calibri"/>
                <w:color w:val="000000"/>
                <w:lang w:val="en-GB"/>
              </w:rPr>
              <w:t>37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EE62254" w14:textId="77777777" w:rsidR="00FC7559" w:rsidRPr="001554A2" w:rsidRDefault="00FC7559" w:rsidP="003F0553">
            <w:pPr>
              <w:jc w:val="center"/>
              <w:rPr>
                <w:rFonts w:ascii="Calibri" w:hAnsi="Calibri" w:cs="Calibri"/>
                <w:color w:val="000000"/>
                <w:lang w:val="en-GB"/>
              </w:rPr>
            </w:pPr>
          </w:p>
        </w:tc>
        <w:tc>
          <w:tcPr>
            <w:tcW w:w="21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DBFB7B2" w14:textId="77777777" w:rsidR="00FC7559" w:rsidRPr="001554A2" w:rsidRDefault="00FC7559" w:rsidP="003F0553">
            <w:pPr>
              <w:jc w:val="center"/>
              <w:rPr>
                <w:sz w:val="20"/>
                <w:szCs w:val="20"/>
                <w:lang w:val="en-GB"/>
              </w:rPr>
            </w:pPr>
          </w:p>
        </w:tc>
      </w:tr>
      <w:tr w:rsidR="00FC7559" w:rsidRPr="001554A2" w14:paraId="76DC18B4" w14:textId="77777777" w:rsidTr="003F0553">
        <w:trPr>
          <w:gridAfter w:val="2"/>
          <w:wAfter w:w="991" w:type="dxa"/>
          <w:trHeight w:hRule="exact" w:val="340"/>
        </w:trPr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8379EA0" w14:textId="77777777" w:rsidR="00FC7559" w:rsidRPr="001554A2" w:rsidRDefault="00FC7559" w:rsidP="003F0553">
            <w:pPr>
              <w:rPr>
                <w:rFonts w:ascii="Calibri" w:hAnsi="Calibri" w:cs="Calibri"/>
                <w:color w:val="000000"/>
                <w:lang w:val="en-GB"/>
              </w:rPr>
            </w:pPr>
            <w:r w:rsidRPr="001554A2">
              <w:rPr>
                <w:rFonts w:ascii="Calibri" w:hAnsi="Calibri" w:cs="Calibri"/>
                <w:color w:val="000000"/>
                <w:lang w:val="en-GB"/>
              </w:rPr>
              <w:t>Previous strok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8CD24C2" w14:textId="77777777" w:rsidR="00FC7559" w:rsidRPr="001554A2" w:rsidRDefault="00FC7559" w:rsidP="003F0553">
            <w:pPr>
              <w:jc w:val="center"/>
              <w:rPr>
                <w:rFonts w:ascii="Calibri" w:hAnsi="Calibri" w:cs="Calibri"/>
                <w:color w:val="000000"/>
                <w:lang w:val="en-GB"/>
              </w:rPr>
            </w:pPr>
            <w:r w:rsidRPr="001554A2">
              <w:rPr>
                <w:rFonts w:ascii="Calibri" w:hAnsi="Calibri" w:cs="Calibri"/>
                <w:color w:val="000000"/>
                <w:lang w:val="en-GB"/>
              </w:rPr>
              <w:t>34 (24.8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1080F00" w14:textId="77777777" w:rsidR="00FC7559" w:rsidRPr="001554A2" w:rsidRDefault="00FC7559" w:rsidP="003F0553">
            <w:pPr>
              <w:jc w:val="center"/>
              <w:rPr>
                <w:rFonts w:ascii="Calibri" w:hAnsi="Calibri" w:cs="Calibri"/>
                <w:color w:val="000000"/>
                <w:lang w:val="en-GB"/>
              </w:rPr>
            </w:pPr>
            <w:r w:rsidRPr="001554A2">
              <w:rPr>
                <w:rFonts w:ascii="Calibri" w:hAnsi="Calibri" w:cs="Calibri"/>
                <w:color w:val="000000"/>
                <w:lang w:val="en-GB"/>
              </w:rPr>
              <w:t>20 (22.2%)</w:t>
            </w:r>
          </w:p>
        </w:tc>
        <w:tc>
          <w:tcPr>
            <w:tcW w:w="3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D345BD3" w14:textId="77777777" w:rsidR="00FC7559" w:rsidRPr="001554A2" w:rsidRDefault="00FC7559" w:rsidP="003F0553">
            <w:pPr>
              <w:jc w:val="center"/>
              <w:rPr>
                <w:rFonts w:ascii="Calibri" w:hAnsi="Calibri" w:cs="Calibri"/>
                <w:color w:val="000000"/>
                <w:lang w:val="en-GB"/>
              </w:rPr>
            </w:pPr>
          </w:p>
        </w:tc>
        <w:tc>
          <w:tcPr>
            <w:tcW w:w="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CB38BFD" w14:textId="22556293" w:rsidR="00FC7559" w:rsidRPr="001554A2" w:rsidRDefault="00FC7559" w:rsidP="003F0553">
            <w:pPr>
              <w:jc w:val="center"/>
              <w:rPr>
                <w:rFonts w:ascii="Calibri" w:hAnsi="Calibri" w:cs="Calibri"/>
                <w:color w:val="000000"/>
                <w:lang w:val="en-GB"/>
              </w:rPr>
            </w:pPr>
            <w:r w:rsidRPr="001554A2">
              <w:rPr>
                <w:rFonts w:ascii="Calibri" w:hAnsi="Calibri" w:cs="Calibri"/>
                <w:color w:val="000000"/>
                <w:lang w:val="en-GB"/>
              </w:rPr>
              <w:t>0</w:t>
            </w:r>
            <w:r w:rsidR="00DF43A7" w:rsidRPr="001554A2">
              <w:rPr>
                <w:rFonts w:ascii="Calibri" w:hAnsi="Calibri" w:cs="Calibri"/>
                <w:color w:val="000000"/>
                <w:lang w:val="en-GB"/>
              </w:rPr>
              <w:t>.</w:t>
            </w:r>
            <w:r w:rsidRPr="001554A2">
              <w:rPr>
                <w:rFonts w:ascii="Calibri" w:hAnsi="Calibri" w:cs="Calibri"/>
                <w:color w:val="000000"/>
                <w:lang w:val="en-GB"/>
              </w:rPr>
              <w:t>653</w:t>
            </w:r>
          </w:p>
        </w:tc>
        <w:tc>
          <w:tcPr>
            <w:tcW w:w="16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F0E36AF" w14:textId="56CD2802" w:rsidR="00FC7559" w:rsidRPr="001554A2" w:rsidRDefault="00FC7559" w:rsidP="003F0553">
            <w:pPr>
              <w:jc w:val="center"/>
              <w:rPr>
                <w:rFonts w:ascii="Calibri" w:hAnsi="Calibri" w:cs="Calibri"/>
                <w:color w:val="000000"/>
                <w:lang w:val="en-GB"/>
              </w:rPr>
            </w:pPr>
            <w:r w:rsidRPr="001554A2">
              <w:rPr>
                <w:rFonts w:ascii="Calibri" w:hAnsi="Calibri" w:cs="Calibri"/>
                <w:color w:val="000000"/>
                <w:lang w:val="en-GB"/>
              </w:rPr>
              <w:t>0</w:t>
            </w:r>
            <w:r w:rsidR="00DF43A7" w:rsidRPr="001554A2">
              <w:rPr>
                <w:rFonts w:ascii="Calibri" w:hAnsi="Calibri" w:cs="Calibri"/>
                <w:color w:val="000000"/>
                <w:lang w:val="en-GB"/>
              </w:rPr>
              <w:t>.</w:t>
            </w:r>
            <w:r w:rsidRPr="001554A2">
              <w:rPr>
                <w:rFonts w:ascii="Calibri" w:hAnsi="Calibri" w:cs="Calibri"/>
                <w:color w:val="000000"/>
                <w:lang w:val="en-GB"/>
              </w:rPr>
              <w:t>87 (0</w:t>
            </w:r>
            <w:r w:rsidR="00DF43A7" w:rsidRPr="001554A2">
              <w:rPr>
                <w:rFonts w:ascii="Calibri" w:hAnsi="Calibri" w:cs="Calibri"/>
                <w:color w:val="000000"/>
                <w:lang w:val="en-GB"/>
              </w:rPr>
              <w:t>.</w:t>
            </w:r>
            <w:r w:rsidRPr="001554A2">
              <w:rPr>
                <w:rFonts w:ascii="Calibri" w:hAnsi="Calibri" w:cs="Calibri"/>
                <w:color w:val="000000"/>
                <w:lang w:val="en-GB"/>
              </w:rPr>
              <w:t>46-1</w:t>
            </w:r>
            <w:r w:rsidR="00DF43A7" w:rsidRPr="001554A2">
              <w:rPr>
                <w:rFonts w:ascii="Calibri" w:hAnsi="Calibri" w:cs="Calibri"/>
                <w:color w:val="000000"/>
                <w:lang w:val="en-GB"/>
              </w:rPr>
              <w:t>.</w:t>
            </w:r>
            <w:r w:rsidRPr="001554A2">
              <w:rPr>
                <w:rFonts w:ascii="Calibri" w:hAnsi="Calibri" w:cs="Calibri"/>
                <w:color w:val="000000"/>
                <w:lang w:val="en-GB"/>
              </w:rPr>
              <w:t>63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F54C63E" w14:textId="77777777" w:rsidR="00FC7559" w:rsidRPr="001554A2" w:rsidRDefault="00FC7559" w:rsidP="003F0553">
            <w:pPr>
              <w:jc w:val="center"/>
              <w:rPr>
                <w:rFonts w:ascii="Calibri" w:hAnsi="Calibri" w:cs="Calibri"/>
                <w:color w:val="000000"/>
                <w:lang w:val="en-GB"/>
              </w:rPr>
            </w:pPr>
          </w:p>
        </w:tc>
        <w:tc>
          <w:tcPr>
            <w:tcW w:w="21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2461D3B" w14:textId="77777777" w:rsidR="00FC7559" w:rsidRPr="001554A2" w:rsidRDefault="00FC7559" w:rsidP="003F0553">
            <w:pPr>
              <w:jc w:val="center"/>
              <w:rPr>
                <w:sz w:val="20"/>
                <w:szCs w:val="20"/>
                <w:lang w:val="en-GB"/>
              </w:rPr>
            </w:pPr>
          </w:p>
        </w:tc>
      </w:tr>
      <w:tr w:rsidR="00FC7559" w:rsidRPr="001554A2" w14:paraId="16537DBF" w14:textId="77777777" w:rsidTr="003F0553">
        <w:trPr>
          <w:gridAfter w:val="2"/>
          <w:wAfter w:w="991" w:type="dxa"/>
          <w:trHeight w:hRule="exact" w:val="340"/>
        </w:trPr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4AC9B09" w14:textId="77777777" w:rsidR="00FC7559" w:rsidRPr="001554A2" w:rsidRDefault="00FC7559" w:rsidP="003F0553">
            <w:pPr>
              <w:rPr>
                <w:rFonts w:ascii="Calibri" w:hAnsi="Calibri" w:cs="Calibri"/>
                <w:color w:val="000000"/>
                <w:lang w:val="en-GB"/>
              </w:rPr>
            </w:pPr>
            <w:r w:rsidRPr="001554A2">
              <w:rPr>
                <w:rFonts w:ascii="Calibri" w:hAnsi="Calibri" w:cs="Calibri"/>
                <w:color w:val="000000"/>
                <w:lang w:val="en-GB"/>
              </w:rPr>
              <w:t>Atrial fibrillatio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CC4ACF8" w14:textId="77777777" w:rsidR="00FC7559" w:rsidRPr="001554A2" w:rsidRDefault="00FC7559" w:rsidP="003F0553">
            <w:pPr>
              <w:jc w:val="center"/>
              <w:rPr>
                <w:rFonts w:ascii="Calibri" w:hAnsi="Calibri" w:cs="Calibri"/>
                <w:color w:val="000000"/>
                <w:lang w:val="en-GB"/>
              </w:rPr>
            </w:pPr>
            <w:r w:rsidRPr="001554A2">
              <w:rPr>
                <w:rFonts w:ascii="Calibri" w:hAnsi="Calibri" w:cs="Calibri"/>
                <w:color w:val="000000"/>
                <w:lang w:val="en-GB"/>
              </w:rPr>
              <w:t>61 (43.0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02C73F2" w14:textId="77777777" w:rsidR="00FC7559" w:rsidRPr="001554A2" w:rsidRDefault="00FC7559" w:rsidP="003F0553">
            <w:pPr>
              <w:jc w:val="center"/>
              <w:rPr>
                <w:rFonts w:ascii="Calibri" w:hAnsi="Calibri" w:cs="Calibri"/>
                <w:color w:val="000000"/>
                <w:lang w:val="en-GB"/>
              </w:rPr>
            </w:pPr>
            <w:r w:rsidRPr="001554A2">
              <w:rPr>
                <w:rFonts w:ascii="Calibri" w:hAnsi="Calibri" w:cs="Calibri"/>
                <w:color w:val="000000"/>
                <w:lang w:val="en-GB"/>
              </w:rPr>
              <w:t>51 (54.8%)</w:t>
            </w:r>
          </w:p>
        </w:tc>
        <w:tc>
          <w:tcPr>
            <w:tcW w:w="3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468DA31" w14:textId="77777777" w:rsidR="00FC7559" w:rsidRPr="001554A2" w:rsidRDefault="00FC7559" w:rsidP="003F0553">
            <w:pPr>
              <w:jc w:val="center"/>
              <w:rPr>
                <w:rFonts w:ascii="Calibri" w:hAnsi="Calibri" w:cs="Calibri"/>
                <w:color w:val="000000"/>
                <w:lang w:val="en-GB"/>
              </w:rPr>
            </w:pPr>
          </w:p>
        </w:tc>
        <w:tc>
          <w:tcPr>
            <w:tcW w:w="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5874405" w14:textId="581E42DD" w:rsidR="00FC7559" w:rsidRPr="001554A2" w:rsidRDefault="00FC7559" w:rsidP="003F0553">
            <w:pPr>
              <w:jc w:val="center"/>
              <w:rPr>
                <w:rFonts w:ascii="Calibri" w:hAnsi="Calibri" w:cs="Calibri"/>
                <w:color w:val="000000"/>
                <w:lang w:val="en-GB"/>
              </w:rPr>
            </w:pPr>
            <w:r w:rsidRPr="001554A2">
              <w:rPr>
                <w:rFonts w:ascii="Calibri" w:hAnsi="Calibri" w:cs="Calibri"/>
                <w:color w:val="000000"/>
                <w:lang w:val="en-GB"/>
              </w:rPr>
              <w:t>0</w:t>
            </w:r>
            <w:r w:rsidR="00DF43A7" w:rsidRPr="001554A2">
              <w:rPr>
                <w:rFonts w:ascii="Calibri" w:hAnsi="Calibri" w:cs="Calibri"/>
                <w:color w:val="000000"/>
                <w:lang w:val="en-GB"/>
              </w:rPr>
              <w:t>.</w:t>
            </w:r>
            <w:r w:rsidRPr="001554A2">
              <w:rPr>
                <w:rFonts w:ascii="Calibri" w:hAnsi="Calibri" w:cs="Calibri"/>
                <w:color w:val="000000"/>
                <w:lang w:val="en-GB"/>
              </w:rPr>
              <w:t>075</w:t>
            </w:r>
          </w:p>
        </w:tc>
        <w:tc>
          <w:tcPr>
            <w:tcW w:w="16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14952D3" w14:textId="0EF28A9C" w:rsidR="00FC7559" w:rsidRPr="001554A2" w:rsidRDefault="00FC7559" w:rsidP="003F0553">
            <w:pPr>
              <w:jc w:val="center"/>
              <w:rPr>
                <w:rFonts w:ascii="Calibri" w:hAnsi="Calibri" w:cs="Calibri"/>
                <w:color w:val="000000"/>
                <w:lang w:val="en-GB"/>
              </w:rPr>
            </w:pPr>
            <w:r w:rsidRPr="001554A2">
              <w:rPr>
                <w:rFonts w:ascii="Calibri" w:hAnsi="Calibri" w:cs="Calibri"/>
                <w:color w:val="000000"/>
                <w:lang w:val="en-GB"/>
              </w:rPr>
              <w:t>1</w:t>
            </w:r>
            <w:r w:rsidR="00DF43A7" w:rsidRPr="001554A2">
              <w:rPr>
                <w:rFonts w:ascii="Calibri" w:hAnsi="Calibri" w:cs="Calibri"/>
                <w:color w:val="000000"/>
                <w:lang w:val="en-GB"/>
              </w:rPr>
              <w:t>.</w:t>
            </w:r>
            <w:r w:rsidRPr="001554A2">
              <w:rPr>
                <w:rFonts w:ascii="Calibri" w:hAnsi="Calibri" w:cs="Calibri"/>
                <w:color w:val="000000"/>
                <w:lang w:val="en-GB"/>
              </w:rPr>
              <w:t>61 (0</w:t>
            </w:r>
            <w:r w:rsidR="00DF43A7" w:rsidRPr="001554A2">
              <w:rPr>
                <w:rFonts w:ascii="Calibri" w:hAnsi="Calibri" w:cs="Calibri"/>
                <w:color w:val="000000"/>
                <w:lang w:val="en-GB"/>
              </w:rPr>
              <w:t>.</w:t>
            </w:r>
            <w:r w:rsidRPr="001554A2">
              <w:rPr>
                <w:rFonts w:ascii="Calibri" w:hAnsi="Calibri" w:cs="Calibri"/>
                <w:color w:val="000000"/>
                <w:lang w:val="en-GB"/>
              </w:rPr>
              <w:t>95-2</w:t>
            </w:r>
            <w:r w:rsidR="00DF43A7" w:rsidRPr="001554A2">
              <w:rPr>
                <w:rFonts w:ascii="Calibri" w:hAnsi="Calibri" w:cs="Calibri"/>
                <w:color w:val="000000"/>
                <w:lang w:val="en-GB"/>
              </w:rPr>
              <w:t>.</w:t>
            </w:r>
            <w:r w:rsidRPr="001554A2">
              <w:rPr>
                <w:rFonts w:ascii="Calibri" w:hAnsi="Calibri" w:cs="Calibri"/>
                <w:color w:val="000000"/>
                <w:lang w:val="en-GB"/>
              </w:rPr>
              <w:t>73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4FB4EC8" w14:textId="77777777" w:rsidR="00FC7559" w:rsidRPr="001554A2" w:rsidRDefault="00FC7559" w:rsidP="003F0553">
            <w:pPr>
              <w:jc w:val="center"/>
              <w:rPr>
                <w:rFonts w:ascii="Calibri" w:hAnsi="Calibri" w:cs="Calibri"/>
                <w:color w:val="000000"/>
                <w:lang w:val="en-GB"/>
              </w:rPr>
            </w:pPr>
          </w:p>
        </w:tc>
        <w:tc>
          <w:tcPr>
            <w:tcW w:w="21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80A184F" w14:textId="77777777" w:rsidR="00FC7559" w:rsidRPr="001554A2" w:rsidRDefault="00FC7559" w:rsidP="003F0553">
            <w:pPr>
              <w:jc w:val="center"/>
              <w:rPr>
                <w:sz w:val="20"/>
                <w:szCs w:val="20"/>
                <w:lang w:val="en-GB"/>
              </w:rPr>
            </w:pPr>
          </w:p>
        </w:tc>
      </w:tr>
      <w:tr w:rsidR="00FC7559" w:rsidRPr="001554A2" w14:paraId="5E563A78" w14:textId="77777777" w:rsidTr="003F0553">
        <w:trPr>
          <w:gridAfter w:val="2"/>
          <w:wAfter w:w="991" w:type="dxa"/>
          <w:trHeight w:hRule="exact" w:val="340"/>
        </w:trPr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C0BC335" w14:textId="77777777" w:rsidR="00FC7559" w:rsidRPr="001554A2" w:rsidRDefault="00FC7559" w:rsidP="003F0553">
            <w:pPr>
              <w:rPr>
                <w:rFonts w:ascii="Calibri" w:hAnsi="Calibri" w:cs="Calibri"/>
                <w:color w:val="000000"/>
                <w:lang w:val="en-GB"/>
              </w:rPr>
            </w:pPr>
            <w:r w:rsidRPr="001554A2">
              <w:rPr>
                <w:rFonts w:ascii="Calibri" w:hAnsi="Calibri" w:cs="Calibri"/>
                <w:color w:val="000000"/>
                <w:lang w:val="en-GB"/>
              </w:rPr>
              <w:t>Hypertensio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A4C9249" w14:textId="77777777" w:rsidR="00FC7559" w:rsidRPr="001554A2" w:rsidRDefault="00FC7559" w:rsidP="003F0553">
            <w:pPr>
              <w:jc w:val="center"/>
              <w:rPr>
                <w:rFonts w:ascii="Calibri" w:hAnsi="Calibri" w:cs="Calibri"/>
                <w:color w:val="000000"/>
                <w:lang w:val="en-GB"/>
              </w:rPr>
            </w:pPr>
            <w:r w:rsidRPr="001554A2">
              <w:rPr>
                <w:rFonts w:ascii="Calibri" w:hAnsi="Calibri" w:cs="Calibri"/>
                <w:color w:val="000000"/>
                <w:lang w:val="en-GB"/>
              </w:rPr>
              <w:t>110 (80.9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694BFAE" w14:textId="77777777" w:rsidR="00FC7559" w:rsidRPr="001554A2" w:rsidRDefault="00FC7559" w:rsidP="003F0553">
            <w:pPr>
              <w:jc w:val="center"/>
              <w:rPr>
                <w:rFonts w:ascii="Calibri" w:hAnsi="Calibri" w:cs="Calibri"/>
                <w:color w:val="000000"/>
                <w:lang w:val="en-GB"/>
              </w:rPr>
            </w:pPr>
            <w:r w:rsidRPr="001554A2">
              <w:rPr>
                <w:rFonts w:ascii="Calibri" w:hAnsi="Calibri" w:cs="Calibri"/>
                <w:color w:val="000000"/>
                <w:lang w:val="en-GB"/>
              </w:rPr>
              <w:t>64 (71.9%)</w:t>
            </w:r>
          </w:p>
        </w:tc>
        <w:tc>
          <w:tcPr>
            <w:tcW w:w="3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38A42CB" w14:textId="77777777" w:rsidR="00FC7559" w:rsidRPr="001554A2" w:rsidRDefault="00FC7559" w:rsidP="003F0553">
            <w:pPr>
              <w:jc w:val="center"/>
              <w:rPr>
                <w:rFonts w:ascii="Calibri" w:hAnsi="Calibri" w:cs="Calibri"/>
                <w:color w:val="000000"/>
                <w:lang w:val="en-GB"/>
              </w:rPr>
            </w:pPr>
          </w:p>
        </w:tc>
        <w:tc>
          <w:tcPr>
            <w:tcW w:w="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A310B48" w14:textId="18197794" w:rsidR="00FC7559" w:rsidRPr="001554A2" w:rsidRDefault="00FC7559" w:rsidP="003F0553">
            <w:pPr>
              <w:jc w:val="center"/>
              <w:rPr>
                <w:rFonts w:ascii="Calibri" w:hAnsi="Calibri" w:cs="Calibri"/>
                <w:color w:val="000000"/>
                <w:lang w:val="en-GB"/>
              </w:rPr>
            </w:pPr>
            <w:r w:rsidRPr="001554A2">
              <w:rPr>
                <w:rFonts w:ascii="Calibri" w:hAnsi="Calibri" w:cs="Calibri"/>
                <w:color w:val="000000"/>
                <w:lang w:val="en-GB"/>
              </w:rPr>
              <w:t>0</w:t>
            </w:r>
            <w:r w:rsidR="00DF43A7" w:rsidRPr="001554A2">
              <w:rPr>
                <w:rFonts w:ascii="Calibri" w:hAnsi="Calibri" w:cs="Calibri"/>
                <w:color w:val="000000"/>
                <w:lang w:val="en-GB"/>
              </w:rPr>
              <w:t>.</w:t>
            </w:r>
            <w:r w:rsidRPr="001554A2">
              <w:rPr>
                <w:rFonts w:ascii="Calibri" w:hAnsi="Calibri" w:cs="Calibri"/>
                <w:color w:val="000000"/>
                <w:lang w:val="en-GB"/>
              </w:rPr>
              <w:t>118</w:t>
            </w:r>
          </w:p>
        </w:tc>
        <w:tc>
          <w:tcPr>
            <w:tcW w:w="16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68AC96E" w14:textId="63ED339B" w:rsidR="00FC7559" w:rsidRPr="001554A2" w:rsidRDefault="00FC7559" w:rsidP="003F0553">
            <w:pPr>
              <w:jc w:val="center"/>
              <w:rPr>
                <w:rFonts w:ascii="Calibri" w:hAnsi="Calibri" w:cs="Calibri"/>
                <w:color w:val="000000"/>
                <w:lang w:val="en-GB"/>
              </w:rPr>
            </w:pPr>
            <w:r w:rsidRPr="001554A2">
              <w:rPr>
                <w:rFonts w:ascii="Calibri" w:hAnsi="Calibri" w:cs="Calibri"/>
                <w:color w:val="000000"/>
                <w:lang w:val="en-GB"/>
              </w:rPr>
              <w:t>0</w:t>
            </w:r>
            <w:r w:rsidR="00DF43A7" w:rsidRPr="001554A2">
              <w:rPr>
                <w:rFonts w:ascii="Calibri" w:hAnsi="Calibri" w:cs="Calibri"/>
                <w:color w:val="000000"/>
                <w:lang w:val="en-GB"/>
              </w:rPr>
              <w:t>.</w:t>
            </w:r>
            <w:r w:rsidRPr="001554A2">
              <w:rPr>
                <w:rFonts w:ascii="Calibri" w:hAnsi="Calibri" w:cs="Calibri"/>
                <w:color w:val="000000"/>
                <w:lang w:val="en-GB"/>
              </w:rPr>
              <w:t>61 (0</w:t>
            </w:r>
            <w:r w:rsidR="00DF43A7" w:rsidRPr="001554A2">
              <w:rPr>
                <w:rFonts w:ascii="Calibri" w:hAnsi="Calibri" w:cs="Calibri"/>
                <w:color w:val="000000"/>
                <w:lang w:val="en-GB"/>
              </w:rPr>
              <w:t>.</w:t>
            </w:r>
            <w:r w:rsidRPr="001554A2">
              <w:rPr>
                <w:rFonts w:ascii="Calibri" w:hAnsi="Calibri" w:cs="Calibri"/>
                <w:color w:val="000000"/>
                <w:lang w:val="en-GB"/>
              </w:rPr>
              <w:t>32-1</w:t>
            </w:r>
            <w:r w:rsidR="00DF43A7" w:rsidRPr="001554A2">
              <w:rPr>
                <w:rFonts w:ascii="Calibri" w:hAnsi="Calibri" w:cs="Calibri"/>
                <w:color w:val="000000"/>
                <w:lang w:val="en-GB"/>
              </w:rPr>
              <w:t>.</w:t>
            </w:r>
            <w:r w:rsidRPr="001554A2">
              <w:rPr>
                <w:rFonts w:ascii="Calibri" w:hAnsi="Calibri" w:cs="Calibri"/>
                <w:color w:val="000000"/>
                <w:lang w:val="en-GB"/>
              </w:rPr>
              <w:t>14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55E7FF7" w14:textId="77777777" w:rsidR="00FC7559" w:rsidRPr="001554A2" w:rsidRDefault="00FC7559" w:rsidP="003F0553">
            <w:pPr>
              <w:jc w:val="center"/>
              <w:rPr>
                <w:rFonts w:ascii="Calibri" w:hAnsi="Calibri" w:cs="Calibri"/>
                <w:color w:val="000000"/>
                <w:lang w:val="en-GB"/>
              </w:rPr>
            </w:pPr>
          </w:p>
        </w:tc>
        <w:tc>
          <w:tcPr>
            <w:tcW w:w="21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55FFC13" w14:textId="77777777" w:rsidR="00FC7559" w:rsidRPr="001554A2" w:rsidRDefault="00FC7559" w:rsidP="003F0553">
            <w:pPr>
              <w:jc w:val="center"/>
              <w:rPr>
                <w:sz w:val="20"/>
                <w:szCs w:val="20"/>
                <w:lang w:val="en-GB"/>
              </w:rPr>
            </w:pPr>
          </w:p>
        </w:tc>
      </w:tr>
      <w:tr w:rsidR="00FC7559" w:rsidRPr="001554A2" w14:paraId="1376EF18" w14:textId="77777777" w:rsidTr="003F0553">
        <w:trPr>
          <w:gridAfter w:val="2"/>
          <w:wAfter w:w="991" w:type="dxa"/>
          <w:trHeight w:hRule="exact" w:val="340"/>
        </w:trPr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D0DF811" w14:textId="77777777" w:rsidR="00FC7559" w:rsidRPr="001554A2" w:rsidRDefault="00FC7559" w:rsidP="003F0553">
            <w:pPr>
              <w:rPr>
                <w:rFonts w:ascii="Calibri" w:hAnsi="Calibri" w:cs="Calibri"/>
                <w:color w:val="000000"/>
                <w:lang w:val="en-GB"/>
              </w:rPr>
            </w:pPr>
            <w:r w:rsidRPr="001554A2">
              <w:rPr>
                <w:rFonts w:ascii="Calibri" w:hAnsi="Calibri" w:cs="Calibri"/>
                <w:color w:val="000000"/>
                <w:lang w:val="en-GB"/>
              </w:rPr>
              <w:t>Diabete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BF2824A" w14:textId="77777777" w:rsidR="00FC7559" w:rsidRPr="001554A2" w:rsidRDefault="00FC7559" w:rsidP="003F0553">
            <w:pPr>
              <w:jc w:val="center"/>
              <w:rPr>
                <w:rFonts w:ascii="Calibri" w:hAnsi="Calibri" w:cs="Calibri"/>
                <w:color w:val="000000"/>
                <w:lang w:val="en-GB"/>
              </w:rPr>
            </w:pPr>
            <w:r w:rsidRPr="001554A2">
              <w:rPr>
                <w:rFonts w:ascii="Calibri" w:hAnsi="Calibri" w:cs="Calibri"/>
                <w:color w:val="000000"/>
                <w:lang w:val="en-GB"/>
              </w:rPr>
              <w:t>46 (33.6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17D09C0" w14:textId="77777777" w:rsidR="00FC7559" w:rsidRPr="001554A2" w:rsidRDefault="00FC7559" w:rsidP="003F0553">
            <w:pPr>
              <w:jc w:val="center"/>
              <w:rPr>
                <w:rFonts w:ascii="Calibri" w:hAnsi="Calibri" w:cs="Calibri"/>
                <w:color w:val="000000"/>
                <w:lang w:val="en-GB"/>
              </w:rPr>
            </w:pPr>
            <w:r w:rsidRPr="001554A2">
              <w:rPr>
                <w:rFonts w:ascii="Calibri" w:hAnsi="Calibri" w:cs="Calibri"/>
                <w:color w:val="000000"/>
                <w:lang w:val="en-GB"/>
              </w:rPr>
              <w:t>35 (39.3%)</w:t>
            </w:r>
          </w:p>
        </w:tc>
        <w:tc>
          <w:tcPr>
            <w:tcW w:w="3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4EC05C8" w14:textId="77777777" w:rsidR="00FC7559" w:rsidRPr="001554A2" w:rsidRDefault="00FC7559" w:rsidP="003F0553">
            <w:pPr>
              <w:jc w:val="center"/>
              <w:rPr>
                <w:rFonts w:ascii="Calibri" w:hAnsi="Calibri" w:cs="Calibri"/>
                <w:color w:val="000000"/>
                <w:lang w:val="en-GB"/>
              </w:rPr>
            </w:pPr>
          </w:p>
        </w:tc>
        <w:tc>
          <w:tcPr>
            <w:tcW w:w="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DA6AD63" w14:textId="777C1F43" w:rsidR="00FC7559" w:rsidRPr="001554A2" w:rsidRDefault="00FC7559" w:rsidP="003F0553">
            <w:pPr>
              <w:jc w:val="center"/>
              <w:rPr>
                <w:rFonts w:ascii="Calibri" w:hAnsi="Calibri" w:cs="Calibri"/>
                <w:color w:val="000000"/>
                <w:lang w:val="en-GB"/>
              </w:rPr>
            </w:pPr>
            <w:r w:rsidRPr="001554A2">
              <w:rPr>
                <w:rFonts w:ascii="Calibri" w:hAnsi="Calibri" w:cs="Calibri"/>
                <w:color w:val="000000"/>
                <w:lang w:val="en-GB"/>
              </w:rPr>
              <w:t>0</w:t>
            </w:r>
            <w:r w:rsidR="00DF43A7" w:rsidRPr="001554A2">
              <w:rPr>
                <w:rFonts w:ascii="Calibri" w:hAnsi="Calibri" w:cs="Calibri"/>
                <w:color w:val="000000"/>
                <w:lang w:val="en-GB"/>
              </w:rPr>
              <w:t>.</w:t>
            </w:r>
            <w:r w:rsidRPr="001554A2">
              <w:rPr>
                <w:rFonts w:ascii="Calibri" w:hAnsi="Calibri" w:cs="Calibri"/>
                <w:color w:val="000000"/>
                <w:lang w:val="en-GB"/>
              </w:rPr>
              <w:t>379</w:t>
            </w:r>
          </w:p>
        </w:tc>
        <w:tc>
          <w:tcPr>
            <w:tcW w:w="16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E567FBE" w14:textId="29C5B089" w:rsidR="00FC7559" w:rsidRPr="001554A2" w:rsidRDefault="00FC7559" w:rsidP="003F0553">
            <w:pPr>
              <w:jc w:val="center"/>
              <w:rPr>
                <w:rFonts w:ascii="Calibri" w:hAnsi="Calibri" w:cs="Calibri"/>
                <w:color w:val="000000"/>
                <w:lang w:val="en-GB"/>
              </w:rPr>
            </w:pPr>
            <w:r w:rsidRPr="001554A2">
              <w:rPr>
                <w:rFonts w:ascii="Calibri" w:hAnsi="Calibri" w:cs="Calibri"/>
                <w:color w:val="000000"/>
                <w:lang w:val="en-GB"/>
              </w:rPr>
              <w:t>1</w:t>
            </w:r>
            <w:r w:rsidR="00DF43A7" w:rsidRPr="001554A2">
              <w:rPr>
                <w:rFonts w:ascii="Calibri" w:hAnsi="Calibri" w:cs="Calibri"/>
                <w:color w:val="000000"/>
                <w:lang w:val="en-GB"/>
              </w:rPr>
              <w:t>.</w:t>
            </w:r>
            <w:r w:rsidRPr="001554A2">
              <w:rPr>
                <w:rFonts w:ascii="Calibri" w:hAnsi="Calibri" w:cs="Calibri"/>
                <w:color w:val="000000"/>
                <w:lang w:val="en-GB"/>
              </w:rPr>
              <w:t>28 (0</w:t>
            </w:r>
            <w:r w:rsidR="00DF43A7" w:rsidRPr="001554A2">
              <w:rPr>
                <w:rFonts w:ascii="Calibri" w:hAnsi="Calibri" w:cs="Calibri"/>
                <w:color w:val="000000"/>
                <w:lang w:val="en-GB"/>
              </w:rPr>
              <w:t>.</w:t>
            </w:r>
            <w:r w:rsidRPr="001554A2">
              <w:rPr>
                <w:rFonts w:ascii="Calibri" w:hAnsi="Calibri" w:cs="Calibri"/>
                <w:color w:val="000000"/>
                <w:lang w:val="en-GB"/>
              </w:rPr>
              <w:t>74-2</w:t>
            </w:r>
            <w:r w:rsidR="00DF43A7" w:rsidRPr="001554A2">
              <w:rPr>
                <w:rFonts w:ascii="Calibri" w:hAnsi="Calibri" w:cs="Calibri"/>
                <w:color w:val="000000"/>
                <w:lang w:val="en-GB"/>
              </w:rPr>
              <w:t>.</w:t>
            </w:r>
            <w:r w:rsidRPr="001554A2">
              <w:rPr>
                <w:rFonts w:ascii="Calibri" w:hAnsi="Calibri" w:cs="Calibri"/>
                <w:color w:val="000000"/>
                <w:lang w:val="en-GB"/>
              </w:rPr>
              <w:t>23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76F4828" w14:textId="77777777" w:rsidR="00FC7559" w:rsidRPr="001554A2" w:rsidRDefault="00FC7559" w:rsidP="003F0553">
            <w:pPr>
              <w:jc w:val="center"/>
              <w:rPr>
                <w:rFonts w:ascii="Calibri" w:hAnsi="Calibri" w:cs="Calibri"/>
                <w:color w:val="000000"/>
                <w:lang w:val="en-GB"/>
              </w:rPr>
            </w:pPr>
          </w:p>
        </w:tc>
        <w:tc>
          <w:tcPr>
            <w:tcW w:w="21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32FFFD8" w14:textId="77777777" w:rsidR="00FC7559" w:rsidRPr="001554A2" w:rsidRDefault="00FC7559" w:rsidP="003F0553">
            <w:pPr>
              <w:jc w:val="center"/>
              <w:rPr>
                <w:sz w:val="20"/>
                <w:szCs w:val="20"/>
                <w:lang w:val="en-GB"/>
              </w:rPr>
            </w:pPr>
          </w:p>
        </w:tc>
      </w:tr>
      <w:tr w:rsidR="00FC7559" w:rsidRPr="001554A2" w14:paraId="2F97E957" w14:textId="77777777" w:rsidTr="003F0553">
        <w:trPr>
          <w:gridAfter w:val="2"/>
          <w:wAfter w:w="991" w:type="dxa"/>
          <w:trHeight w:hRule="exact" w:val="340"/>
        </w:trPr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4BF154E" w14:textId="752A7AB2" w:rsidR="00FC7559" w:rsidRPr="001554A2" w:rsidRDefault="00FC7559" w:rsidP="003F0553">
            <w:pPr>
              <w:rPr>
                <w:rFonts w:ascii="Calibri" w:hAnsi="Calibri" w:cs="Calibri"/>
                <w:color w:val="000000"/>
                <w:lang w:val="en-GB"/>
              </w:rPr>
            </w:pPr>
            <w:r w:rsidRPr="001554A2">
              <w:rPr>
                <w:rFonts w:ascii="Calibri" w:hAnsi="Calibri" w:cs="Calibri"/>
                <w:color w:val="000000"/>
                <w:lang w:val="en-GB"/>
              </w:rPr>
              <w:t xml:space="preserve">On </w:t>
            </w:r>
            <w:r w:rsidR="00F63ADF" w:rsidRPr="001554A2">
              <w:rPr>
                <w:rFonts w:ascii="Calibri" w:hAnsi="Calibri" w:cs="Calibri"/>
                <w:color w:val="000000"/>
                <w:lang w:val="en-GB"/>
              </w:rPr>
              <w:t>lipid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1A123E8" w14:textId="77777777" w:rsidR="00FC7559" w:rsidRPr="001554A2" w:rsidRDefault="00FC7559" w:rsidP="003F0553">
            <w:pPr>
              <w:jc w:val="center"/>
              <w:rPr>
                <w:rFonts w:ascii="Calibri" w:hAnsi="Calibri" w:cs="Calibri"/>
                <w:color w:val="000000"/>
                <w:lang w:val="en-GB"/>
              </w:rPr>
            </w:pPr>
            <w:r w:rsidRPr="001554A2">
              <w:rPr>
                <w:rFonts w:ascii="Calibri" w:hAnsi="Calibri" w:cs="Calibri"/>
                <w:color w:val="000000"/>
                <w:lang w:val="en-GB"/>
              </w:rPr>
              <w:t>76 (55.9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DEB5B90" w14:textId="77777777" w:rsidR="00FC7559" w:rsidRPr="001554A2" w:rsidRDefault="00FC7559" w:rsidP="003F0553">
            <w:pPr>
              <w:jc w:val="center"/>
              <w:rPr>
                <w:rFonts w:ascii="Calibri" w:hAnsi="Calibri" w:cs="Calibri"/>
                <w:color w:val="000000"/>
                <w:lang w:val="en-GB"/>
              </w:rPr>
            </w:pPr>
            <w:r w:rsidRPr="001554A2">
              <w:rPr>
                <w:rFonts w:ascii="Calibri" w:hAnsi="Calibri" w:cs="Calibri"/>
                <w:color w:val="000000"/>
                <w:lang w:val="en-GB"/>
              </w:rPr>
              <w:t>38 (42.2%)</w:t>
            </w:r>
          </w:p>
        </w:tc>
        <w:tc>
          <w:tcPr>
            <w:tcW w:w="3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9248CD0" w14:textId="77777777" w:rsidR="00FC7559" w:rsidRPr="001554A2" w:rsidRDefault="00FC7559" w:rsidP="003F0553">
            <w:pPr>
              <w:jc w:val="center"/>
              <w:rPr>
                <w:rFonts w:ascii="Calibri" w:hAnsi="Calibri" w:cs="Calibri"/>
                <w:color w:val="000000"/>
                <w:lang w:val="en-GB"/>
              </w:rPr>
            </w:pPr>
          </w:p>
        </w:tc>
        <w:tc>
          <w:tcPr>
            <w:tcW w:w="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A3AD7CF" w14:textId="78A3CCEB" w:rsidR="00FC7559" w:rsidRPr="001554A2" w:rsidRDefault="00FC7559" w:rsidP="003F0553">
            <w:pPr>
              <w:jc w:val="center"/>
              <w:rPr>
                <w:rFonts w:ascii="Calibri" w:hAnsi="Calibri" w:cs="Calibri"/>
                <w:color w:val="000000"/>
                <w:lang w:val="en-GB"/>
              </w:rPr>
            </w:pPr>
            <w:r w:rsidRPr="001554A2">
              <w:rPr>
                <w:rFonts w:ascii="Calibri" w:hAnsi="Calibri" w:cs="Calibri"/>
                <w:color w:val="000000"/>
                <w:lang w:val="en-GB"/>
              </w:rPr>
              <w:t>0</w:t>
            </w:r>
            <w:r w:rsidR="00DF43A7" w:rsidRPr="001554A2">
              <w:rPr>
                <w:rFonts w:ascii="Calibri" w:hAnsi="Calibri" w:cs="Calibri"/>
                <w:color w:val="000000"/>
                <w:lang w:val="en-GB"/>
              </w:rPr>
              <w:t>.</w:t>
            </w:r>
            <w:r w:rsidRPr="001554A2">
              <w:rPr>
                <w:rFonts w:ascii="Calibri" w:hAnsi="Calibri" w:cs="Calibri"/>
                <w:color w:val="000000"/>
                <w:lang w:val="en-GB"/>
              </w:rPr>
              <w:t>045</w:t>
            </w:r>
          </w:p>
        </w:tc>
        <w:tc>
          <w:tcPr>
            <w:tcW w:w="16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E760EA5" w14:textId="7FBEEA0E" w:rsidR="00FC7559" w:rsidRPr="001554A2" w:rsidRDefault="00FC7559" w:rsidP="003F0553">
            <w:pPr>
              <w:jc w:val="center"/>
              <w:rPr>
                <w:rFonts w:ascii="Calibri" w:hAnsi="Calibri" w:cs="Calibri"/>
                <w:color w:val="000000"/>
                <w:lang w:val="en-GB"/>
              </w:rPr>
            </w:pPr>
            <w:r w:rsidRPr="001554A2">
              <w:rPr>
                <w:rFonts w:ascii="Calibri" w:hAnsi="Calibri" w:cs="Calibri"/>
                <w:color w:val="000000"/>
                <w:lang w:val="en-GB"/>
              </w:rPr>
              <w:t>0</w:t>
            </w:r>
            <w:r w:rsidR="00DF43A7" w:rsidRPr="001554A2">
              <w:rPr>
                <w:rFonts w:ascii="Calibri" w:hAnsi="Calibri" w:cs="Calibri"/>
                <w:color w:val="000000"/>
                <w:lang w:val="en-GB"/>
              </w:rPr>
              <w:t>.</w:t>
            </w:r>
            <w:r w:rsidRPr="001554A2">
              <w:rPr>
                <w:rFonts w:ascii="Calibri" w:hAnsi="Calibri" w:cs="Calibri"/>
                <w:color w:val="000000"/>
                <w:lang w:val="en-GB"/>
              </w:rPr>
              <w:t>58 (0</w:t>
            </w:r>
            <w:r w:rsidR="00DF43A7" w:rsidRPr="001554A2">
              <w:rPr>
                <w:rFonts w:ascii="Calibri" w:hAnsi="Calibri" w:cs="Calibri"/>
                <w:color w:val="000000"/>
                <w:lang w:val="en-GB"/>
              </w:rPr>
              <w:t>.</w:t>
            </w:r>
            <w:r w:rsidRPr="001554A2">
              <w:rPr>
                <w:rFonts w:ascii="Calibri" w:hAnsi="Calibri" w:cs="Calibri"/>
                <w:color w:val="000000"/>
                <w:lang w:val="en-GB"/>
              </w:rPr>
              <w:t>34-0</w:t>
            </w:r>
            <w:r w:rsidR="00DF43A7" w:rsidRPr="001554A2">
              <w:rPr>
                <w:rFonts w:ascii="Calibri" w:hAnsi="Calibri" w:cs="Calibri"/>
                <w:color w:val="000000"/>
                <w:lang w:val="en-GB"/>
              </w:rPr>
              <w:t>.</w:t>
            </w:r>
            <w:r w:rsidRPr="001554A2">
              <w:rPr>
                <w:rFonts w:ascii="Calibri" w:hAnsi="Calibri" w:cs="Calibri"/>
                <w:color w:val="000000"/>
                <w:lang w:val="en-GB"/>
              </w:rPr>
              <w:t>99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21C9FE4" w14:textId="77777777" w:rsidR="00FC7559" w:rsidRPr="001554A2" w:rsidRDefault="00FC7559" w:rsidP="003F0553">
            <w:pPr>
              <w:jc w:val="center"/>
              <w:rPr>
                <w:rFonts w:ascii="Calibri" w:hAnsi="Calibri" w:cs="Calibri"/>
                <w:color w:val="000000"/>
                <w:lang w:val="en-GB"/>
              </w:rPr>
            </w:pPr>
          </w:p>
        </w:tc>
        <w:tc>
          <w:tcPr>
            <w:tcW w:w="21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F2EC067" w14:textId="77777777" w:rsidR="00FC7559" w:rsidRPr="001554A2" w:rsidRDefault="00FC7559" w:rsidP="003F0553">
            <w:pPr>
              <w:jc w:val="center"/>
              <w:rPr>
                <w:sz w:val="20"/>
                <w:szCs w:val="20"/>
                <w:lang w:val="en-GB"/>
              </w:rPr>
            </w:pPr>
          </w:p>
        </w:tc>
      </w:tr>
      <w:tr w:rsidR="00FC7559" w:rsidRPr="001554A2" w14:paraId="0985677B" w14:textId="77777777" w:rsidTr="003F0553">
        <w:trPr>
          <w:gridAfter w:val="2"/>
          <w:wAfter w:w="991" w:type="dxa"/>
          <w:trHeight w:hRule="exact" w:val="340"/>
        </w:trPr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1DF71BD" w14:textId="77777777" w:rsidR="00FC7559" w:rsidRPr="001554A2" w:rsidRDefault="00FC7559" w:rsidP="003F0553">
            <w:pPr>
              <w:rPr>
                <w:rFonts w:ascii="Calibri" w:hAnsi="Calibri" w:cs="Calibri"/>
                <w:color w:val="000000"/>
                <w:lang w:val="en-GB"/>
              </w:rPr>
            </w:pPr>
            <w:r w:rsidRPr="001554A2">
              <w:rPr>
                <w:rFonts w:ascii="Calibri" w:hAnsi="Calibri" w:cs="Calibri"/>
                <w:color w:val="000000"/>
                <w:lang w:val="en-GB"/>
              </w:rPr>
              <w:t>On AS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41B5646" w14:textId="77777777" w:rsidR="00FC7559" w:rsidRPr="001554A2" w:rsidRDefault="00FC7559" w:rsidP="003F0553">
            <w:pPr>
              <w:jc w:val="center"/>
              <w:rPr>
                <w:rFonts w:ascii="Calibri" w:hAnsi="Calibri" w:cs="Calibri"/>
                <w:color w:val="000000"/>
                <w:lang w:val="en-GB"/>
              </w:rPr>
            </w:pPr>
            <w:r w:rsidRPr="001554A2">
              <w:rPr>
                <w:rFonts w:ascii="Calibri" w:hAnsi="Calibri" w:cs="Calibri"/>
                <w:color w:val="000000"/>
                <w:lang w:val="en-GB"/>
              </w:rPr>
              <w:t>67 (49.3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7C98396" w14:textId="77777777" w:rsidR="00FC7559" w:rsidRPr="001554A2" w:rsidRDefault="00FC7559" w:rsidP="003F0553">
            <w:pPr>
              <w:jc w:val="center"/>
              <w:rPr>
                <w:rFonts w:ascii="Calibri" w:hAnsi="Calibri" w:cs="Calibri"/>
                <w:color w:val="000000"/>
                <w:lang w:val="en-GB"/>
              </w:rPr>
            </w:pPr>
            <w:r w:rsidRPr="001554A2">
              <w:rPr>
                <w:rFonts w:ascii="Calibri" w:hAnsi="Calibri" w:cs="Calibri"/>
                <w:color w:val="000000"/>
                <w:lang w:val="en-GB"/>
              </w:rPr>
              <w:t>40 (44.4%)</w:t>
            </w:r>
          </w:p>
        </w:tc>
        <w:tc>
          <w:tcPr>
            <w:tcW w:w="3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8C9E843" w14:textId="77777777" w:rsidR="00FC7559" w:rsidRPr="001554A2" w:rsidRDefault="00FC7559" w:rsidP="003F0553">
            <w:pPr>
              <w:jc w:val="center"/>
              <w:rPr>
                <w:rFonts w:ascii="Calibri" w:hAnsi="Calibri" w:cs="Calibri"/>
                <w:color w:val="000000"/>
                <w:lang w:val="en-GB"/>
              </w:rPr>
            </w:pPr>
          </w:p>
        </w:tc>
        <w:tc>
          <w:tcPr>
            <w:tcW w:w="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4E012DB" w14:textId="02539EAC" w:rsidR="00FC7559" w:rsidRPr="001554A2" w:rsidRDefault="00FC7559" w:rsidP="003F0553">
            <w:pPr>
              <w:jc w:val="center"/>
              <w:rPr>
                <w:rFonts w:ascii="Calibri" w:hAnsi="Calibri" w:cs="Calibri"/>
                <w:color w:val="000000"/>
                <w:lang w:val="en-GB"/>
              </w:rPr>
            </w:pPr>
            <w:r w:rsidRPr="001554A2">
              <w:rPr>
                <w:rFonts w:ascii="Calibri" w:hAnsi="Calibri" w:cs="Calibri"/>
                <w:color w:val="000000"/>
                <w:lang w:val="en-GB"/>
              </w:rPr>
              <w:t>0</w:t>
            </w:r>
            <w:r w:rsidR="00DF43A7" w:rsidRPr="001554A2">
              <w:rPr>
                <w:rFonts w:ascii="Calibri" w:hAnsi="Calibri" w:cs="Calibri"/>
                <w:color w:val="000000"/>
                <w:lang w:val="en-GB"/>
              </w:rPr>
              <w:t>.</w:t>
            </w:r>
            <w:r w:rsidRPr="001554A2">
              <w:rPr>
                <w:rFonts w:ascii="Calibri" w:hAnsi="Calibri" w:cs="Calibri"/>
                <w:color w:val="000000"/>
                <w:lang w:val="en-GB"/>
              </w:rPr>
              <w:t>478</w:t>
            </w:r>
          </w:p>
        </w:tc>
        <w:tc>
          <w:tcPr>
            <w:tcW w:w="16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3401E18" w14:textId="54A247F4" w:rsidR="00FC7559" w:rsidRPr="001554A2" w:rsidRDefault="00FC7559" w:rsidP="003F0553">
            <w:pPr>
              <w:jc w:val="center"/>
              <w:rPr>
                <w:rFonts w:ascii="Calibri" w:hAnsi="Calibri" w:cs="Calibri"/>
                <w:color w:val="000000"/>
                <w:lang w:val="en-GB"/>
              </w:rPr>
            </w:pPr>
            <w:r w:rsidRPr="001554A2">
              <w:rPr>
                <w:rFonts w:ascii="Calibri" w:hAnsi="Calibri" w:cs="Calibri"/>
                <w:color w:val="000000"/>
                <w:lang w:val="en-GB"/>
              </w:rPr>
              <w:t>0</w:t>
            </w:r>
            <w:r w:rsidR="00DF43A7" w:rsidRPr="001554A2">
              <w:rPr>
                <w:rFonts w:ascii="Calibri" w:hAnsi="Calibri" w:cs="Calibri"/>
                <w:color w:val="000000"/>
                <w:lang w:val="en-GB"/>
              </w:rPr>
              <w:t>.</w:t>
            </w:r>
            <w:r w:rsidRPr="001554A2">
              <w:rPr>
                <w:rFonts w:ascii="Calibri" w:hAnsi="Calibri" w:cs="Calibri"/>
                <w:color w:val="000000"/>
                <w:lang w:val="en-GB"/>
              </w:rPr>
              <w:t>82 (0</w:t>
            </w:r>
            <w:r w:rsidR="00DF43A7" w:rsidRPr="001554A2">
              <w:rPr>
                <w:rFonts w:ascii="Calibri" w:hAnsi="Calibri" w:cs="Calibri"/>
                <w:color w:val="000000"/>
                <w:lang w:val="en-GB"/>
              </w:rPr>
              <w:t>.</w:t>
            </w:r>
            <w:r w:rsidRPr="001554A2">
              <w:rPr>
                <w:rFonts w:ascii="Calibri" w:hAnsi="Calibri" w:cs="Calibri"/>
                <w:color w:val="000000"/>
                <w:lang w:val="en-GB"/>
              </w:rPr>
              <w:t>48-1</w:t>
            </w:r>
            <w:r w:rsidR="00DF43A7" w:rsidRPr="001554A2">
              <w:rPr>
                <w:rFonts w:ascii="Calibri" w:hAnsi="Calibri" w:cs="Calibri"/>
                <w:color w:val="000000"/>
                <w:lang w:val="en-GB"/>
              </w:rPr>
              <w:t>.</w:t>
            </w:r>
            <w:r w:rsidRPr="001554A2">
              <w:rPr>
                <w:rFonts w:ascii="Calibri" w:hAnsi="Calibri" w:cs="Calibri"/>
                <w:color w:val="000000"/>
                <w:lang w:val="en-GB"/>
              </w:rPr>
              <w:t>41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DCF63F2" w14:textId="77777777" w:rsidR="00FC7559" w:rsidRPr="001554A2" w:rsidRDefault="00FC7559" w:rsidP="003F0553">
            <w:pPr>
              <w:jc w:val="center"/>
              <w:rPr>
                <w:rFonts w:ascii="Calibri" w:hAnsi="Calibri" w:cs="Calibri"/>
                <w:color w:val="000000"/>
                <w:lang w:val="en-GB"/>
              </w:rPr>
            </w:pPr>
          </w:p>
        </w:tc>
        <w:tc>
          <w:tcPr>
            <w:tcW w:w="21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83A240B" w14:textId="77777777" w:rsidR="00FC7559" w:rsidRPr="001554A2" w:rsidRDefault="00FC7559" w:rsidP="003F0553">
            <w:pPr>
              <w:jc w:val="center"/>
              <w:rPr>
                <w:sz w:val="20"/>
                <w:szCs w:val="20"/>
                <w:lang w:val="en-GB"/>
              </w:rPr>
            </w:pPr>
          </w:p>
        </w:tc>
      </w:tr>
      <w:tr w:rsidR="00FC7559" w:rsidRPr="001554A2" w14:paraId="1887BACD" w14:textId="77777777" w:rsidTr="003F0553">
        <w:trPr>
          <w:gridAfter w:val="2"/>
          <w:wAfter w:w="991" w:type="dxa"/>
          <w:trHeight w:hRule="exact" w:val="340"/>
        </w:trPr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DDF96F9" w14:textId="77777777" w:rsidR="00FC7559" w:rsidRPr="001554A2" w:rsidRDefault="00FC7559" w:rsidP="003F0553">
            <w:pPr>
              <w:rPr>
                <w:rFonts w:ascii="Calibri" w:hAnsi="Calibri" w:cs="Calibri"/>
                <w:color w:val="000000"/>
                <w:lang w:val="en-GB"/>
              </w:rPr>
            </w:pPr>
            <w:r w:rsidRPr="001554A2">
              <w:rPr>
                <w:rFonts w:ascii="Calibri" w:hAnsi="Calibri" w:cs="Calibri"/>
                <w:color w:val="000000"/>
                <w:lang w:val="en-GB"/>
              </w:rPr>
              <w:t xml:space="preserve">On </w:t>
            </w:r>
            <w:proofErr w:type="spellStart"/>
            <w:r w:rsidRPr="001554A2">
              <w:rPr>
                <w:rFonts w:ascii="Calibri" w:hAnsi="Calibri" w:cs="Calibri"/>
                <w:color w:val="000000"/>
                <w:lang w:val="en-GB"/>
              </w:rPr>
              <w:t>clopidrogel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5AFBE9F" w14:textId="77777777" w:rsidR="00FC7559" w:rsidRPr="001554A2" w:rsidRDefault="00FC7559" w:rsidP="003F0553">
            <w:pPr>
              <w:jc w:val="center"/>
              <w:rPr>
                <w:rFonts w:ascii="Calibri" w:hAnsi="Calibri" w:cs="Calibri"/>
                <w:color w:val="000000"/>
                <w:lang w:val="en-GB"/>
              </w:rPr>
            </w:pPr>
            <w:r w:rsidRPr="001554A2">
              <w:rPr>
                <w:rFonts w:ascii="Calibri" w:hAnsi="Calibri" w:cs="Calibri"/>
                <w:color w:val="000000"/>
                <w:lang w:val="en-GB"/>
              </w:rPr>
              <w:t>21 (15.4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230D6BF" w14:textId="77777777" w:rsidR="00FC7559" w:rsidRPr="001554A2" w:rsidRDefault="00FC7559" w:rsidP="003F0553">
            <w:pPr>
              <w:jc w:val="center"/>
              <w:rPr>
                <w:rFonts w:ascii="Calibri" w:hAnsi="Calibri" w:cs="Calibri"/>
                <w:color w:val="000000"/>
                <w:lang w:val="en-GB"/>
              </w:rPr>
            </w:pPr>
            <w:r w:rsidRPr="001554A2">
              <w:rPr>
                <w:rFonts w:ascii="Calibri" w:hAnsi="Calibri" w:cs="Calibri"/>
                <w:color w:val="000000"/>
                <w:lang w:val="en-GB"/>
              </w:rPr>
              <w:t>14 (15.6%)</w:t>
            </w:r>
          </w:p>
        </w:tc>
        <w:tc>
          <w:tcPr>
            <w:tcW w:w="3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6AB0FF7" w14:textId="77777777" w:rsidR="00FC7559" w:rsidRPr="001554A2" w:rsidRDefault="00FC7559" w:rsidP="003F0553">
            <w:pPr>
              <w:jc w:val="center"/>
              <w:rPr>
                <w:rFonts w:ascii="Calibri" w:hAnsi="Calibri" w:cs="Calibri"/>
                <w:color w:val="000000"/>
                <w:lang w:val="en-GB"/>
              </w:rPr>
            </w:pPr>
          </w:p>
        </w:tc>
        <w:tc>
          <w:tcPr>
            <w:tcW w:w="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B904183" w14:textId="0F04E5F1" w:rsidR="00FC7559" w:rsidRPr="001554A2" w:rsidRDefault="00FC7559" w:rsidP="003F0553">
            <w:pPr>
              <w:jc w:val="center"/>
              <w:rPr>
                <w:rFonts w:ascii="Calibri" w:hAnsi="Calibri" w:cs="Calibri"/>
                <w:color w:val="000000"/>
                <w:lang w:val="en-GB"/>
              </w:rPr>
            </w:pPr>
            <w:r w:rsidRPr="001554A2">
              <w:rPr>
                <w:rFonts w:ascii="Calibri" w:hAnsi="Calibri" w:cs="Calibri"/>
                <w:color w:val="000000"/>
                <w:lang w:val="en-GB"/>
              </w:rPr>
              <w:t>0</w:t>
            </w:r>
            <w:r w:rsidR="00DF43A7" w:rsidRPr="001554A2">
              <w:rPr>
                <w:rFonts w:ascii="Calibri" w:hAnsi="Calibri" w:cs="Calibri"/>
                <w:color w:val="000000"/>
                <w:lang w:val="en-GB"/>
              </w:rPr>
              <w:t>.</w:t>
            </w:r>
            <w:r w:rsidRPr="001554A2">
              <w:rPr>
                <w:rFonts w:ascii="Calibri" w:hAnsi="Calibri" w:cs="Calibri"/>
                <w:color w:val="000000"/>
                <w:lang w:val="en-GB"/>
              </w:rPr>
              <w:t>981</w:t>
            </w:r>
          </w:p>
        </w:tc>
        <w:tc>
          <w:tcPr>
            <w:tcW w:w="16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82DFCB4" w14:textId="426188C5" w:rsidR="00FC7559" w:rsidRPr="001554A2" w:rsidRDefault="00FC7559" w:rsidP="003F0553">
            <w:pPr>
              <w:jc w:val="center"/>
              <w:rPr>
                <w:rFonts w:ascii="Calibri" w:hAnsi="Calibri" w:cs="Calibri"/>
                <w:color w:val="000000"/>
                <w:lang w:val="en-GB"/>
              </w:rPr>
            </w:pPr>
            <w:r w:rsidRPr="001554A2">
              <w:rPr>
                <w:rFonts w:ascii="Calibri" w:hAnsi="Calibri" w:cs="Calibri"/>
                <w:color w:val="000000"/>
                <w:lang w:val="en-GB"/>
              </w:rPr>
              <w:t>1</w:t>
            </w:r>
            <w:r w:rsidR="00DF43A7" w:rsidRPr="001554A2">
              <w:rPr>
                <w:rFonts w:ascii="Calibri" w:hAnsi="Calibri" w:cs="Calibri"/>
                <w:color w:val="000000"/>
                <w:lang w:val="en-GB"/>
              </w:rPr>
              <w:t>.</w:t>
            </w:r>
            <w:r w:rsidRPr="001554A2">
              <w:rPr>
                <w:rFonts w:ascii="Calibri" w:hAnsi="Calibri" w:cs="Calibri"/>
                <w:color w:val="000000"/>
                <w:lang w:val="en-GB"/>
              </w:rPr>
              <w:t>01 (0</w:t>
            </w:r>
            <w:r w:rsidR="00DF43A7" w:rsidRPr="001554A2">
              <w:rPr>
                <w:rFonts w:ascii="Calibri" w:hAnsi="Calibri" w:cs="Calibri"/>
                <w:color w:val="000000"/>
                <w:lang w:val="en-GB"/>
              </w:rPr>
              <w:t>.</w:t>
            </w:r>
            <w:r w:rsidRPr="001554A2">
              <w:rPr>
                <w:rFonts w:ascii="Calibri" w:hAnsi="Calibri" w:cs="Calibri"/>
                <w:color w:val="000000"/>
                <w:lang w:val="en-GB"/>
              </w:rPr>
              <w:t>48-2</w:t>
            </w:r>
            <w:r w:rsidR="00DF43A7" w:rsidRPr="001554A2">
              <w:rPr>
                <w:rFonts w:ascii="Calibri" w:hAnsi="Calibri" w:cs="Calibri"/>
                <w:color w:val="000000"/>
                <w:lang w:val="en-GB"/>
              </w:rPr>
              <w:t>.</w:t>
            </w:r>
            <w:r w:rsidRPr="001554A2">
              <w:rPr>
                <w:rFonts w:ascii="Calibri" w:hAnsi="Calibri" w:cs="Calibri"/>
                <w:color w:val="000000"/>
                <w:lang w:val="en-GB"/>
              </w:rPr>
              <w:t>11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744757B" w14:textId="77777777" w:rsidR="00FC7559" w:rsidRPr="001554A2" w:rsidRDefault="00FC7559" w:rsidP="003F0553">
            <w:pPr>
              <w:jc w:val="center"/>
              <w:rPr>
                <w:rFonts w:ascii="Calibri" w:hAnsi="Calibri" w:cs="Calibri"/>
                <w:color w:val="000000"/>
                <w:lang w:val="en-GB"/>
              </w:rPr>
            </w:pPr>
          </w:p>
        </w:tc>
        <w:tc>
          <w:tcPr>
            <w:tcW w:w="21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85BE5B3" w14:textId="77777777" w:rsidR="00FC7559" w:rsidRPr="001554A2" w:rsidRDefault="00FC7559" w:rsidP="003F0553">
            <w:pPr>
              <w:jc w:val="center"/>
              <w:rPr>
                <w:sz w:val="20"/>
                <w:szCs w:val="20"/>
                <w:lang w:val="en-GB"/>
              </w:rPr>
            </w:pPr>
          </w:p>
        </w:tc>
      </w:tr>
      <w:tr w:rsidR="00FC7559" w:rsidRPr="001554A2" w14:paraId="2369AB96" w14:textId="77777777" w:rsidTr="003F0553">
        <w:trPr>
          <w:gridAfter w:val="2"/>
          <w:wAfter w:w="991" w:type="dxa"/>
          <w:trHeight w:hRule="exact" w:val="340"/>
        </w:trPr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A161BD9" w14:textId="77777777" w:rsidR="00FC7559" w:rsidRPr="001554A2" w:rsidRDefault="00FC7559" w:rsidP="003F0553">
            <w:pPr>
              <w:rPr>
                <w:rFonts w:ascii="Calibri" w:hAnsi="Calibri" w:cs="Calibri"/>
                <w:color w:val="000000"/>
                <w:lang w:val="en-GB"/>
              </w:rPr>
            </w:pPr>
            <w:r w:rsidRPr="001554A2">
              <w:rPr>
                <w:rFonts w:ascii="Calibri" w:hAnsi="Calibri" w:cs="Calibri"/>
                <w:color w:val="000000"/>
                <w:lang w:val="en-GB"/>
              </w:rPr>
              <w:t>On antihypertensive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D37115A" w14:textId="77777777" w:rsidR="00FC7559" w:rsidRPr="001554A2" w:rsidRDefault="00FC7559" w:rsidP="003F0553">
            <w:pPr>
              <w:jc w:val="center"/>
              <w:rPr>
                <w:rFonts w:ascii="Calibri" w:hAnsi="Calibri" w:cs="Calibri"/>
                <w:color w:val="000000"/>
                <w:lang w:val="en-GB"/>
              </w:rPr>
            </w:pPr>
            <w:r w:rsidRPr="001554A2">
              <w:rPr>
                <w:rFonts w:ascii="Calibri" w:hAnsi="Calibri" w:cs="Calibri"/>
                <w:color w:val="000000"/>
                <w:lang w:val="en-GB"/>
              </w:rPr>
              <w:t>108 (88.5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4A1620B" w14:textId="77777777" w:rsidR="00FC7559" w:rsidRPr="001554A2" w:rsidRDefault="00FC7559" w:rsidP="003F0553">
            <w:pPr>
              <w:jc w:val="center"/>
              <w:rPr>
                <w:rFonts w:ascii="Calibri" w:hAnsi="Calibri" w:cs="Calibri"/>
                <w:color w:val="000000"/>
                <w:lang w:val="en-GB"/>
              </w:rPr>
            </w:pPr>
            <w:r w:rsidRPr="001554A2">
              <w:rPr>
                <w:rFonts w:ascii="Calibri" w:hAnsi="Calibri" w:cs="Calibri"/>
                <w:color w:val="000000"/>
                <w:lang w:val="en-GB"/>
              </w:rPr>
              <w:t>75 (88.2%)</w:t>
            </w:r>
          </w:p>
        </w:tc>
        <w:tc>
          <w:tcPr>
            <w:tcW w:w="3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E3B0A40" w14:textId="77777777" w:rsidR="00FC7559" w:rsidRPr="001554A2" w:rsidRDefault="00FC7559" w:rsidP="003F0553">
            <w:pPr>
              <w:jc w:val="center"/>
              <w:rPr>
                <w:rFonts w:ascii="Calibri" w:hAnsi="Calibri" w:cs="Calibri"/>
                <w:color w:val="000000"/>
                <w:lang w:val="en-GB"/>
              </w:rPr>
            </w:pPr>
          </w:p>
        </w:tc>
        <w:tc>
          <w:tcPr>
            <w:tcW w:w="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A051351" w14:textId="59074FF0" w:rsidR="00FC7559" w:rsidRPr="001554A2" w:rsidRDefault="00FC7559" w:rsidP="003F0553">
            <w:pPr>
              <w:jc w:val="center"/>
              <w:rPr>
                <w:rFonts w:ascii="Calibri" w:hAnsi="Calibri" w:cs="Calibri"/>
                <w:color w:val="000000"/>
                <w:lang w:val="en-GB"/>
              </w:rPr>
            </w:pPr>
            <w:r w:rsidRPr="001554A2">
              <w:rPr>
                <w:rFonts w:ascii="Calibri" w:hAnsi="Calibri" w:cs="Calibri"/>
                <w:color w:val="000000"/>
                <w:lang w:val="en-GB"/>
              </w:rPr>
              <w:t>0</w:t>
            </w:r>
            <w:r w:rsidR="00DF43A7" w:rsidRPr="001554A2">
              <w:rPr>
                <w:rFonts w:ascii="Calibri" w:hAnsi="Calibri" w:cs="Calibri"/>
                <w:color w:val="000000"/>
                <w:lang w:val="en-GB"/>
              </w:rPr>
              <w:t>.</w:t>
            </w:r>
            <w:r w:rsidRPr="001554A2">
              <w:rPr>
                <w:rFonts w:ascii="Calibri" w:hAnsi="Calibri" w:cs="Calibri"/>
                <w:color w:val="000000"/>
                <w:lang w:val="en-GB"/>
              </w:rPr>
              <w:t>949</w:t>
            </w:r>
          </w:p>
        </w:tc>
        <w:tc>
          <w:tcPr>
            <w:tcW w:w="16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FC2CAA4" w14:textId="6A42085C" w:rsidR="00FC7559" w:rsidRPr="001554A2" w:rsidRDefault="00FC7559" w:rsidP="003F0553">
            <w:pPr>
              <w:jc w:val="center"/>
              <w:rPr>
                <w:rFonts w:ascii="Calibri" w:hAnsi="Calibri" w:cs="Calibri"/>
                <w:color w:val="000000"/>
                <w:lang w:val="en-GB"/>
              </w:rPr>
            </w:pPr>
            <w:r w:rsidRPr="001554A2">
              <w:rPr>
                <w:rFonts w:ascii="Calibri" w:hAnsi="Calibri" w:cs="Calibri"/>
                <w:color w:val="000000"/>
                <w:lang w:val="en-GB"/>
              </w:rPr>
              <w:t>0</w:t>
            </w:r>
            <w:r w:rsidR="00DF43A7" w:rsidRPr="001554A2">
              <w:rPr>
                <w:rFonts w:ascii="Calibri" w:hAnsi="Calibri" w:cs="Calibri"/>
                <w:color w:val="000000"/>
                <w:lang w:val="en-GB"/>
              </w:rPr>
              <w:t>.</w:t>
            </w:r>
            <w:r w:rsidRPr="001554A2">
              <w:rPr>
                <w:rFonts w:ascii="Calibri" w:hAnsi="Calibri" w:cs="Calibri"/>
                <w:color w:val="000000"/>
                <w:lang w:val="en-GB"/>
              </w:rPr>
              <w:t>97 (0</w:t>
            </w:r>
            <w:r w:rsidR="00DF43A7" w:rsidRPr="001554A2">
              <w:rPr>
                <w:rFonts w:ascii="Calibri" w:hAnsi="Calibri" w:cs="Calibri"/>
                <w:color w:val="000000"/>
                <w:lang w:val="en-GB"/>
              </w:rPr>
              <w:t>.</w:t>
            </w:r>
            <w:r w:rsidRPr="001554A2">
              <w:rPr>
                <w:rFonts w:ascii="Calibri" w:hAnsi="Calibri" w:cs="Calibri"/>
                <w:color w:val="000000"/>
                <w:lang w:val="en-GB"/>
              </w:rPr>
              <w:t>41-2</w:t>
            </w:r>
            <w:r w:rsidR="00DF43A7" w:rsidRPr="001554A2">
              <w:rPr>
                <w:rFonts w:ascii="Calibri" w:hAnsi="Calibri" w:cs="Calibri"/>
                <w:color w:val="000000"/>
                <w:lang w:val="en-GB"/>
              </w:rPr>
              <w:t>.</w:t>
            </w:r>
            <w:r w:rsidRPr="001554A2">
              <w:rPr>
                <w:rFonts w:ascii="Calibri" w:hAnsi="Calibri" w:cs="Calibri"/>
                <w:color w:val="000000"/>
                <w:lang w:val="en-GB"/>
              </w:rPr>
              <w:t>31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EE4C29C" w14:textId="77777777" w:rsidR="00FC7559" w:rsidRPr="001554A2" w:rsidRDefault="00FC7559" w:rsidP="003F0553">
            <w:pPr>
              <w:jc w:val="center"/>
              <w:rPr>
                <w:rFonts w:ascii="Calibri" w:hAnsi="Calibri" w:cs="Calibri"/>
                <w:color w:val="000000"/>
                <w:lang w:val="en-GB"/>
              </w:rPr>
            </w:pPr>
          </w:p>
        </w:tc>
        <w:tc>
          <w:tcPr>
            <w:tcW w:w="21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90A83A8" w14:textId="77777777" w:rsidR="00FC7559" w:rsidRPr="001554A2" w:rsidRDefault="00FC7559" w:rsidP="003F0553">
            <w:pPr>
              <w:jc w:val="center"/>
              <w:rPr>
                <w:sz w:val="20"/>
                <w:szCs w:val="20"/>
                <w:lang w:val="en-GB"/>
              </w:rPr>
            </w:pPr>
          </w:p>
        </w:tc>
      </w:tr>
      <w:tr w:rsidR="00FC7559" w:rsidRPr="001554A2" w14:paraId="34A79CF1" w14:textId="77777777" w:rsidTr="00240C6C">
        <w:trPr>
          <w:gridAfter w:val="2"/>
          <w:wAfter w:w="991" w:type="dxa"/>
          <w:trHeight w:hRule="exact" w:val="340"/>
        </w:trPr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7E84E2B" w14:textId="77777777" w:rsidR="00FC7559" w:rsidRPr="001554A2" w:rsidRDefault="00FC7559" w:rsidP="003F0553">
            <w:pPr>
              <w:rPr>
                <w:rFonts w:ascii="Calibri" w:hAnsi="Calibri" w:cs="Calibri"/>
                <w:color w:val="000000"/>
                <w:lang w:val="en-GB"/>
              </w:rPr>
            </w:pPr>
            <w:r w:rsidRPr="001554A2">
              <w:rPr>
                <w:rFonts w:ascii="Calibri" w:hAnsi="Calibri" w:cs="Calibri"/>
                <w:color w:val="000000"/>
                <w:lang w:val="en-GB"/>
              </w:rPr>
              <w:t>On OAC/NOAC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60B95B3" w14:textId="77777777" w:rsidR="00FC7559" w:rsidRPr="001554A2" w:rsidRDefault="00FC7559" w:rsidP="003F0553">
            <w:pPr>
              <w:jc w:val="center"/>
              <w:rPr>
                <w:rFonts w:ascii="Calibri" w:hAnsi="Calibri" w:cs="Calibri"/>
                <w:color w:val="000000"/>
                <w:lang w:val="en-GB"/>
              </w:rPr>
            </w:pPr>
            <w:r w:rsidRPr="001554A2">
              <w:rPr>
                <w:rFonts w:ascii="Calibri" w:hAnsi="Calibri" w:cs="Calibri"/>
                <w:color w:val="000000"/>
                <w:lang w:val="en-GB"/>
              </w:rPr>
              <w:t>25 (18.4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57AB1D8" w14:textId="77777777" w:rsidR="00FC7559" w:rsidRPr="001554A2" w:rsidRDefault="00FC7559" w:rsidP="003F0553">
            <w:pPr>
              <w:jc w:val="center"/>
              <w:rPr>
                <w:rFonts w:ascii="Calibri" w:hAnsi="Calibri" w:cs="Calibri"/>
                <w:color w:val="000000"/>
                <w:lang w:val="en-GB"/>
              </w:rPr>
            </w:pPr>
            <w:r w:rsidRPr="001554A2">
              <w:rPr>
                <w:rFonts w:ascii="Calibri" w:hAnsi="Calibri" w:cs="Calibri"/>
                <w:color w:val="000000"/>
                <w:lang w:val="en-GB"/>
              </w:rPr>
              <w:t>28 (31.1%)</w:t>
            </w:r>
          </w:p>
        </w:tc>
        <w:tc>
          <w:tcPr>
            <w:tcW w:w="3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F057FB0" w14:textId="77777777" w:rsidR="00FC7559" w:rsidRPr="001554A2" w:rsidRDefault="00FC7559" w:rsidP="003F0553">
            <w:pPr>
              <w:jc w:val="center"/>
              <w:rPr>
                <w:rFonts w:ascii="Calibri" w:hAnsi="Calibri" w:cs="Calibri"/>
                <w:color w:val="000000"/>
                <w:lang w:val="en-GB"/>
              </w:rPr>
            </w:pPr>
          </w:p>
        </w:tc>
        <w:tc>
          <w:tcPr>
            <w:tcW w:w="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1006311" w14:textId="0EE42D70" w:rsidR="00FC7559" w:rsidRPr="001554A2" w:rsidRDefault="00FC7559" w:rsidP="003F0553">
            <w:pPr>
              <w:jc w:val="center"/>
              <w:rPr>
                <w:rFonts w:ascii="Calibri" w:hAnsi="Calibri" w:cs="Calibri"/>
                <w:color w:val="000000"/>
                <w:lang w:val="en-GB"/>
              </w:rPr>
            </w:pPr>
            <w:r w:rsidRPr="001554A2">
              <w:rPr>
                <w:rFonts w:ascii="Calibri" w:hAnsi="Calibri" w:cs="Calibri"/>
                <w:color w:val="000000"/>
                <w:lang w:val="en-GB"/>
              </w:rPr>
              <w:t>0</w:t>
            </w:r>
            <w:r w:rsidR="00DF43A7" w:rsidRPr="001554A2">
              <w:rPr>
                <w:rFonts w:ascii="Calibri" w:hAnsi="Calibri" w:cs="Calibri"/>
                <w:color w:val="000000"/>
                <w:lang w:val="en-GB"/>
              </w:rPr>
              <w:t>.</w:t>
            </w:r>
            <w:r w:rsidRPr="001554A2">
              <w:rPr>
                <w:rFonts w:ascii="Calibri" w:hAnsi="Calibri" w:cs="Calibri"/>
                <w:color w:val="000000"/>
                <w:lang w:val="en-GB"/>
              </w:rPr>
              <w:t>028</w:t>
            </w:r>
          </w:p>
        </w:tc>
        <w:tc>
          <w:tcPr>
            <w:tcW w:w="16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6E5851A" w14:textId="36987A1C" w:rsidR="00FC7559" w:rsidRPr="001554A2" w:rsidRDefault="00FC7559" w:rsidP="003F0553">
            <w:pPr>
              <w:jc w:val="center"/>
              <w:rPr>
                <w:rFonts w:ascii="Calibri" w:hAnsi="Calibri" w:cs="Calibri"/>
                <w:color w:val="000000"/>
                <w:lang w:val="en-GB"/>
              </w:rPr>
            </w:pPr>
            <w:r w:rsidRPr="001554A2">
              <w:rPr>
                <w:rFonts w:ascii="Calibri" w:hAnsi="Calibri" w:cs="Calibri"/>
                <w:color w:val="000000"/>
                <w:lang w:val="en-GB"/>
              </w:rPr>
              <w:t>2</w:t>
            </w:r>
            <w:r w:rsidR="00DF43A7" w:rsidRPr="001554A2">
              <w:rPr>
                <w:rFonts w:ascii="Calibri" w:hAnsi="Calibri" w:cs="Calibri"/>
                <w:color w:val="000000"/>
                <w:lang w:val="en-GB"/>
              </w:rPr>
              <w:t>.</w:t>
            </w:r>
            <w:r w:rsidRPr="001554A2">
              <w:rPr>
                <w:rFonts w:ascii="Calibri" w:hAnsi="Calibri" w:cs="Calibri"/>
                <w:color w:val="000000"/>
                <w:lang w:val="en-GB"/>
              </w:rPr>
              <w:t>01 (1</w:t>
            </w:r>
            <w:r w:rsidR="00DF43A7" w:rsidRPr="001554A2">
              <w:rPr>
                <w:rFonts w:ascii="Calibri" w:hAnsi="Calibri" w:cs="Calibri"/>
                <w:color w:val="000000"/>
                <w:lang w:val="en-GB"/>
              </w:rPr>
              <w:t>.</w:t>
            </w:r>
            <w:r w:rsidRPr="001554A2">
              <w:rPr>
                <w:rFonts w:ascii="Calibri" w:hAnsi="Calibri" w:cs="Calibri"/>
                <w:color w:val="000000"/>
                <w:lang w:val="en-GB"/>
              </w:rPr>
              <w:t>08-3</w:t>
            </w:r>
            <w:r w:rsidR="00DF43A7" w:rsidRPr="001554A2">
              <w:rPr>
                <w:rFonts w:ascii="Calibri" w:hAnsi="Calibri" w:cs="Calibri"/>
                <w:color w:val="000000"/>
                <w:lang w:val="en-GB"/>
              </w:rPr>
              <w:t>.</w:t>
            </w:r>
            <w:r w:rsidRPr="001554A2">
              <w:rPr>
                <w:rFonts w:ascii="Calibri" w:hAnsi="Calibri" w:cs="Calibri"/>
                <w:color w:val="000000"/>
                <w:lang w:val="en-GB"/>
              </w:rPr>
              <w:t>74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1E300F16" w14:textId="2835130F" w:rsidR="00FC7559" w:rsidRPr="001554A2" w:rsidRDefault="00FC7559" w:rsidP="003F0553">
            <w:pPr>
              <w:jc w:val="center"/>
              <w:rPr>
                <w:rFonts w:ascii="Calibri" w:hAnsi="Calibri" w:cs="Calibri"/>
                <w:color w:val="000000"/>
                <w:lang w:val="en-GB"/>
              </w:rPr>
            </w:pPr>
          </w:p>
        </w:tc>
        <w:tc>
          <w:tcPr>
            <w:tcW w:w="21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34BF9443" w14:textId="3AFA1CF1" w:rsidR="00FC7559" w:rsidRPr="001554A2" w:rsidRDefault="00FC7559" w:rsidP="003F0553">
            <w:pPr>
              <w:jc w:val="center"/>
              <w:rPr>
                <w:rFonts w:ascii="Calibri" w:hAnsi="Calibri" w:cs="Calibri"/>
                <w:color w:val="000000"/>
                <w:lang w:val="en-GB"/>
              </w:rPr>
            </w:pPr>
          </w:p>
        </w:tc>
      </w:tr>
      <w:tr w:rsidR="00FC7559" w:rsidRPr="001554A2" w14:paraId="078CB392" w14:textId="77777777" w:rsidTr="003F0553">
        <w:trPr>
          <w:gridAfter w:val="2"/>
          <w:wAfter w:w="991" w:type="dxa"/>
          <w:trHeight w:hRule="exact" w:val="340"/>
        </w:trPr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D3C91C9" w14:textId="77777777" w:rsidR="00FC7559" w:rsidRPr="001554A2" w:rsidRDefault="00FC7559" w:rsidP="003F0553">
            <w:pPr>
              <w:rPr>
                <w:rFonts w:ascii="Calibri" w:hAnsi="Calibri" w:cs="Calibri"/>
                <w:color w:val="000000"/>
                <w:lang w:val="en-GB"/>
              </w:rPr>
            </w:pPr>
            <w:r w:rsidRPr="001554A2">
              <w:rPr>
                <w:rFonts w:ascii="Calibri" w:hAnsi="Calibri" w:cs="Calibri"/>
                <w:color w:val="000000"/>
                <w:lang w:val="en-GB"/>
              </w:rPr>
              <w:t>Thrombolysi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7B18364" w14:textId="77777777" w:rsidR="00FC7559" w:rsidRPr="001554A2" w:rsidRDefault="00FC7559" w:rsidP="003F0553">
            <w:pPr>
              <w:jc w:val="center"/>
              <w:rPr>
                <w:rFonts w:ascii="Calibri" w:hAnsi="Calibri" w:cs="Calibri"/>
                <w:color w:val="000000"/>
                <w:lang w:val="en-GB"/>
              </w:rPr>
            </w:pPr>
            <w:r w:rsidRPr="001554A2">
              <w:rPr>
                <w:rFonts w:ascii="Calibri" w:hAnsi="Calibri" w:cs="Calibri"/>
                <w:color w:val="000000"/>
                <w:lang w:val="en-GB"/>
              </w:rPr>
              <w:t>9 (6.6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00A7616" w14:textId="77777777" w:rsidR="00FC7559" w:rsidRPr="001554A2" w:rsidRDefault="00FC7559" w:rsidP="003F0553">
            <w:pPr>
              <w:jc w:val="center"/>
              <w:rPr>
                <w:rFonts w:ascii="Calibri" w:hAnsi="Calibri" w:cs="Calibri"/>
                <w:color w:val="000000"/>
                <w:lang w:val="en-GB"/>
              </w:rPr>
            </w:pPr>
            <w:r w:rsidRPr="001554A2">
              <w:rPr>
                <w:rFonts w:ascii="Calibri" w:hAnsi="Calibri" w:cs="Calibri"/>
                <w:color w:val="000000"/>
                <w:lang w:val="en-GB"/>
              </w:rPr>
              <w:t>3 (3.3%)</w:t>
            </w:r>
          </w:p>
        </w:tc>
        <w:tc>
          <w:tcPr>
            <w:tcW w:w="3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C60ECE8" w14:textId="77777777" w:rsidR="00FC7559" w:rsidRPr="001554A2" w:rsidRDefault="00FC7559" w:rsidP="003F0553">
            <w:pPr>
              <w:jc w:val="center"/>
              <w:rPr>
                <w:rFonts w:ascii="Calibri" w:hAnsi="Calibri" w:cs="Calibri"/>
                <w:color w:val="000000"/>
                <w:lang w:val="en-GB"/>
              </w:rPr>
            </w:pPr>
          </w:p>
        </w:tc>
        <w:tc>
          <w:tcPr>
            <w:tcW w:w="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D6D3BA0" w14:textId="6DE769B9" w:rsidR="00FC7559" w:rsidRPr="001554A2" w:rsidRDefault="00FC7559" w:rsidP="003F0553">
            <w:pPr>
              <w:jc w:val="center"/>
              <w:rPr>
                <w:rFonts w:ascii="Calibri" w:hAnsi="Calibri" w:cs="Calibri"/>
                <w:color w:val="000000"/>
                <w:lang w:val="en-GB"/>
              </w:rPr>
            </w:pPr>
            <w:r w:rsidRPr="001554A2">
              <w:rPr>
                <w:rFonts w:ascii="Calibri" w:hAnsi="Calibri" w:cs="Calibri"/>
                <w:color w:val="000000"/>
                <w:lang w:val="en-GB"/>
              </w:rPr>
              <w:t>0</w:t>
            </w:r>
            <w:r w:rsidR="00DF43A7" w:rsidRPr="001554A2">
              <w:rPr>
                <w:rFonts w:ascii="Calibri" w:hAnsi="Calibri" w:cs="Calibri"/>
                <w:color w:val="000000"/>
                <w:lang w:val="en-GB"/>
              </w:rPr>
              <w:t>.</w:t>
            </w:r>
            <w:r w:rsidRPr="001554A2">
              <w:rPr>
                <w:rFonts w:ascii="Calibri" w:hAnsi="Calibri" w:cs="Calibri"/>
                <w:color w:val="000000"/>
                <w:lang w:val="en-GB"/>
              </w:rPr>
              <w:t>290</w:t>
            </w:r>
          </w:p>
        </w:tc>
        <w:tc>
          <w:tcPr>
            <w:tcW w:w="16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2953D91" w14:textId="177E0F69" w:rsidR="00FC7559" w:rsidRPr="001554A2" w:rsidRDefault="00FC7559" w:rsidP="003F0553">
            <w:pPr>
              <w:jc w:val="center"/>
              <w:rPr>
                <w:rFonts w:ascii="Calibri" w:hAnsi="Calibri" w:cs="Calibri"/>
                <w:color w:val="000000"/>
                <w:lang w:val="en-GB"/>
              </w:rPr>
            </w:pPr>
            <w:r w:rsidRPr="001554A2">
              <w:rPr>
                <w:rFonts w:ascii="Calibri" w:hAnsi="Calibri" w:cs="Calibri"/>
                <w:color w:val="000000"/>
                <w:lang w:val="en-GB"/>
              </w:rPr>
              <w:t>0</w:t>
            </w:r>
            <w:r w:rsidR="00DF43A7" w:rsidRPr="001554A2">
              <w:rPr>
                <w:rFonts w:ascii="Calibri" w:hAnsi="Calibri" w:cs="Calibri"/>
                <w:color w:val="000000"/>
                <w:lang w:val="en-GB"/>
              </w:rPr>
              <w:t>.</w:t>
            </w:r>
            <w:r w:rsidRPr="001554A2">
              <w:rPr>
                <w:rFonts w:ascii="Calibri" w:hAnsi="Calibri" w:cs="Calibri"/>
                <w:color w:val="000000"/>
                <w:lang w:val="en-GB"/>
              </w:rPr>
              <w:t>49 (0</w:t>
            </w:r>
            <w:r w:rsidR="00DF43A7" w:rsidRPr="001554A2">
              <w:rPr>
                <w:rFonts w:ascii="Calibri" w:hAnsi="Calibri" w:cs="Calibri"/>
                <w:color w:val="000000"/>
                <w:lang w:val="en-GB"/>
              </w:rPr>
              <w:t>.</w:t>
            </w:r>
            <w:r w:rsidRPr="001554A2">
              <w:rPr>
                <w:rFonts w:ascii="Calibri" w:hAnsi="Calibri" w:cs="Calibri"/>
                <w:color w:val="000000"/>
                <w:lang w:val="en-GB"/>
              </w:rPr>
              <w:t>13-1</w:t>
            </w:r>
            <w:r w:rsidR="00DF43A7" w:rsidRPr="001554A2">
              <w:rPr>
                <w:rFonts w:ascii="Calibri" w:hAnsi="Calibri" w:cs="Calibri"/>
                <w:color w:val="000000"/>
                <w:lang w:val="en-GB"/>
              </w:rPr>
              <w:t>.</w:t>
            </w:r>
            <w:r w:rsidRPr="001554A2">
              <w:rPr>
                <w:rFonts w:ascii="Calibri" w:hAnsi="Calibri" w:cs="Calibri"/>
                <w:color w:val="000000"/>
                <w:lang w:val="en-GB"/>
              </w:rPr>
              <w:t>85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267D8B6" w14:textId="77777777" w:rsidR="00FC7559" w:rsidRPr="001554A2" w:rsidRDefault="00FC7559" w:rsidP="003F0553">
            <w:pPr>
              <w:jc w:val="center"/>
              <w:rPr>
                <w:rFonts w:ascii="Calibri" w:hAnsi="Calibri" w:cs="Calibri"/>
                <w:color w:val="000000"/>
                <w:lang w:val="en-GB"/>
              </w:rPr>
            </w:pPr>
          </w:p>
        </w:tc>
        <w:tc>
          <w:tcPr>
            <w:tcW w:w="21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4F1B3D4" w14:textId="77777777" w:rsidR="00FC7559" w:rsidRPr="001554A2" w:rsidRDefault="00FC7559" w:rsidP="003F0553">
            <w:pPr>
              <w:jc w:val="center"/>
              <w:rPr>
                <w:sz w:val="20"/>
                <w:szCs w:val="20"/>
                <w:lang w:val="en-GB"/>
              </w:rPr>
            </w:pPr>
          </w:p>
        </w:tc>
      </w:tr>
      <w:tr w:rsidR="00240C6C" w:rsidRPr="001554A2" w14:paraId="1273C685" w14:textId="77777777" w:rsidTr="003F0553">
        <w:trPr>
          <w:gridAfter w:val="2"/>
          <w:wAfter w:w="991" w:type="dxa"/>
          <w:trHeight w:hRule="exact" w:val="340"/>
        </w:trPr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BD19C90" w14:textId="77777777" w:rsidR="00240C6C" w:rsidRPr="001554A2" w:rsidRDefault="00240C6C" w:rsidP="00240C6C">
            <w:pPr>
              <w:rPr>
                <w:rFonts w:ascii="Calibri" w:hAnsi="Calibri" w:cs="Calibri"/>
                <w:color w:val="000000"/>
                <w:lang w:val="en-GB"/>
              </w:rPr>
            </w:pPr>
            <w:r w:rsidRPr="001554A2">
              <w:rPr>
                <w:rFonts w:ascii="Calibri" w:hAnsi="Calibri" w:cs="Calibri"/>
                <w:color w:val="000000"/>
                <w:lang w:val="en-GB"/>
              </w:rPr>
              <w:t>Thrombectomy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37026D0" w14:textId="77777777" w:rsidR="00240C6C" w:rsidRPr="001554A2" w:rsidRDefault="00240C6C" w:rsidP="00240C6C">
            <w:pPr>
              <w:jc w:val="center"/>
              <w:rPr>
                <w:rFonts w:ascii="Calibri" w:hAnsi="Calibri" w:cs="Calibri"/>
                <w:color w:val="000000"/>
                <w:lang w:val="en-GB"/>
              </w:rPr>
            </w:pPr>
            <w:r w:rsidRPr="001554A2">
              <w:rPr>
                <w:rFonts w:ascii="Calibri" w:hAnsi="Calibri" w:cs="Calibri"/>
                <w:color w:val="000000"/>
                <w:lang w:val="en-GB"/>
              </w:rPr>
              <w:t>1 (0.8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08DE5FC" w14:textId="77777777" w:rsidR="00240C6C" w:rsidRPr="001554A2" w:rsidRDefault="00240C6C" w:rsidP="00240C6C">
            <w:pPr>
              <w:jc w:val="center"/>
              <w:rPr>
                <w:rFonts w:ascii="Calibri" w:hAnsi="Calibri" w:cs="Calibri"/>
                <w:color w:val="000000"/>
                <w:lang w:val="en-GB"/>
              </w:rPr>
            </w:pPr>
            <w:r w:rsidRPr="001554A2">
              <w:rPr>
                <w:rFonts w:ascii="Calibri" w:hAnsi="Calibri" w:cs="Calibri"/>
                <w:color w:val="000000"/>
                <w:lang w:val="en-GB"/>
              </w:rPr>
              <w:t>4 (4.9%)</w:t>
            </w:r>
          </w:p>
        </w:tc>
        <w:tc>
          <w:tcPr>
            <w:tcW w:w="3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EBCC817" w14:textId="77777777" w:rsidR="00240C6C" w:rsidRPr="001554A2" w:rsidRDefault="00240C6C" w:rsidP="00240C6C">
            <w:pPr>
              <w:jc w:val="center"/>
              <w:rPr>
                <w:rFonts w:ascii="Calibri" w:hAnsi="Calibri" w:cs="Calibri"/>
                <w:color w:val="000000"/>
                <w:lang w:val="en-GB"/>
              </w:rPr>
            </w:pPr>
          </w:p>
        </w:tc>
        <w:tc>
          <w:tcPr>
            <w:tcW w:w="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B550880" w14:textId="603F2819" w:rsidR="00240C6C" w:rsidRPr="001554A2" w:rsidRDefault="00240C6C" w:rsidP="00240C6C">
            <w:pPr>
              <w:jc w:val="center"/>
              <w:rPr>
                <w:rFonts w:ascii="Calibri" w:hAnsi="Calibri" w:cs="Calibri"/>
                <w:color w:val="000000"/>
                <w:lang w:val="en-GB"/>
              </w:rPr>
            </w:pPr>
            <w:r w:rsidRPr="001554A2">
              <w:rPr>
                <w:rFonts w:ascii="Calibri" w:hAnsi="Calibri" w:cs="Calibri"/>
                <w:color w:val="000000"/>
                <w:lang w:val="en-GB"/>
              </w:rPr>
              <w:t>0.096</w:t>
            </w:r>
          </w:p>
        </w:tc>
        <w:tc>
          <w:tcPr>
            <w:tcW w:w="16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833F0CA" w14:textId="469F4DB2" w:rsidR="00240C6C" w:rsidRPr="001554A2" w:rsidRDefault="00240C6C" w:rsidP="00240C6C">
            <w:pPr>
              <w:jc w:val="center"/>
              <w:rPr>
                <w:rFonts w:ascii="Calibri" w:hAnsi="Calibri" w:cs="Calibri"/>
                <w:color w:val="000000"/>
                <w:lang w:val="en-GB"/>
              </w:rPr>
            </w:pPr>
            <w:r w:rsidRPr="001554A2">
              <w:rPr>
                <w:rFonts w:ascii="Calibri" w:hAnsi="Calibri" w:cs="Calibri"/>
                <w:color w:val="000000"/>
                <w:lang w:val="en-GB"/>
              </w:rPr>
              <w:t>6.51 (0.71-59.33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BA94A81" w14:textId="28C34CE9" w:rsidR="00240C6C" w:rsidRPr="001554A2" w:rsidRDefault="00240C6C" w:rsidP="00240C6C">
            <w:pPr>
              <w:jc w:val="center"/>
              <w:rPr>
                <w:rFonts w:ascii="Calibri" w:hAnsi="Calibri" w:cs="Calibri"/>
                <w:color w:val="000000"/>
                <w:lang w:val="en-GB"/>
              </w:rPr>
            </w:pPr>
            <w:r w:rsidRPr="001554A2">
              <w:rPr>
                <w:rFonts w:ascii="Calibri" w:hAnsi="Calibri" w:cs="Calibri"/>
                <w:color w:val="000000"/>
                <w:lang w:val="en-GB"/>
              </w:rPr>
              <w:t>0.021</w:t>
            </w:r>
          </w:p>
        </w:tc>
        <w:tc>
          <w:tcPr>
            <w:tcW w:w="21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89BF786" w14:textId="770446B7" w:rsidR="00240C6C" w:rsidRPr="001554A2" w:rsidRDefault="00240C6C" w:rsidP="00240C6C">
            <w:pPr>
              <w:jc w:val="center"/>
              <w:rPr>
                <w:rFonts w:ascii="Calibri" w:hAnsi="Calibri" w:cs="Calibri"/>
                <w:color w:val="000000"/>
                <w:lang w:val="en-GB"/>
              </w:rPr>
            </w:pPr>
            <w:r w:rsidRPr="001554A2">
              <w:rPr>
                <w:rFonts w:ascii="Calibri" w:hAnsi="Calibri" w:cs="Calibri"/>
                <w:color w:val="000000"/>
                <w:lang w:val="en-GB"/>
              </w:rPr>
              <w:t>3.35 (1.20-9.33)</w:t>
            </w:r>
          </w:p>
        </w:tc>
      </w:tr>
      <w:tr w:rsidR="00FC7559" w:rsidRPr="001554A2" w14:paraId="0B45BD6A" w14:textId="77777777" w:rsidTr="003F0553">
        <w:trPr>
          <w:gridAfter w:val="2"/>
          <w:wAfter w:w="991" w:type="dxa"/>
          <w:trHeight w:hRule="exact" w:val="340"/>
        </w:trPr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E939316" w14:textId="56D84F6F" w:rsidR="00FC7559" w:rsidRPr="001554A2" w:rsidRDefault="0093592A" w:rsidP="0093592A">
            <w:pPr>
              <w:rPr>
                <w:rFonts w:ascii="Calibri" w:hAnsi="Calibri" w:cs="Calibri"/>
                <w:color w:val="000000"/>
                <w:lang w:val="en-GB"/>
              </w:rPr>
            </w:pPr>
            <w:r w:rsidRPr="001554A2">
              <w:rPr>
                <w:rFonts w:ascii="Calibri" w:hAnsi="Calibri" w:cs="Calibri"/>
                <w:color w:val="000000"/>
                <w:lang w:val="en-GB"/>
              </w:rPr>
              <w:t>Level of c</w:t>
            </w:r>
            <w:r w:rsidR="00FC7559" w:rsidRPr="001554A2">
              <w:rPr>
                <w:rFonts w:ascii="Calibri" w:hAnsi="Calibri" w:cs="Calibri"/>
                <w:color w:val="000000"/>
                <w:lang w:val="en-GB"/>
              </w:rPr>
              <w:t>onsciousnes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E7EAAB9" w14:textId="77777777" w:rsidR="00FC7559" w:rsidRPr="001554A2" w:rsidRDefault="00FC7559" w:rsidP="003F0553">
            <w:pPr>
              <w:jc w:val="center"/>
              <w:rPr>
                <w:rFonts w:ascii="Calibri" w:hAnsi="Calibri" w:cs="Calibri"/>
                <w:color w:val="000000"/>
                <w:lang w:val="en-GB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C688599" w14:textId="77777777" w:rsidR="00FC7559" w:rsidRPr="001554A2" w:rsidRDefault="00FC7559" w:rsidP="003F0553">
            <w:pPr>
              <w:jc w:val="center"/>
              <w:rPr>
                <w:sz w:val="20"/>
                <w:szCs w:val="20"/>
                <w:lang w:val="en-GB"/>
              </w:rPr>
            </w:pPr>
          </w:p>
        </w:tc>
        <w:tc>
          <w:tcPr>
            <w:tcW w:w="3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0DA2B4E" w14:textId="77777777" w:rsidR="00FC7559" w:rsidRPr="001554A2" w:rsidRDefault="00FC7559" w:rsidP="003F0553">
            <w:pPr>
              <w:jc w:val="center"/>
              <w:rPr>
                <w:sz w:val="20"/>
                <w:szCs w:val="20"/>
                <w:lang w:val="en-GB"/>
              </w:rPr>
            </w:pPr>
          </w:p>
        </w:tc>
        <w:tc>
          <w:tcPr>
            <w:tcW w:w="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CBC1851" w14:textId="77777777" w:rsidR="00FC7559" w:rsidRPr="001554A2" w:rsidRDefault="00FC7559" w:rsidP="003F0553">
            <w:pPr>
              <w:jc w:val="center"/>
              <w:rPr>
                <w:sz w:val="20"/>
                <w:szCs w:val="20"/>
                <w:lang w:val="en-GB"/>
              </w:rPr>
            </w:pPr>
          </w:p>
        </w:tc>
        <w:tc>
          <w:tcPr>
            <w:tcW w:w="16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6FDB21F" w14:textId="77777777" w:rsidR="00FC7559" w:rsidRPr="001554A2" w:rsidRDefault="00FC7559" w:rsidP="003F0553">
            <w:pPr>
              <w:jc w:val="center"/>
              <w:rPr>
                <w:sz w:val="20"/>
                <w:szCs w:val="20"/>
                <w:lang w:val="en-GB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DA708CF" w14:textId="77777777" w:rsidR="00FC7559" w:rsidRPr="001554A2" w:rsidRDefault="00FC7559" w:rsidP="003F0553">
            <w:pPr>
              <w:jc w:val="center"/>
              <w:rPr>
                <w:sz w:val="20"/>
                <w:szCs w:val="20"/>
                <w:lang w:val="en-GB"/>
              </w:rPr>
            </w:pPr>
          </w:p>
        </w:tc>
        <w:tc>
          <w:tcPr>
            <w:tcW w:w="21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C09B3DC" w14:textId="77777777" w:rsidR="00FC7559" w:rsidRPr="001554A2" w:rsidRDefault="00FC7559" w:rsidP="003F0553">
            <w:pPr>
              <w:jc w:val="center"/>
              <w:rPr>
                <w:sz w:val="20"/>
                <w:szCs w:val="20"/>
                <w:lang w:val="en-GB"/>
              </w:rPr>
            </w:pPr>
          </w:p>
        </w:tc>
      </w:tr>
      <w:tr w:rsidR="00FC7559" w:rsidRPr="001554A2" w14:paraId="552B6A84" w14:textId="77777777" w:rsidTr="003F0553">
        <w:trPr>
          <w:gridAfter w:val="2"/>
          <w:wAfter w:w="991" w:type="dxa"/>
          <w:trHeight w:hRule="exact" w:val="340"/>
        </w:trPr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D8051B8" w14:textId="77777777" w:rsidR="00FC7559" w:rsidRPr="001554A2" w:rsidRDefault="00FC7559" w:rsidP="003F0553">
            <w:pPr>
              <w:rPr>
                <w:rFonts w:ascii="Calibri" w:hAnsi="Calibri" w:cs="Calibri"/>
                <w:color w:val="000000"/>
                <w:lang w:val="en-GB"/>
              </w:rPr>
            </w:pPr>
            <w:r w:rsidRPr="001554A2">
              <w:rPr>
                <w:rFonts w:ascii="Calibri" w:hAnsi="Calibri" w:cs="Calibri"/>
                <w:color w:val="000000"/>
                <w:lang w:val="en-GB"/>
              </w:rPr>
              <w:t xml:space="preserve">   Unknow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ECBBAE4" w14:textId="56CDFABC" w:rsidR="00FC7559" w:rsidRPr="001554A2" w:rsidRDefault="00FC7559" w:rsidP="003F0553">
            <w:pPr>
              <w:jc w:val="center"/>
              <w:rPr>
                <w:rFonts w:ascii="Calibri" w:hAnsi="Calibri" w:cs="Calibri"/>
                <w:color w:val="000000"/>
                <w:lang w:val="en-GB"/>
              </w:rPr>
            </w:pPr>
            <w:r w:rsidRPr="001554A2">
              <w:rPr>
                <w:rFonts w:ascii="Calibri" w:hAnsi="Calibri" w:cs="Calibri"/>
                <w:color w:val="000000"/>
                <w:lang w:val="en-GB"/>
              </w:rPr>
              <w:t>7 (4</w:t>
            </w:r>
            <w:r w:rsidR="00DF43A7" w:rsidRPr="001554A2">
              <w:rPr>
                <w:rFonts w:ascii="Calibri" w:hAnsi="Calibri" w:cs="Calibri"/>
                <w:color w:val="000000"/>
                <w:lang w:val="en-GB"/>
              </w:rPr>
              <w:t>.</w:t>
            </w:r>
            <w:r w:rsidRPr="001554A2">
              <w:rPr>
                <w:rFonts w:ascii="Calibri" w:hAnsi="Calibri" w:cs="Calibri"/>
                <w:color w:val="000000"/>
                <w:lang w:val="en-GB"/>
              </w:rPr>
              <w:t>9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8CD7566" w14:textId="50BDD627" w:rsidR="00FC7559" w:rsidRPr="001554A2" w:rsidRDefault="00FC7559" w:rsidP="003F0553">
            <w:pPr>
              <w:jc w:val="center"/>
              <w:rPr>
                <w:rFonts w:ascii="Calibri" w:hAnsi="Calibri" w:cs="Calibri"/>
                <w:color w:val="000000"/>
                <w:lang w:val="en-GB"/>
              </w:rPr>
            </w:pPr>
            <w:r w:rsidRPr="001554A2">
              <w:rPr>
                <w:rFonts w:ascii="Calibri" w:hAnsi="Calibri" w:cs="Calibri"/>
                <w:color w:val="000000"/>
                <w:lang w:val="en-GB"/>
              </w:rPr>
              <w:t>4 (4</w:t>
            </w:r>
            <w:r w:rsidR="00DF43A7" w:rsidRPr="001554A2">
              <w:rPr>
                <w:rFonts w:ascii="Calibri" w:hAnsi="Calibri" w:cs="Calibri"/>
                <w:color w:val="000000"/>
                <w:lang w:val="en-GB"/>
              </w:rPr>
              <w:t>.</w:t>
            </w:r>
            <w:r w:rsidRPr="001554A2">
              <w:rPr>
                <w:rFonts w:ascii="Calibri" w:hAnsi="Calibri" w:cs="Calibri"/>
                <w:color w:val="000000"/>
                <w:lang w:val="en-GB"/>
              </w:rPr>
              <w:t>3%)</w:t>
            </w:r>
          </w:p>
        </w:tc>
        <w:tc>
          <w:tcPr>
            <w:tcW w:w="3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D1DA937" w14:textId="77777777" w:rsidR="00FC7559" w:rsidRPr="001554A2" w:rsidRDefault="00FC7559" w:rsidP="003F0553">
            <w:pPr>
              <w:jc w:val="center"/>
              <w:rPr>
                <w:rFonts w:ascii="Calibri" w:hAnsi="Calibri" w:cs="Calibri"/>
                <w:color w:val="000000"/>
                <w:lang w:val="en-GB"/>
              </w:rPr>
            </w:pPr>
          </w:p>
        </w:tc>
        <w:tc>
          <w:tcPr>
            <w:tcW w:w="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5F170AF" w14:textId="5B7D2C59" w:rsidR="00FC7559" w:rsidRPr="001554A2" w:rsidRDefault="00FC7559" w:rsidP="003F0553">
            <w:pPr>
              <w:jc w:val="center"/>
              <w:rPr>
                <w:rFonts w:ascii="Calibri" w:hAnsi="Calibri" w:cs="Calibri"/>
                <w:color w:val="000000"/>
                <w:lang w:val="en-GB"/>
              </w:rPr>
            </w:pPr>
            <w:r w:rsidRPr="001554A2">
              <w:rPr>
                <w:rFonts w:ascii="Calibri" w:hAnsi="Calibri" w:cs="Calibri"/>
                <w:color w:val="000000"/>
                <w:lang w:val="en-GB"/>
              </w:rPr>
              <w:t>0</w:t>
            </w:r>
            <w:r w:rsidR="00DF43A7" w:rsidRPr="001554A2">
              <w:rPr>
                <w:rFonts w:ascii="Calibri" w:hAnsi="Calibri" w:cs="Calibri"/>
                <w:color w:val="000000"/>
                <w:lang w:val="en-GB"/>
              </w:rPr>
              <w:t>.</w:t>
            </w:r>
            <w:r w:rsidR="0093592A" w:rsidRPr="001554A2">
              <w:rPr>
                <w:rFonts w:ascii="Calibri" w:hAnsi="Calibri" w:cs="Calibri"/>
                <w:color w:val="000000"/>
                <w:lang w:val="en-GB"/>
              </w:rPr>
              <w:t>744</w:t>
            </w:r>
          </w:p>
        </w:tc>
        <w:tc>
          <w:tcPr>
            <w:tcW w:w="16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A7CAAEA" w14:textId="3EBA7D9F" w:rsidR="00FC7559" w:rsidRPr="001554A2" w:rsidRDefault="00FC7559" w:rsidP="0093592A">
            <w:pPr>
              <w:jc w:val="center"/>
              <w:rPr>
                <w:rFonts w:ascii="Calibri" w:hAnsi="Calibri" w:cs="Calibri"/>
                <w:color w:val="000000"/>
                <w:lang w:val="en-GB"/>
              </w:rPr>
            </w:pPr>
            <w:r w:rsidRPr="001554A2">
              <w:rPr>
                <w:rFonts w:ascii="Calibri" w:hAnsi="Calibri" w:cs="Calibri"/>
                <w:color w:val="000000"/>
                <w:lang w:val="en-GB"/>
              </w:rPr>
              <w:t>1</w:t>
            </w:r>
            <w:r w:rsidR="00DF43A7" w:rsidRPr="001554A2">
              <w:rPr>
                <w:rFonts w:ascii="Calibri" w:hAnsi="Calibri" w:cs="Calibri"/>
                <w:color w:val="000000"/>
                <w:lang w:val="en-GB"/>
              </w:rPr>
              <w:t>.</w:t>
            </w:r>
            <w:r w:rsidR="0093592A" w:rsidRPr="001554A2">
              <w:rPr>
                <w:rFonts w:ascii="Calibri" w:hAnsi="Calibri" w:cs="Calibri"/>
                <w:color w:val="000000"/>
                <w:lang w:val="en-GB"/>
              </w:rPr>
              <w:t>18</w:t>
            </w:r>
            <w:r w:rsidRPr="001554A2">
              <w:rPr>
                <w:rFonts w:ascii="Calibri" w:hAnsi="Calibri" w:cs="Calibri"/>
                <w:color w:val="000000"/>
                <w:lang w:val="en-GB"/>
              </w:rPr>
              <w:t xml:space="preserve"> (0</w:t>
            </w:r>
            <w:r w:rsidR="00DF43A7" w:rsidRPr="001554A2">
              <w:rPr>
                <w:rFonts w:ascii="Calibri" w:hAnsi="Calibri" w:cs="Calibri"/>
                <w:color w:val="000000"/>
                <w:lang w:val="en-GB"/>
              </w:rPr>
              <w:t>.</w:t>
            </w:r>
            <w:r w:rsidR="0093592A" w:rsidRPr="001554A2">
              <w:rPr>
                <w:rFonts w:ascii="Calibri" w:hAnsi="Calibri" w:cs="Calibri"/>
                <w:color w:val="000000"/>
                <w:lang w:val="en-GB"/>
              </w:rPr>
              <w:t>43</w:t>
            </w:r>
            <w:r w:rsidRPr="001554A2">
              <w:rPr>
                <w:rFonts w:ascii="Calibri" w:hAnsi="Calibri" w:cs="Calibri"/>
                <w:color w:val="000000"/>
                <w:lang w:val="en-GB"/>
              </w:rPr>
              <w:t>-</w:t>
            </w:r>
            <w:r w:rsidR="0093592A" w:rsidRPr="001554A2">
              <w:rPr>
                <w:rFonts w:ascii="Calibri" w:hAnsi="Calibri" w:cs="Calibri"/>
                <w:color w:val="000000"/>
                <w:lang w:val="en-GB"/>
              </w:rPr>
              <w:t>3</w:t>
            </w:r>
            <w:r w:rsidR="00DF43A7" w:rsidRPr="001554A2">
              <w:rPr>
                <w:rFonts w:ascii="Calibri" w:hAnsi="Calibri" w:cs="Calibri"/>
                <w:color w:val="000000"/>
                <w:lang w:val="en-GB"/>
              </w:rPr>
              <w:t>.</w:t>
            </w:r>
            <w:r w:rsidR="0093592A" w:rsidRPr="001554A2">
              <w:rPr>
                <w:rFonts w:ascii="Calibri" w:hAnsi="Calibri" w:cs="Calibri"/>
                <w:color w:val="000000"/>
                <w:lang w:val="en-GB"/>
              </w:rPr>
              <w:t>26</w:t>
            </w:r>
            <w:r w:rsidRPr="001554A2">
              <w:rPr>
                <w:rFonts w:ascii="Calibri" w:hAnsi="Calibri" w:cs="Calibri"/>
                <w:color w:val="000000"/>
                <w:lang w:val="en-GB"/>
              </w:rPr>
              <w:t>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BB59578" w14:textId="55CD5495" w:rsidR="00FC7559" w:rsidRPr="001554A2" w:rsidRDefault="0093592A" w:rsidP="003F0553">
            <w:pPr>
              <w:jc w:val="center"/>
              <w:rPr>
                <w:rFonts w:ascii="Calibri" w:hAnsi="Calibri" w:cs="Calibri"/>
                <w:color w:val="000000"/>
                <w:lang w:val="en-GB"/>
              </w:rPr>
            </w:pPr>
            <w:r w:rsidRPr="001554A2">
              <w:rPr>
                <w:rFonts w:ascii="Calibri" w:hAnsi="Calibri" w:cs="Calibri"/>
                <w:color w:val="000000"/>
                <w:lang w:val="en-GB"/>
              </w:rPr>
              <w:t>0.867</w:t>
            </w:r>
          </w:p>
        </w:tc>
        <w:tc>
          <w:tcPr>
            <w:tcW w:w="21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033FADB" w14:textId="55EA2DD6" w:rsidR="00FC7559" w:rsidRPr="001554A2" w:rsidRDefault="00240C6C" w:rsidP="003F0553">
            <w:pPr>
              <w:jc w:val="center"/>
              <w:rPr>
                <w:rFonts w:ascii="Calibri" w:hAnsi="Calibri" w:cs="Calibri"/>
                <w:color w:val="000000"/>
                <w:lang w:val="en-GB"/>
              </w:rPr>
            </w:pPr>
            <w:r w:rsidRPr="001554A2">
              <w:rPr>
                <w:rFonts w:ascii="Calibri" w:hAnsi="Calibri" w:cs="Calibri"/>
                <w:color w:val="000000"/>
                <w:lang w:val="en-GB"/>
              </w:rPr>
              <w:t>1.18 (0</w:t>
            </w:r>
            <w:r w:rsidR="00B16263" w:rsidRPr="001554A2">
              <w:rPr>
                <w:rFonts w:ascii="Calibri" w:hAnsi="Calibri" w:cs="Calibri"/>
                <w:color w:val="000000"/>
                <w:lang w:val="en-GB"/>
              </w:rPr>
              <w:t>.</w:t>
            </w:r>
            <w:r w:rsidRPr="001554A2">
              <w:rPr>
                <w:rFonts w:ascii="Calibri" w:hAnsi="Calibri" w:cs="Calibri"/>
                <w:color w:val="000000"/>
                <w:lang w:val="en-GB"/>
              </w:rPr>
              <w:t>16-8</w:t>
            </w:r>
            <w:r w:rsidR="00B16263" w:rsidRPr="001554A2">
              <w:rPr>
                <w:rFonts w:ascii="Calibri" w:hAnsi="Calibri" w:cs="Calibri"/>
                <w:color w:val="000000"/>
                <w:lang w:val="en-GB"/>
              </w:rPr>
              <w:t>.</w:t>
            </w:r>
            <w:r w:rsidR="00FC7559" w:rsidRPr="001554A2">
              <w:rPr>
                <w:rFonts w:ascii="Calibri" w:hAnsi="Calibri" w:cs="Calibri"/>
                <w:color w:val="000000"/>
                <w:lang w:val="en-GB"/>
              </w:rPr>
              <w:t>5</w:t>
            </w:r>
            <w:r w:rsidRPr="001554A2">
              <w:rPr>
                <w:rFonts w:ascii="Calibri" w:hAnsi="Calibri" w:cs="Calibri"/>
                <w:color w:val="000000"/>
                <w:lang w:val="en-GB"/>
              </w:rPr>
              <w:t>7</w:t>
            </w:r>
            <w:r w:rsidR="00FC7559" w:rsidRPr="001554A2">
              <w:rPr>
                <w:rFonts w:ascii="Calibri" w:hAnsi="Calibri" w:cs="Calibri"/>
                <w:color w:val="000000"/>
                <w:lang w:val="en-GB"/>
              </w:rPr>
              <w:t>)</w:t>
            </w:r>
          </w:p>
        </w:tc>
      </w:tr>
      <w:tr w:rsidR="0093592A" w:rsidRPr="001554A2" w14:paraId="6FA27F2A" w14:textId="77777777" w:rsidTr="003F0553">
        <w:trPr>
          <w:gridAfter w:val="2"/>
          <w:wAfter w:w="991" w:type="dxa"/>
          <w:trHeight w:hRule="exact" w:val="340"/>
        </w:trPr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DA22450" w14:textId="77777777" w:rsidR="0093592A" w:rsidRPr="001554A2" w:rsidRDefault="0093592A" w:rsidP="0093592A">
            <w:pPr>
              <w:rPr>
                <w:rFonts w:ascii="Calibri" w:hAnsi="Calibri" w:cs="Calibri"/>
                <w:color w:val="000000"/>
                <w:lang w:val="en-GB"/>
              </w:rPr>
            </w:pPr>
            <w:r w:rsidRPr="001554A2">
              <w:rPr>
                <w:rFonts w:ascii="Calibri" w:hAnsi="Calibri" w:cs="Calibri"/>
                <w:color w:val="000000"/>
                <w:lang w:val="en-GB"/>
              </w:rPr>
              <w:t xml:space="preserve">   Unconsciou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0581383" w14:textId="20F98325" w:rsidR="0093592A" w:rsidRPr="001554A2" w:rsidRDefault="0093592A" w:rsidP="0093592A">
            <w:pPr>
              <w:jc w:val="center"/>
              <w:rPr>
                <w:rFonts w:ascii="Calibri" w:hAnsi="Calibri" w:cs="Calibri"/>
                <w:color w:val="000000"/>
                <w:lang w:val="en-GB"/>
              </w:rPr>
            </w:pPr>
            <w:r w:rsidRPr="001554A2">
              <w:rPr>
                <w:rFonts w:ascii="Calibri" w:hAnsi="Calibri" w:cs="Calibri"/>
                <w:color w:val="000000"/>
                <w:lang w:val="en-GB"/>
              </w:rPr>
              <w:t>0 (0.0%)</w:t>
            </w:r>
          </w:p>
        </w:tc>
        <w:tc>
          <w:tcPr>
            <w:tcW w:w="131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DF16B92" w14:textId="01C7EED1" w:rsidR="0093592A" w:rsidRPr="001554A2" w:rsidRDefault="0093592A" w:rsidP="0093592A">
            <w:pPr>
              <w:jc w:val="center"/>
              <w:rPr>
                <w:rFonts w:ascii="Calibri" w:hAnsi="Calibri" w:cs="Calibri"/>
                <w:color w:val="000000"/>
                <w:lang w:val="en-GB"/>
              </w:rPr>
            </w:pPr>
            <w:r w:rsidRPr="001554A2">
              <w:rPr>
                <w:rFonts w:ascii="Calibri" w:hAnsi="Calibri" w:cs="Calibri"/>
                <w:color w:val="000000"/>
                <w:lang w:val="en-GB"/>
              </w:rPr>
              <w:t>12 (12.9%)</w:t>
            </w:r>
          </w:p>
        </w:tc>
        <w:tc>
          <w:tcPr>
            <w:tcW w:w="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1B897DC" w14:textId="444E021E" w:rsidR="0093592A" w:rsidRPr="001554A2" w:rsidRDefault="0093592A" w:rsidP="0093592A">
            <w:pPr>
              <w:jc w:val="center"/>
              <w:rPr>
                <w:rFonts w:ascii="Calibri" w:hAnsi="Calibri" w:cs="Calibri"/>
                <w:color w:val="000000"/>
                <w:lang w:val="en-GB"/>
              </w:rPr>
            </w:pPr>
            <w:r w:rsidRPr="001554A2">
              <w:rPr>
                <w:rFonts w:ascii="Calibri" w:hAnsi="Calibri" w:cs="Calibri"/>
                <w:color w:val="000000"/>
                <w:lang w:val="en-GB"/>
              </w:rPr>
              <w:t>&lt;0.001</w:t>
            </w:r>
          </w:p>
        </w:tc>
        <w:tc>
          <w:tcPr>
            <w:tcW w:w="16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1A681E6" w14:textId="1D3ECE12" w:rsidR="0093592A" w:rsidRPr="001554A2" w:rsidRDefault="0093592A" w:rsidP="0093592A">
            <w:pPr>
              <w:jc w:val="center"/>
              <w:rPr>
                <w:rFonts w:ascii="Calibri" w:hAnsi="Calibri" w:cs="Calibri"/>
                <w:color w:val="000000"/>
                <w:lang w:val="en-GB"/>
              </w:rPr>
            </w:pPr>
            <w:r w:rsidRPr="001554A2">
              <w:rPr>
                <w:rFonts w:ascii="Calibri" w:hAnsi="Calibri" w:cs="Calibri"/>
                <w:color w:val="000000"/>
                <w:lang w:val="en-GB"/>
              </w:rPr>
              <w:t>19.0 (8.08-44.6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BD2507D" w14:textId="3DA0F21D" w:rsidR="0093592A" w:rsidRPr="001554A2" w:rsidRDefault="0093592A" w:rsidP="0093592A">
            <w:pPr>
              <w:jc w:val="center"/>
              <w:rPr>
                <w:rFonts w:ascii="Calibri" w:hAnsi="Calibri" w:cs="Calibri"/>
                <w:color w:val="000000"/>
                <w:lang w:val="en-GB"/>
              </w:rPr>
            </w:pPr>
            <w:r w:rsidRPr="001554A2">
              <w:rPr>
                <w:rFonts w:ascii="Calibri" w:hAnsi="Calibri" w:cs="Calibri"/>
                <w:color w:val="000000"/>
                <w:lang w:val="en-GB"/>
              </w:rPr>
              <w:t>&lt;0.001</w:t>
            </w:r>
          </w:p>
        </w:tc>
        <w:tc>
          <w:tcPr>
            <w:tcW w:w="21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E668FAB" w14:textId="39C8B9F4" w:rsidR="0093592A" w:rsidRPr="001554A2" w:rsidRDefault="0093592A" w:rsidP="0093592A">
            <w:pPr>
              <w:jc w:val="center"/>
              <w:rPr>
                <w:rFonts w:ascii="Calibri" w:hAnsi="Calibri" w:cs="Calibri"/>
                <w:color w:val="000000"/>
                <w:lang w:val="en-GB"/>
              </w:rPr>
            </w:pPr>
            <w:r w:rsidRPr="001554A2">
              <w:rPr>
                <w:rFonts w:ascii="Calibri" w:hAnsi="Calibri" w:cs="Calibri"/>
                <w:color w:val="000000"/>
                <w:lang w:val="en-GB"/>
              </w:rPr>
              <w:t>30.8 (11.7-81.3)</w:t>
            </w:r>
          </w:p>
        </w:tc>
      </w:tr>
      <w:tr w:rsidR="0093592A" w:rsidRPr="001554A2" w14:paraId="0C091603" w14:textId="77777777" w:rsidTr="003F0553">
        <w:trPr>
          <w:gridAfter w:val="2"/>
          <w:wAfter w:w="991" w:type="dxa"/>
          <w:trHeight w:hRule="exact" w:val="340"/>
        </w:trPr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7F56BC3" w14:textId="77777777" w:rsidR="0093592A" w:rsidRPr="001554A2" w:rsidRDefault="0093592A" w:rsidP="0093592A">
            <w:pPr>
              <w:rPr>
                <w:rFonts w:ascii="Calibri" w:hAnsi="Calibri" w:cs="Calibri"/>
                <w:color w:val="000000"/>
                <w:lang w:val="en-GB"/>
              </w:rPr>
            </w:pPr>
            <w:r w:rsidRPr="001554A2">
              <w:rPr>
                <w:rFonts w:ascii="Calibri" w:hAnsi="Calibri" w:cs="Calibri"/>
                <w:color w:val="000000"/>
                <w:lang w:val="en-GB"/>
              </w:rPr>
              <w:t xml:space="preserve">   Decreased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D33FB45" w14:textId="4D8B86F1" w:rsidR="0093592A" w:rsidRPr="001554A2" w:rsidRDefault="0093592A" w:rsidP="0093592A">
            <w:pPr>
              <w:jc w:val="center"/>
              <w:rPr>
                <w:rFonts w:ascii="Calibri" w:hAnsi="Calibri" w:cs="Calibri"/>
                <w:color w:val="000000"/>
                <w:lang w:val="en-GB"/>
              </w:rPr>
            </w:pPr>
            <w:r w:rsidRPr="001554A2">
              <w:rPr>
                <w:rFonts w:ascii="Calibri" w:hAnsi="Calibri" w:cs="Calibri"/>
                <w:color w:val="000000"/>
                <w:lang w:val="en-GB"/>
              </w:rPr>
              <w:t>3 (2.1%)</w:t>
            </w:r>
          </w:p>
        </w:tc>
        <w:tc>
          <w:tcPr>
            <w:tcW w:w="131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E3B6154" w14:textId="1D5A9267" w:rsidR="0093592A" w:rsidRPr="001554A2" w:rsidRDefault="0093592A" w:rsidP="0093592A">
            <w:pPr>
              <w:jc w:val="center"/>
              <w:rPr>
                <w:rFonts w:ascii="Calibri" w:hAnsi="Calibri" w:cs="Calibri"/>
                <w:color w:val="000000"/>
                <w:lang w:val="en-GB"/>
              </w:rPr>
            </w:pPr>
            <w:r w:rsidRPr="001554A2">
              <w:rPr>
                <w:rFonts w:ascii="Calibri" w:hAnsi="Calibri" w:cs="Calibri"/>
                <w:color w:val="000000"/>
                <w:lang w:val="en-GB"/>
              </w:rPr>
              <w:t>16 (17.2%)</w:t>
            </w:r>
          </w:p>
        </w:tc>
        <w:tc>
          <w:tcPr>
            <w:tcW w:w="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711B680" w14:textId="79EF9823" w:rsidR="0093592A" w:rsidRPr="001554A2" w:rsidRDefault="0093592A" w:rsidP="0093592A">
            <w:pPr>
              <w:jc w:val="center"/>
              <w:rPr>
                <w:rFonts w:ascii="Calibri" w:hAnsi="Calibri" w:cs="Calibri"/>
                <w:color w:val="000000"/>
                <w:lang w:val="en-GB"/>
              </w:rPr>
            </w:pPr>
            <w:r w:rsidRPr="001554A2">
              <w:rPr>
                <w:rFonts w:ascii="Calibri" w:hAnsi="Calibri" w:cs="Calibri"/>
                <w:color w:val="000000"/>
                <w:lang w:val="en-GB"/>
              </w:rPr>
              <w:t>&lt;0.001</w:t>
            </w:r>
          </w:p>
        </w:tc>
        <w:tc>
          <w:tcPr>
            <w:tcW w:w="16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D92FDF4" w14:textId="3F35DF07" w:rsidR="0093592A" w:rsidRPr="001554A2" w:rsidRDefault="0093592A" w:rsidP="0093592A">
            <w:pPr>
              <w:jc w:val="center"/>
              <w:rPr>
                <w:rFonts w:ascii="Calibri" w:hAnsi="Calibri" w:cs="Calibri"/>
                <w:color w:val="000000"/>
                <w:lang w:val="en-GB"/>
              </w:rPr>
            </w:pPr>
            <w:r w:rsidRPr="001554A2">
              <w:rPr>
                <w:rFonts w:ascii="Calibri" w:hAnsi="Calibri" w:cs="Calibri"/>
                <w:color w:val="000000"/>
                <w:lang w:val="en-GB"/>
              </w:rPr>
              <w:t>5.00 (2.86-8.74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B254EFD" w14:textId="2765005A" w:rsidR="0093592A" w:rsidRPr="001554A2" w:rsidRDefault="0093592A" w:rsidP="0093592A">
            <w:pPr>
              <w:jc w:val="center"/>
              <w:rPr>
                <w:rFonts w:ascii="Calibri" w:hAnsi="Calibri" w:cs="Calibri"/>
                <w:color w:val="000000"/>
                <w:lang w:val="en-GB"/>
              </w:rPr>
            </w:pPr>
            <w:r w:rsidRPr="001554A2">
              <w:rPr>
                <w:rFonts w:ascii="Calibri" w:hAnsi="Calibri" w:cs="Calibri"/>
                <w:color w:val="000000"/>
                <w:lang w:val="en-GB"/>
              </w:rPr>
              <w:t>&lt;0.001</w:t>
            </w:r>
          </w:p>
        </w:tc>
        <w:tc>
          <w:tcPr>
            <w:tcW w:w="21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153EF1E" w14:textId="295B7052" w:rsidR="0093592A" w:rsidRPr="001554A2" w:rsidRDefault="0093592A" w:rsidP="0093592A">
            <w:pPr>
              <w:jc w:val="center"/>
              <w:rPr>
                <w:rFonts w:ascii="Calibri" w:hAnsi="Calibri" w:cs="Calibri"/>
                <w:color w:val="000000"/>
                <w:lang w:val="en-GB"/>
              </w:rPr>
            </w:pPr>
            <w:r w:rsidRPr="001554A2">
              <w:rPr>
                <w:rFonts w:ascii="Calibri" w:hAnsi="Calibri" w:cs="Calibri"/>
                <w:color w:val="000000"/>
                <w:lang w:val="en-GB"/>
              </w:rPr>
              <w:t>4.79 (2.63-8.71)</w:t>
            </w:r>
          </w:p>
        </w:tc>
      </w:tr>
      <w:tr w:rsidR="0093592A" w:rsidRPr="001554A2" w14:paraId="4B954FEF" w14:textId="77777777" w:rsidTr="003F0553">
        <w:trPr>
          <w:trHeight w:hRule="exact" w:val="340"/>
        </w:trPr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39E28D6" w14:textId="77777777" w:rsidR="0093592A" w:rsidRPr="001554A2" w:rsidRDefault="0093592A" w:rsidP="0093592A">
            <w:pPr>
              <w:rPr>
                <w:rFonts w:ascii="Calibri" w:hAnsi="Calibri" w:cs="Calibri"/>
                <w:color w:val="000000"/>
                <w:lang w:val="en-GB"/>
              </w:rPr>
            </w:pPr>
            <w:r w:rsidRPr="001554A2">
              <w:rPr>
                <w:rFonts w:ascii="Calibri" w:hAnsi="Calibri" w:cs="Calibri"/>
                <w:color w:val="000000"/>
                <w:lang w:val="en-GB"/>
              </w:rPr>
              <w:t xml:space="preserve">   Awak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5918479" w14:textId="309BEE0A" w:rsidR="0093592A" w:rsidRPr="001554A2" w:rsidRDefault="0093592A" w:rsidP="0093592A">
            <w:pPr>
              <w:jc w:val="center"/>
              <w:rPr>
                <w:rFonts w:ascii="Calibri" w:hAnsi="Calibri" w:cs="Calibri"/>
                <w:color w:val="000000"/>
                <w:lang w:val="en-GB"/>
              </w:rPr>
            </w:pPr>
            <w:r w:rsidRPr="001554A2">
              <w:rPr>
                <w:rFonts w:ascii="Calibri" w:hAnsi="Calibri" w:cs="Calibri"/>
                <w:color w:val="000000"/>
                <w:lang w:val="en-GB"/>
              </w:rPr>
              <w:t>132 (93.0%)</w:t>
            </w:r>
          </w:p>
        </w:tc>
        <w:tc>
          <w:tcPr>
            <w:tcW w:w="131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A941FAC" w14:textId="677EF6DE" w:rsidR="0093592A" w:rsidRPr="001554A2" w:rsidRDefault="0093592A" w:rsidP="0093592A">
            <w:pPr>
              <w:jc w:val="center"/>
              <w:rPr>
                <w:rFonts w:ascii="Calibri" w:hAnsi="Calibri" w:cs="Calibri"/>
                <w:color w:val="000000"/>
                <w:lang w:val="en-GB"/>
              </w:rPr>
            </w:pPr>
            <w:r w:rsidRPr="001554A2">
              <w:rPr>
                <w:rFonts w:ascii="Calibri" w:hAnsi="Calibri" w:cs="Calibri"/>
                <w:color w:val="000000"/>
                <w:lang w:val="en-GB"/>
              </w:rPr>
              <w:t>61 (65.6%)</w:t>
            </w:r>
          </w:p>
        </w:tc>
        <w:tc>
          <w:tcPr>
            <w:tcW w:w="3090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F90044B" w14:textId="77777777" w:rsidR="0093592A" w:rsidRPr="001554A2" w:rsidRDefault="0093592A" w:rsidP="0093592A">
            <w:pPr>
              <w:rPr>
                <w:rFonts w:ascii="Calibri" w:hAnsi="Calibri" w:cs="Calibri"/>
                <w:color w:val="000000"/>
                <w:lang w:val="en-GB"/>
              </w:rPr>
            </w:pPr>
            <w:r w:rsidRPr="001554A2">
              <w:rPr>
                <w:rFonts w:ascii="Calibri" w:hAnsi="Calibri" w:cs="Calibri"/>
                <w:color w:val="000000"/>
                <w:lang w:val="en-GB"/>
              </w:rPr>
              <w:t>Reference</w:t>
            </w:r>
          </w:p>
        </w:tc>
        <w:tc>
          <w:tcPr>
            <w:tcW w:w="0" w:type="auto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3017FEB" w14:textId="77777777" w:rsidR="0093592A" w:rsidRPr="001554A2" w:rsidRDefault="0093592A" w:rsidP="0093592A">
            <w:pPr>
              <w:rPr>
                <w:rFonts w:ascii="Calibri" w:hAnsi="Calibri" w:cs="Calibri"/>
                <w:color w:val="000000"/>
                <w:lang w:val="en-GB"/>
              </w:rPr>
            </w:pPr>
            <w:r w:rsidRPr="001554A2">
              <w:rPr>
                <w:rFonts w:ascii="Calibri" w:hAnsi="Calibri" w:cs="Calibri"/>
                <w:color w:val="000000"/>
                <w:lang w:val="en-GB"/>
              </w:rPr>
              <w:t>Reference</w:t>
            </w:r>
          </w:p>
        </w:tc>
      </w:tr>
    </w:tbl>
    <w:p w14:paraId="3100822F" w14:textId="77777777" w:rsidR="00FC7559" w:rsidRPr="001554A2" w:rsidRDefault="00FC7559">
      <w:pPr>
        <w:rPr>
          <w:lang w:val="en-GB"/>
        </w:rPr>
      </w:pPr>
    </w:p>
    <w:p w14:paraId="64C0D0D9" w14:textId="74683BDE" w:rsidR="0096511C" w:rsidRPr="001554A2" w:rsidRDefault="0096511C" w:rsidP="0096511C">
      <w:pPr>
        <w:spacing w:line="360" w:lineRule="auto"/>
        <w:rPr>
          <w:lang w:val="en-GB"/>
        </w:rPr>
      </w:pPr>
      <w:proofErr w:type="spellStart"/>
      <w:r w:rsidRPr="001554A2">
        <w:rPr>
          <w:b/>
          <w:lang w:val="en-GB"/>
        </w:rPr>
        <w:t>eTable</w:t>
      </w:r>
      <w:proofErr w:type="spellEnd"/>
      <w:r w:rsidRPr="001554A2">
        <w:rPr>
          <w:b/>
          <w:lang w:val="en-GB"/>
        </w:rPr>
        <w:t xml:space="preserve"> 5</w:t>
      </w:r>
      <w:r w:rsidR="00F63ADF" w:rsidRPr="001554A2">
        <w:rPr>
          <w:lang w:val="en-GB"/>
        </w:rPr>
        <w:t xml:space="preserve">: </w:t>
      </w:r>
      <w:r w:rsidRPr="001554A2">
        <w:rPr>
          <w:lang w:val="en-GB"/>
        </w:rPr>
        <w:t xml:space="preserve">Risk factors for </w:t>
      </w:r>
      <w:r w:rsidR="00F63ADF" w:rsidRPr="001554A2">
        <w:rPr>
          <w:lang w:val="en-GB"/>
        </w:rPr>
        <w:t>1-</w:t>
      </w:r>
      <w:r w:rsidRPr="001554A2">
        <w:rPr>
          <w:lang w:val="en-GB"/>
        </w:rPr>
        <w:t xml:space="preserve">year death after stroke. </w:t>
      </w:r>
      <w:r w:rsidR="00602C7D" w:rsidRPr="001554A2">
        <w:rPr>
          <w:lang w:val="en-GB"/>
        </w:rPr>
        <w:t>TIA=Transient Ischemic Attack</w:t>
      </w:r>
      <w:r w:rsidR="00F63ADF" w:rsidRPr="001554A2">
        <w:rPr>
          <w:lang w:val="en-GB"/>
        </w:rPr>
        <w:t>.</w:t>
      </w:r>
      <w:r w:rsidR="00F63ADF" w:rsidRPr="001554A2">
        <w:rPr>
          <w:rFonts w:cs="Arial"/>
          <w:bCs/>
          <w:lang w:val="en-GB"/>
        </w:rPr>
        <w:t xml:space="preserve"> </w:t>
      </w:r>
      <w:r w:rsidR="00602C7D" w:rsidRPr="001554A2">
        <w:rPr>
          <w:rFonts w:cs="Arial"/>
          <w:bCs/>
          <w:lang w:val="en-GB"/>
        </w:rPr>
        <w:t xml:space="preserve">ASA= </w:t>
      </w:r>
      <w:r w:rsidR="00602C7D" w:rsidRPr="001554A2">
        <w:rPr>
          <w:lang w:val="en-GB"/>
        </w:rPr>
        <w:t>acetylsalicylic</w:t>
      </w:r>
      <w:r w:rsidR="00602C7D" w:rsidRPr="001554A2">
        <w:rPr>
          <w:rFonts w:cs="Arial"/>
          <w:bCs/>
          <w:lang w:val="en-GB"/>
        </w:rPr>
        <w:t xml:space="preserve"> acid</w:t>
      </w:r>
      <w:r w:rsidR="00F63ADF" w:rsidRPr="001554A2">
        <w:rPr>
          <w:lang w:val="en-GB"/>
        </w:rPr>
        <w:t xml:space="preserve">. </w:t>
      </w:r>
      <w:r w:rsidRPr="001554A2">
        <w:rPr>
          <w:lang w:val="en-GB"/>
        </w:rPr>
        <w:t>(N)OAC=(New) Oral Anticoagulation.</w:t>
      </w:r>
    </w:p>
    <w:p w14:paraId="2A78BE21" w14:textId="77777777" w:rsidR="00DF43A7" w:rsidRPr="001554A2" w:rsidRDefault="00DF43A7">
      <w:pPr>
        <w:rPr>
          <w:lang w:val="en-GB"/>
        </w:rPr>
      </w:pPr>
      <w:r w:rsidRPr="001554A2">
        <w:rPr>
          <w:lang w:val="en-GB"/>
        </w:rPr>
        <w:br w:type="page"/>
      </w:r>
    </w:p>
    <w:p w14:paraId="54262032" w14:textId="7FC37E6D" w:rsidR="00DF43A7" w:rsidRPr="001554A2" w:rsidRDefault="00DF43A7" w:rsidP="00DF43A7">
      <w:pPr>
        <w:pStyle w:val="Rubrik1"/>
        <w:rPr>
          <w:lang w:val="en-GB"/>
        </w:rPr>
      </w:pPr>
      <w:bookmarkStart w:id="10" w:name="_Toc23193763"/>
      <w:proofErr w:type="spellStart"/>
      <w:r w:rsidRPr="001554A2">
        <w:rPr>
          <w:lang w:val="en-GB"/>
        </w:rPr>
        <w:lastRenderedPageBreak/>
        <w:t>eTable</w:t>
      </w:r>
      <w:proofErr w:type="spellEnd"/>
      <w:r w:rsidRPr="001554A2">
        <w:rPr>
          <w:lang w:val="en-GB"/>
        </w:rPr>
        <w:t xml:space="preserve"> </w:t>
      </w:r>
      <w:r w:rsidR="00667904" w:rsidRPr="001554A2">
        <w:rPr>
          <w:lang w:val="en-GB"/>
        </w:rPr>
        <w:t>6</w:t>
      </w:r>
      <w:r w:rsidRPr="001554A2">
        <w:rPr>
          <w:lang w:val="en-GB"/>
        </w:rPr>
        <w:t xml:space="preserve"> – Atrial fibrillation and stroke patients</w:t>
      </w:r>
      <w:bookmarkEnd w:id="10"/>
    </w:p>
    <w:p w14:paraId="0E944A17" w14:textId="77777777" w:rsidR="00DF43A7" w:rsidRPr="001554A2" w:rsidRDefault="00DF43A7">
      <w:pPr>
        <w:rPr>
          <w:lang w:val="en-GB"/>
        </w:rPr>
      </w:pPr>
    </w:p>
    <w:tbl>
      <w:tblPr>
        <w:tblW w:w="7849" w:type="dxa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2268"/>
        <w:gridCol w:w="1960"/>
        <w:gridCol w:w="1442"/>
        <w:gridCol w:w="1427"/>
        <w:gridCol w:w="752"/>
      </w:tblGrid>
      <w:tr w:rsidR="00FC53AA" w:rsidRPr="001554A2" w14:paraId="30EA20AC" w14:textId="77777777" w:rsidTr="00FC53AA">
        <w:trPr>
          <w:trHeight w:val="340"/>
        </w:trPr>
        <w:tc>
          <w:tcPr>
            <w:tcW w:w="2268" w:type="dxa"/>
            <w:shd w:val="clear" w:color="auto" w:fill="auto"/>
            <w:noWrap/>
            <w:vAlign w:val="bottom"/>
            <w:hideMark/>
          </w:tcPr>
          <w:p w14:paraId="7E7C7721" w14:textId="77777777" w:rsidR="00FC53AA" w:rsidRPr="001554A2" w:rsidRDefault="00FC53AA" w:rsidP="00DF43A7">
            <w:pPr>
              <w:spacing w:after="0" w:line="240" w:lineRule="auto"/>
              <w:rPr>
                <w:rFonts w:eastAsia="Times New Roman" w:cstheme="minorHAnsi"/>
                <w:b/>
                <w:lang w:val="en-GB" w:eastAsia="sv-SE"/>
              </w:rPr>
            </w:pPr>
          </w:p>
        </w:tc>
        <w:tc>
          <w:tcPr>
            <w:tcW w:w="1960" w:type="dxa"/>
            <w:shd w:val="clear" w:color="auto" w:fill="auto"/>
            <w:noWrap/>
            <w:vAlign w:val="bottom"/>
            <w:hideMark/>
          </w:tcPr>
          <w:p w14:paraId="07F3257A" w14:textId="77777777" w:rsidR="00FC53AA" w:rsidRPr="001554A2" w:rsidRDefault="00FC53AA" w:rsidP="00DF43A7">
            <w:pPr>
              <w:spacing w:after="0" w:line="240" w:lineRule="auto"/>
              <w:jc w:val="center"/>
              <w:rPr>
                <w:rFonts w:eastAsia="Times New Roman" w:cstheme="minorHAnsi"/>
                <w:b/>
                <w:lang w:val="en-GB" w:eastAsia="sv-SE"/>
              </w:rPr>
            </w:pPr>
            <w:r w:rsidRPr="001554A2">
              <w:rPr>
                <w:rFonts w:eastAsia="Times New Roman" w:cstheme="minorHAnsi"/>
                <w:b/>
                <w:lang w:val="en-GB" w:eastAsia="sv-SE"/>
              </w:rPr>
              <w:t>All (n=235)</w:t>
            </w:r>
          </w:p>
        </w:tc>
        <w:tc>
          <w:tcPr>
            <w:tcW w:w="1442" w:type="dxa"/>
            <w:shd w:val="clear" w:color="auto" w:fill="auto"/>
            <w:noWrap/>
            <w:vAlign w:val="bottom"/>
            <w:hideMark/>
          </w:tcPr>
          <w:p w14:paraId="15F16FCC" w14:textId="77777777" w:rsidR="00FC53AA" w:rsidRPr="001554A2" w:rsidRDefault="00FC53AA" w:rsidP="00DF43A7">
            <w:pPr>
              <w:spacing w:after="0" w:line="240" w:lineRule="auto"/>
              <w:jc w:val="center"/>
              <w:rPr>
                <w:rFonts w:eastAsia="Times New Roman" w:cstheme="minorHAnsi"/>
                <w:b/>
                <w:lang w:val="en-GB" w:eastAsia="sv-SE"/>
              </w:rPr>
            </w:pPr>
            <w:r w:rsidRPr="001554A2">
              <w:rPr>
                <w:rFonts w:eastAsia="Times New Roman" w:cstheme="minorHAnsi"/>
                <w:b/>
                <w:lang w:val="en-GB" w:eastAsia="sv-SE"/>
              </w:rPr>
              <w:t xml:space="preserve">With </w:t>
            </w:r>
            <w:proofErr w:type="spellStart"/>
            <w:r w:rsidRPr="001554A2">
              <w:rPr>
                <w:rFonts w:eastAsia="Times New Roman" w:cstheme="minorHAnsi"/>
                <w:b/>
                <w:lang w:val="en-GB" w:eastAsia="sv-SE"/>
              </w:rPr>
              <w:t>Afib</w:t>
            </w:r>
            <w:proofErr w:type="spellEnd"/>
            <w:r w:rsidRPr="001554A2">
              <w:rPr>
                <w:rFonts w:eastAsia="Times New Roman" w:cstheme="minorHAnsi"/>
                <w:b/>
                <w:lang w:val="en-GB" w:eastAsia="sv-SE"/>
              </w:rPr>
              <w:t xml:space="preserve"> (n=112)</w:t>
            </w:r>
          </w:p>
        </w:tc>
        <w:tc>
          <w:tcPr>
            <w:tcW w:w="2179" w:type="dxa"/>
            <w:gridSpan w:val="2"/>
            <w:shd w:val="clear" w:color="auto" w:fill="auto"/>
            <w:noWrap/>
            <w:vAlign w:val="bottom"/>
            <w:hideMark/>
          </w:tcPr>
          <w:p w14:paraId="6A5A9A9B" w14:textId="77777777" w:rsidR="00FC53AA" w:rsidRPr="001554A2" w:rsidRDefault="00FC53AA" w:rsidP="00DF43A7">
            <w:pPr>
              <w:spacing w:after="0" w:line="240" w:lineRule="auto"/>
              <w:jc w:val="center"/>
              <w:rPr>
                <w:rFonts w:eastAsia="Times New Roman" w:cstheme="minorHAnsi"/>
                <w:b/>
                <w:lang w:val="en-GB" w:eastAsia="sv-SE"/>
              </w:rPr>
            </w:pPr>
            <w:r w:rsidRPr="001554A2">
              <w:rPr>
                <w:rFonts w:eastAsia="Times New Roman" w:cstheme="minorHAnsi"/>
                <w:b/>
                <w:lang w:val="en-GB" w:eastAsia="sv-SE"/>
              </w:rPr>
              <w:t xml:space="preserve">No </w:t>
            </w:r>
            <w:proofErr w:type="spellStart"/>
            <w:r w:rsidRPr="001554A2">
              <w:rPr>
                <w:rFonts w:eastAsia="Times New Roman" w:cstheme="minorHAnsi"/>
                <w:b/>
                <w:lang w:val="en-GB" w:eastAsia="sv-SE"/>
              </w:rPr>
              <w:t>Afib</w:t>
            </w:r>
            <w:proofErr w:type="spellEnd"/>
            <w:r w:rsidRPr="001554A2">
              <w:rPr>
                <w:rFonts w:eastAsia="Times New Roman" w:cstheme="minorHAnsi"/>
                <w:b/>
                <w:lang w:val="en-GB" w:eastAsia="sv-SE"/>
              </w:rPr>
              <w:t xml:space="preserve"> (n=123)</w:t>
            </w:r>
          </w:p>
        </w:tc>
      </w:tr>
      <w:tr w:rsidR="00FC53AA" w:rsidRPr="001554A2" w14:paraId="441C38A2" w14:textId="77777777" w:rsidTr="00FC53AA">
        <w:trPr>
          <w:trHeight w:val="340"/>
        </w:trPr>
        <w:tc>
          <w:tcPr>
            <w:tcW w:w="2268" w:type="dxa"/>
            <w:shd w:val="clear" w:color="auto" w:fill="auto"/>
            <w:noWrap/>
            <w:vAlign w:val="bottom"/>
            <w:hideMark/>
          </w:tcPr>
          <w:p w14:paraId="20F443B3" w14:textId="77777777" w:rsidR="00FC53AA" w:rsidRPr="001554A2" w:rsidRDefault="00FC53AA" w:rsidP="00DF43A7">
            <w:pPr>
              <w:spacing w:after="0" w:line="240" w:lineRule="auto"/>
              <w:rPr>
                <w:rFonts w:eastAsia="Times New Roman" w:cstheme="minorHAnsi"/>
                <w:lang w:val="en-GB" w:eastAsia="sv-SE"/>
              </w:rPr>
            </w:pPr>
            <w:r w:rsidRPr="001554A2">
              <w:rPr>
                <w:rFonts w:eastAsia="Times New Roman" w:cstheme="minorHAnsi"/>
                <w:lang w:val="en-GB" w:eastAsia="sv-SE"/>
              </w:rPr>
              <w:t>Age</w:t>
            </w:r>
          </w:p>
        </w:tc>
        <w:tc>
          <w:tcPr>
            <w:tcW w:w="1960" w:type="dxa"/>
            <w:shd w:val="clear" w:color="auto" w:fill="auto"/>
            <w:noWrap/>
            <w:vAlign w:val="bottom"/>
            <w:hideMark/>
          </w:tcPr>
          <w:p w14:paraId="55D5DC01" w14:textId="4391E434" w:rsidR="00FC53AA" w:rsidRPr="001554A2" w:rsidRDefault="00FC53AA" w:rsidP="00DF43A7">
            <w:pPr>
              <w:spacing w:after="0" w:line="240" w:lineRule="auto"/>
              <w:jc w:val="center"/>
              <w:rPr>
                <w:rFonts w:eastAsia="Times New Roman" w:cstheme="minorHAnsi"/>
                <w:lang w:val="en-GB" w:eastAsia="sv-SE"/>
              </w:rPr>
            </w:pPr>
            <w:r w:rsidRPr="001554A2">
              <w:rPr>
                <w:rFonts w:eastAsia="Times New Roman" w:cstheme="minorHAnsi"/>
                <w:lang w:val="en-GB" w:eastAsia="sv-SE"/>
              </w:rPr>
              <w:t>83.8 (7.5)</w:t>
            </w:r>
          </w:p>
        </w:tc>
        <w:tc>
          <w:tcPr>
            <w:tcW w:w="1442" w:type="dxa"/>
            <w:shd w:val="clear" w:color="auto" w:fill="auto"/>
            <w:noWrap/>
            <w:vAlign w:val="bottom"/>
            <w:hideMark/>
          </w:tcPr>
          <w:p w14:paraId="0865F220" w14:textId="391E2CCD" w:rsidR="00FC53AA" w:rsidRPr="001554A2" w:rsidRDefault="00FC53AA" w:rsidP="00DF43A7">
            <w:pPr>
              <w:spacing w:after="0" w:line="240" w:lineRule="auto"/>
              <w:jc w:val="center"/>
              <w:rPr>
                <w:rFonts w:eastAsia="Times New Roman" w:cstheme="minorHAnsi"/>
                <w:lang w:val="en-GB" w:eastAsia="sv-SE"/>
              </w:rPr>
            </w:pPr>
            <w:r w:rsidRPr="001554A2">
              <w:rPr>
                <w:rFonts w:eastAsia="Times New Roman" w:cstheme="minorHAnsi"/>
                <w:lang w:val="en-GB" w:eastAsia="sv-SE"/>
              </w:rPr>
              <w:t>84.1 (6.4)</w:t>
            </w:r>
          </w:p>
        </w:tc>
        <w:tc>
          <w:tcPr>
            <w:tcW w:w="1427" w:type="dxa"/>
            <w:shd w:val="clear" w:color="auto" w:fill="auto"/>
            <w:noWrap/>
            <w:vAlign w:val="bottom"/>
            <w:hideMark/>
          </w:tcPr>
          <w:p w14:paraId="4A066E58" w14:textId="6E8551BE" w:rsidR="00FC53AA" w:rsidRPr="001554A2" w:rsidRDefault="00FC53AA" w:rsidP="00DF43A7">
            <w:pPr>
              <w:spacing w:after="0" w:line="240" w:lineRule="auto"/>
              <w:jc w:val="center"/>
              <w:rPr>
                <w:rFonts w:eastAsia="Times New Roman" w:cstheme="minorHAnsi"/>
                <w:lang w:val="en-GB" w:eastAsia="sv-SE"/>
              </w:rPr>
            </w:pPr>
            <w:r w:rsidRPr="001554A2">
              <w:rPr>
                <w:rFonts w:eastAsia="Times New Roman" w:cstheme="minorHAnsi"/>
                <w:lang w:val="en-GB" w:eastAsia="sv-SE"/>
              </w:rPr>
              <w:t>83.5 (8.4)</w:t>
            </w:r>
          </w:p>
        </w:tc>
        <w:tc>
          <w:tcPr>
            <w:tcW w:w="752" w:type="dxa"/>
            <w:shd w:val="clear" w:color="auto" w:fill="auto"/>
            <w:noWrap/>
            <w:vAlign w:val="bottom"/>
            <w:hideMark/>
          </w:tcPr>
          <w:p w14:paraId="73C41310" w14:textId="68FF42FD" w:rsidR="00FC53AA" w:rsidRPr="001554A2" w:rsidRDefault="00FC53AA" w:rsidP="00DF43A7">
            <w:pPr>
              <w:spacing w:after="0" w:line="240" w:lineRule="auto"/>
              <w:jc w:val="center"/>
              <w:rPr>
                <w:rFonts w:eastAsia="Times New Roman" w:cstheme="minorHAnsi"/>
                <w:lang w:val="en-GB" w:eastAsia="sv-SE"/>
              </w:rPr>
            </w:pPr>
            <w:r w:rsidRPr="001554A2">
              <w:rPr>
                <w:rFonts w:eastAsia="Times New Roman" w:cstheme="minorHAnsi"/>
                <w:lang w:val="en-GB" w:eastAsia="sv-SE"/>
              </w:rPr>
              <w:t>0.552</w:t>
            </w:r>
          </w:p>
        </w:tc>
      </w:tr>
      <w:tr w:rsidR="00FC53AA" w:rsidRPr="001554A2" w14:paraId="0697E689" w14:textId="77777777" w:rsidTr="00FC53AA">
        <w:trPr>
          <w:trHeight w:val="340"/>
        </w:trPr>
        <w:tc>
          <w:tcPr>
            <w:tcW w:w="2268" w:type="dxa"/>
            <w:shd w:val="clear" w:color="auto" w:fill="auto"/>
            <w:noWrap/>
            <w:vAlign w:val="bottom"/>
            <w:hideMark/>
          </w:tcPr>
          <w:p w14:paraId="09B58761" w14:textId="1E0B5C71" w:rsidR="00FC53AA" w:rsidRPr="001554A2" w:rsidRDefault="00FC53AA" w:rsidP="00DF43A7">
            <w:pPr>
              <w:spacing w:after="0" w:line="240" w:lineRule="auto"/>
              <w:rPr>
                <w:rFonts w:eastAsia="Times New Roman" w:cstheme="minorHAnsi"/>
                <w:lang w:val="en-GB" w:eastAsia="sv-SE"/>
              </w:rPr>
            </w:pPr>
            <w:r w:rsidRPr="001554A2">
              <w:rPr>
                <w:rFonts w:eastAsia="Times New Roman" w:cstheme="minorHAnsi"/>
                <w:lang w:val="en-GB" w:eastAsia="sv-SE"/>
              </w:rPr>
              <w:t>Male</w:t>
            </w:r>
            <w:r w:rsidR="00193E94" w:rsidRPr="001554A2">
              <w:rPr>
                <w:rFonts w:eastAsia="Times New Roman" w:cstheme="minorHAnsi"/>
                <w:lang w:val="en-GB" w:eastAsia="sv-SE"/>
              </w:rPr>
              <w:t xml:space="preserve"> sex</w:t>
            </w:r>
          </w:p>
        </w:tc>
        <w:tc>
          <w:tcPr>
            <w:tcW w:w="1960" w:type="dxa"/>
            <w:shd w:val="clear" w:color="auto" w:fill="auto"/>
            <w:noWrap/>
            <w:vAlign w:val="bottom"/>
            <w:hideMark/>
          </w:tcPr>
          <w:p w14:paraId="141756A1" w14:textId="77777777" w:rsidR="00FC53AA" w:rsidRPr="001554A2" w:rsidRDefault="00FC53AA" w:rsidP="00DF43A7">
            <w:pPr>
              <w:spacing w:after="0" w:line="240" w:lineRule="auto"/>
              <w:jc w:val="center"/>
              <w:rPr>
                <w:rFonts w:eastAsia="Times New Roman" w:cstheme="minorHAnsi"/>
                <w:lang w:val="en-GB" w:eastAsia="sv-SE"/>
              </w:rPr>
            </w:pPr>
            <w:r w:rsidRPr="001554A2">
              <w:rPr>
                <w:rFonts w:eastAsia="Times New Roman" w:cstheme="minorHAnsi"/>
                <w:lang w:val="en-GB" w:eastAsia="sv-SE"/>
              </w:rPr>
              <w:t>125 (54.8%)</w:t>
            </w:r>
          </w:p>
        </w:tc>
        <w:tc>
          <w:tcPr>
            <w:tcW w:w="1442" w:type="dxa"/>
            <w:shd w:val="clear" w:color="auto" w:fill="auto"/>
            <w:noWrap/>
            <w:vAlign w:val="bottom"/>
            <w:hideMark/>
          </w:tcPr>
          <w:p w14:paraId="5E630F6A" w14:textId="77777777" w:rsidR="00FC53AA" w:rsidRPr="001554A2" w:rsidRDefault="00FC53AA" w:rsidP="00DF43A7">
            <w:pPr>
              <w:spacing w:after="0" w:line="240" w:lineRule="auto"/>
              <w:jc w:val="center"/>
              <w:rPr>
                <w:rFonts w:eastAsia="Times New Roman" w:cstheme="minorHAnsi"/>
                <w:lang w:val="en-GB" w:eastAsia="sv-SE"/>
              </w:rPr>
            </w:pPr>
            <w:r w:rsidRPr="001554A2">
              <w:rPr>
                <w:rFonts w:eastAsia="Times New Roman" w:cstheme="minorHAnsi"/>
                <w:lang w:val="en-GB" w:eastAsia="sv-SE"/>
              </w:rPr>
              <w:t>60 (54.0%)</w:t>
            </w:r>
          </w:p>
        </w:tc>
        <w:tc>
          <w:tcPr>
            <w:tcW w:w="1427" w:type="dxa"/>
            <w:shd w:val="clear" w:color="auto" w:fill="auto"/>
            <w:noWrap/>
            <w:vAlign w:val="bottom"/>
            <w:hideMark/>
          </w:tcPr>
          <w:p w14:paraId="195346CD" w14:textId="77777777" w:rsidR="00FC53AA" w:rsidRPr="001554A2" w:rsidRDefault="00FC53AA" w:rsidP="00DF43A7">
            <w:pPr>
              <w:spacing w:after="0" w:line="240" w:lineRule="auto"/>
              <w:jc w:val="center"/>
              <w:rPr>
                <w:rFonts w:eastAsia="Times New Roman" w:cstheme="minorHAnsi"/>
                <w:lang w:val="en-GB" w:eastAsia="sv-SE"/>
              </w:rPr>
            </w:pPr>
            <w:r w:rsidRPr="001554A2">
              <w:rPr>
                <w:rFonts w:eastAsia="Times New Roman" w:cstheme="minorHAnsi"/>
                <w:lang w:val="en-GB" w:eastAsia="sv-SE"/>
              </w:rPr>
              <w:t>65 (56.0%)</w:t>
            </w:r>
          </w:p>
        </w:tc>
        <w:tc>
          <w:tcPr>
            <w:tcW w:w="752" w:type="dxa"/>
            <w:shd w:val="clear" w:color="auto" w:fill="auto"/>
            <w:noWrap/>
            <w:hideMark/>
          </w:tcPr>
          <w:p w14:paraId="2ACFF287" w14:textId="29CAC83D" w:rsidR="00FC53AA" w:rsidRPr="001554A2" w:rsidRDefault="00FC53AA" w:rsidP="00DF43A7">
            <w:pPr>
              <w:spacing w:after="0" w:line="240" w:lineRule="auto"/>
              <w:jc w:val="center"/>
              <w:rPr>
                <w:rFonts w:eastAsia="Times New Roman" w:cstheme="minorHAnsi"/>
                <w:lang w:val="en-GB" w:eastAsia="sv-SE"/>
              </w:rPr>
            </w:pPr>
            <w:r w:rsidRPr="001554A2">
              <w:rPr>
                <w:rFonts w:eastAsia="Times New Roman" w:cstheme="minorHAnsi"/>
                <w:lang w:val="en-GB" w:eastAsia="sv-SE"/>
              </w:rPr>
              <w:t>0.709</w:t>
            </w:r>
          </w:p>
        </w:tc>
      </w:tr>
      <w:tr w:rsidR="00FC53AA" w:rsidRPr="001554A2" w14:paraId="11D49A1F" w14:textId="77777777" w:rsidTr="00FC53AA">
        <w:trPr>
          <w:trHeight w:val="340"/>
        </w:trPr>
        <w:tc>
          <w:tcPr>
            <w:tcW w:w="2268" w:type="dxa"/>
            <w:shd w:val="clear" w:color="auto" w:fill="auto"/>
            <w:noWrap/>
            <w:vAlign w:val="bottom"/>
            <w:hideMark/>
          </w:tcPr>
          <w:p w14:paraId="0C73BFCF" w14:textId="77777777" w:rsidR="00FC53AA" w:rsidRPr="001554A2" w:rsidRDefault="00FC53AA" w:rsidP="00DF43A7">
            <w:pPr>
              <w:spacing w:after="0" w:line="240" w:lineRule="auto"/>
              <w:rPr>
                <w:rFonts w:eastAsia="Times New Roman" w:cstheme="minorHAnsi"/>
                <w:lang w:val="en-GB" w:eastAsia="sv-SE"/>
              </w:rPr>
            </w:pPr>
            <w:r w:rsidRPr="001554A2">
              <w:rPr>
                <w:rFonts w:eastAsia="Times New Roman" w:cstheme="minorHAnsi"/>
                <w:lang w:val="en-GB" w:eastAsia="sv-SE"/>
              </w:rPr>
              <w:t>I63</w:t>
            </w:r>
          </w:p>
        </w:tc>
        <w:tc>
          <w:tcPr>
            <w:tcW w:w="1960" w:type="dxa"/>
            <w:shd w:val="clear" w:color="auto" w:fill="auto"/>
            <w:noWrap/>
            <w:vAlign w:val="bottom"/>
            <w:hideMark/>
          </w:tcPr>
          <w:p w14:paraId="4F9217DA" w14:textId="77777777" w:rsidR="00FC53AA" w:rsidRPr="001554A2" w:rsidRDefault="00FC53AA" w:rsidP="00DF43A7">
            <w:pPr>
              <w:spacing w:after="0" w:line="240" w:lineRule="auto"/>
              <w:jc w:val="center"/>
              <w:rPr>
                <w:rFonts w:eastAsia="Times New Roman" w:cstheme="minorHAnsi"/>
                <w:lang w:val="en-GB" w:eastAsia="sv-SE"/>
              </w:rPr>
            </w:pPr>
            <w:r w:rsidRPr="001554A2">
              <w:rPr>
                <w:rFonts w:eastAsia="Times New Roman" w:cstheme="minorHAnsi"/>
                <w:lang w:val="en-GB" w:eastAsia="sv-SE"/>
              </w:rPr>
              <w:t>210 (89.4%)</w:t>
            </w:r>
          </w:p>
        </w:tc>
        <w:tc>
          <w:tcPr>
            <w:tcW w:w="1442" w:type="dxa"/>
            <w:shd w:val="clear" w:color="auto" w:fill="auto"/>
            <w:noWrap/>
            <w:vAlign w:val="bottom"/>
            <w:hideMark/>
          </w:tcPr>
          <w:p w14:paraId="32A9F41E" w14:textId="77777777" w:rsidR="00FC53AA" w:rsidRPr="001554A2" w:rsidRDefault="00FC53AA" w:rsidP="00DF43A7">
            <w:pPr>
              <w:spacing w:after="0" w:line="240" w:lineRule="auto"/>
              <w:jc w:val="center"/>
              <w:rPr>
                <w:rFonts w:eastAsia="Times New Roman" w:cstheme="minorHAnsi"/>
                <w:lang w:val="en-GB" w:eastAsia="sv-SE"/>
              </w:rPr>
            </w:pPr>
            <w:r w:rsidRPr="001554A2">
              <w:rPr>
                <w:rFonts w:eastAsia="Times New Roman" w:cstheme="minorHAnsi"/>
                <w:lang w:val="en-GB" w:eastAsia="sv-SE"/>
              </w:rPr>
              <w:t>97 (87.0%)</w:t>
            </w:r>
          </w:p>
        </w:tc>
        <w:tc>
          <w:tcPr>
            <w:tcW w:w="1427" w:type="dxa"/>
            <w:shd w:val="clear" w:color="auto" w:fill="auto"/>
            <w:noWrap/>
            <w:vAlign w:val="bottom"/>
            <w:hideMark/>
          </w:tcPr>
          <w:p w14:paraId="3D06E848" w14:textId="77777777" w:rsidR="00FC53AA" w:rsidRPr="001554A2" w:rsidRDefault="00FC53AA" w:rsidP="00DF43A7">
            <w:pPr>
              <w:spacing w:after="0" w:line="240" w:lineRule="auto"/>
              <w:jc w:val="center"/>
              <w:rPr>
                <w:rFonts w:eastAsia="Times New Roman" w:cstheme="minorHAnsi"/>
                <w:lang w:val="en-GB" w:eastAsia="sv-SE"/>
              </w:rPr>
            </w:pPr>
            <w:r w:rsidRPr="001554A2">
              <w:rPr>
                <w:rFonts w:eastAsia="Times New Roman" w:cstheme="minorHAnsi"/>
                <w:lang w:val="en-GB" w:eastAsia="sv-SE"/>
              </w:rPr>
              <w:t>112 (91.1%)</w:t>
            </w:r>
          </w:p>
        </w:tc>
        <w:tc>
          <w:tcPr>
            <w:tcW w:w="752" w:type="dxa"/>
            <w:shd w:val="clear" w:color="auto" w:fill="auto"/>
            <w:noWrap/>
            <w:hideMark/>
          </w:tcPr>
          <w:p w14:paraId="4D09F3A3" w14:textId="730A8644" w:rsidR="00FC53AA" w:rsidRPr="001554A2" w:rsidRDefault="00FC53AA" w:rsidP="00DF43A7">
            <w:pPr>
              <w:spacing w:after="0" w:line="240" w:lineRule="auto"/>
              <w:jc w:val="center"/>
              <w:rPr>
                <w:rFonts w:eastAsia="Times New Roman" w:cstheme="minorHAnsi"/>
                <w:lang w:val="en-GB" w:eastAsia="sv-SE"/>
              </w:rPr>
            </w:pPr>
            <w:r w:rsidRPr="001554A2">
              <w:rPr>
                <w:rFonts w:eastAsia="Times New Roman" w:cstheme="minorHAnsi"/>
                <w:lang w:val="en-GB" w:eastAsia="sv-SE"/>
              </w:rPr>
              <w:t>0.377</w:t>
            </w:r>
          </w:p>
        </w:tc>
      </w:tr>
      <w:tr w:rsidR="00FC53AA" w:rsidRPr="001554A2" w14:paraId="7A53208D" w14:textId="77777777" w:rsidTr="00FC53AA">
        <w:trPr>
          <w:trHeight w:val="340"/>
        </w:trPr>
        <w:tc>
          <w:tcPr>
            <w:tcW w:w="2268" w:type="dxa"/>
            <w:shd w:val="clear" w:color="auto" w:fill="auto"/>
            <w:noWrap/>
            <w:vAlign w:val="bottom"/>
            <w:hideMark/>
          </w:tcPr>
          <w:p w14:paraId="24294BF0" w14:textId="77777777" w:rsidR="00FC53AA" w:rsidRPr="001554A2" w:rsidRDefault="00FC53AA" w:rsidP="00DF43A7">
            <w:pPr>
              <w:spacing w:after="0" w:line="240" w:lineRule="auto"/>
              <w:rPr>
                <w:rFonts w:eastAsia="Times New Roman" w:cstheme="minorHAnsi"/>
                <w:lang w:val="en-GB" w:eastAsia="sv-SE"/>
              </w:rPr>
            </w:pPr>
            <w:r w:rsidRPr="001554A2">
              <w:rPr>
                <w:rFonts w:eastAsia="Times New Roman" w:cstheme="minorHAnsi"/>
                <w:lang w:val="en-GB" w:eastAsia="sv-SE"/>
              </w:rPr>
              <w:t>I61</w:t>
            </w:r>
          </w:p>
        </w:tc>
        <w:tc>
          <w:tcPr>
            <w:tcW w:w="1960" w:type="dxa"/>
            <w:shd w:val="clear" w:color="auto" w:fill="auto"/>
            <w:noWrap/>
            <w:vAlign w:val="bottom"/>
            <w:hideMark/>
          </w:tcPr>
          <w:p w14:paraId="5F530443" w14:textId="77777777" w:rsidR="00FC53AA" w:rsidRPr="001554A2" w:rsidRDefault="00FC53AA" w:rsidP="00DF43A7">
            <w:pPr>
              <w:spacing w:after="0" w:line="240" w:lineRule="auto"/>
              <w:jc w:val="center"/>
              <w:rPr>
                <w:rFonts w:eastAsia="Times New Roman" w:cstheme="minorHAnsi"/>
                <w:lang w:val="en-GB" w:eastAsia="sv-SE"/>
              </w:rPr>
            </w:pPr>
            <w:r w:rsidRPr="001554A2">
              <w:rPr>
                <w:rFonts w:eastAsia="Times New Roman" w:cstheme="minorHAnsi"/>
                <w:lang w:val="en-GB" w:eastAsia="sv-SE"/>
              </w:rPr>
              <w:t>24 (10.2%)</w:t>
            </w:r>
          </w:p>
        </w:tc>
        <w:tc>
          <w:tcPr>
            <w:tcW w:w="1442" w:type="dxa"/>
            <w:shd w:val="clear" w:color="auto" w:fill="auto"/>
            <w:noWrap/>
            <w:vAlign w:val="bottom"/>
            <w:hideMark/>
          </w:tcPr>
          <w:p w14:paraId="0ED76286" w14:textId="77777777" w:rsidR="00FC53AA" w:rsidRPr="001554A2" w:rsidRDefault="00FC53AA" w:rsidP="00DF43A7">
            <w:pPr>
              <w:spacing w:after="0" w:line="240" w:lineRule="auto"/>
              <w:jc w:val="center"/>
              <w:rPr>
                <w:rFonts w:eastAsia="Times New Roman" w:cstheme="minorHAnsi"/>
                <w:lang w:val="en-GB" w:eastAsia="sv-SE"/>
              </w:rPr>
            </w:pPr>
            <w:r w:rsidRPr="001554A2">
              <w:rPr>
                <w:rFonts w:eastAsia="Times New Roman" w:cstheme="minorHAnsi"/>
                <w:lang w:val="en-GB" w:eastAsia="sv-SE"/>
              </w:rPr>
              <w:t>13 (12.0%)</w:t>
            </w:r>
          </w:p>
        </w:tc>
        <w:tc>
          <w:tcPr>
            <w:tcW w:w="1427" w:type="dxa"/>
            <w:shd w:val="clear" w:color="auto" w:fill="auto"/>
            <w:noWrap/>
            <w:vAlign w:val="bottom"/>
            <w:hideMark/>
          </w:tcPr>
          <w:p w14:paraId="77EB5C88" w14:textId="77777777" w:rsidR="00FC53AA" w:rsidRPr="001554A2" w:rsidRDefault="00FC53AA" w:rsidP="00DF43A7">
            <w:pPr>
              <w:spacing w:after="0" w:line="240" w:lineRule="auto"/>
              <w:jc w:val="center"/>
              <w:rPr>
                <w:rFonts w:eastAsia="Times New Roman" w:cstheme="minorHAnsi"/>
                <w:lang w:val="en-GB" w:eastAsia="sv-SE"/>
              </w:rPr>
            </w:pPr>
            <w:r w:rsidRPr="001554A2">
              <w:rPr>
                <w:rFonts w:eastAsia="Times New Roman" w:cstheme="minorHAnsi"/>
                <w:lang w:val="en-GB" w:eastAsia="sv-SE"/>
              </w:rPr>
              <w:t>11 (8.9%)</w:t>
            </w:r>
          </w:p>
        </w:tc>
        <w:tc>
          <w:tcPr>
            <w:tcW w:w="752" w:type="dxa"/>
            <w:shd w:val="clear" w:color="auto" w:fill="auto"/>
            <w:noWrap/>
            <w:hideMark/>
          </w:tcPr>
          <w:p w14:paraId="1B49D3E8" w14:textId="72DC7F68" w:rsidR="00FC53AA" w:rsidRPr="001554A2" w:rsidRDefault="00FC53AA" w:rsidP="00DF43A7">
            <w:pPr>
              <w:spacing w:after="0" w:line="240" w:lineRule="auto"/>
              <w:jc w:val="center"/>
              <w:rPr>
                <w:rFonts w:eastAsia="Times New Roman" w:cstheme="minorHAnsi"/>
                <w:lang w:val="en-GB" w:eastAsia="sv-SE"/>
              </w:rPr>
            </w:pPr>
            <w:r w:rsidRPr="001554A2">
              <w:rPr>
                <w:rFonts w:eastAsia="Times New Roman" w:cstheme="minorHAnsi"/>
                <w:lang w:val="en-GB" w:eastAsia="sv-SE"/>
              </w:rPr>
              <w:t>0.501</w:t>
            </w:r>
          </w:p>
        </w:tc>
      </w:tr>
      <w:tr w:rsidR="00FC53AA" w:rsidRPr="001554A2" w14:paraId="50EF3B81" w14:textId="77777777" w:rsidTr="00FC53AA">
        <w:trPr>
          <w:trHeight w:val="340"/>
        </w:trPr>
        <w:tc>
          <w:tcPr>
            <w:tcW w:w="2268" w:type="dxa"/>
            <w:shd w:val="clear" w:color="auto" w:fill="auto"/>
            <w:noWrap/>
            <w:vAlign w:val="center"/>
            <w:hideMark/>
          </w:tcPr>
          <w:p w14:paraId="6214C70B" w14:textId="77777777" w:rsidR="00FC53AA" w:rsidRPr="001554A2" w:rsidRDefault="00FC53AA" w:rsidP="00DF43A7">
            <w:pPr>
              <w:spacing w:after="0" w:line="240" w:lineRule="auto"/>
              <w:rPr>
                <w:rFonts w:eastAsia="Times New Roman" w:cstheme="minorHAnsi"/>
                <w:lang w:val="en-GB" w:eastAsia="sv-SE"/>
              </w:rPr>
            </w:pPr>
            <w:r w:rsidRPr="001554A2">
              <w:rPr>
                <w:rFonts w:eastAsia="Times New Roman" w:cstheme="minorHAnsi"/>
                <w:lang w:val="en-GB" w:eastAsia="sv-SE"/>
              </w:rPr>
              <w:t>TIA/Amaurosis Fugax</w:t>
            </w:r>
          </w:p>
        </w:tc>
        <w:tc>
          <w:tcPr>
            <w:tcW w:w="1960" w:type="dxa"/>
            <w:shd w:val="clear" w:color="auto" w:fill="auto"/>
            <w:noWrap/>
            <w:vAlign w:val="bottom"/>
            <w:hideMark/>
          </w:tcPr>
          <w:p w14:paraId="5224DAB8" w14:textId="77777777" w:rsidR="00FC53AA" w:rsidRPr="001554A2" w:rsidRDefault="00FC53AA" w:rsidP="00DF43A7">
            <w:pPr>
              <w:spacing w:after="0" w:line="240" w:lineRule="auto"/>
              <w:jc w:val="center"/>
              <w:rPr>
                <w:rFonts w:eastAsia="Times New Roman" w:cstheme="minorHAnsi"/>
                <w:lang w:val="en-GB" w:eastAsia="sv-SE"/>
              </w:rPr>
            </w:pPr>
            <w:r w:rsidRPr="001554A2">
              <w:rPr>
                <w:rFonts w:eastAsia="Times New Roman" w:cstheme="minorHAnsi"/>
                <w:lang w:val="en-GB" w:eastAsia="sv-SE"/>
              </w:rPr>
              <w:t>27 (11.9%)</w:t>
            </w:r>
          </w:p>
        </w:tc>
        <w:tc>
          <w:tcPr>
            <w:tcW w:w="1442" w:type="dxa"/>
            <w:shd w:val="clear" w:color="auto" w:fill="auto"/>
            <w:noWrap/>
            <w:vAlign w:val="bottom"/>
            <w:hideMark/>
          </w:tcPr>
          <w:p w14:paraId="6AE7A9FF" w14:textId="77777777" w:rsidR="00FC53AA" w:rsidRPr="001554A2" w:rsidRDefault="00FC53AA" w:rsidP="00DF43A7">
            <w:pPr>
              <w:spacing w:after="0" w:line="240" w:lineRule="auto"/>
              <w:jc w:val="center"/>
              <w:rPr>
                <w:rFonts w:eastAsia="Times New Roman" w:cstheme="minorHAnsi"/>
                <w:lang w:val="en-GB" w:eastAsia="sv-SE"/>
              </w:rPr>
            </w:pPr>
            <w:r w:rsidRPr="001554A2">
              <w:rPr>
                <w:rFonts w:eastAsia="Times New Roman" w:cstheme="minorHAnsi"/>
                <w:lang w:val="en-GB" w:eastAsia="sv-SE"/>
              </w:rPr>
              <w:t>6 (5.0%)</w:t>
            </w:r>
          </w:p>
        </w:tc>
        <w:tc>
          <w:tcPr>
            <w:tcW w:w="1427" w:type="dxa"/>
            <w:shd w:val="clear" w:color="auto" w:fill="auto"/>
            <w:noWrap/>
            <w:vAlign w:val="bottom"/>
            <w:hideMark/>
          </w:tcPr>
          <w:p w14:paraId="54717DB8" w14:textId="77777777" w:rsidR="00FC53AA" w:rsidRPr="001554A2" w:rsidRDefault="00FC53AA" w:rsidP="00DF43A7">
            <w:pPr>
              <w:spacing w:after="0" w:line="240" w:lineRule="auto"/>
              <w:jc w:val="center"/>
              <w:rPr>
                <w:rFonts w:eastAsia="Times New Roman" w:cstheme="minorHAnsi"/>
                <w:lang w:val="en-GB" w:eastAsia="sv-SE"/>
              </w:rPr>
            </w:pPr>
            <w:r w:rsidRPr="001554A2">
              <w:rPr>
                <w:rFonts w:eastAsia="Times New Roman" w:cstheme="minorHAnsi"/>
                <w:lang w:val="en-GB" w:eastAsia="sv-SE"/>
              </w:rPr>
              <w:t>21 (18.4%)</w:t>
            </w:r>
          </w:p>
        </w:tc>
        <w:tc>
          <w:tcPr>
            <w:tcW w:w="752" w:type="dxa"/>
            <w:shd w:val="clear" w:color="auto" w:fill="auto"/>
            <w:noWrap/>
            <w:hideMark/>
          </w:tcPr>
          <w:p w14:paraId="20F0CCD8" w14:textId="6ABE0280" w:rsidR="00FC53AA" w:rsidRPr="001554A2" w:rsidRDefault="00FC53AA" w:rsidP="00DF43A7">
            <w:pPr>
              <w:spacing w:after="0" w:line="240" w:lineRule="auto"/>
              <w:jc w:val="center"/>
              <w:rPr>
                <w:rFonts w:eastAsia="Times New Roman" w:cstheme="minorHAnsi"/>
                <w:lang w:val="en-GB" w:eastAsia="sv-SE"/>
              </w:rPr>
            </w:pPr>
            <w:r w:rsidRPr="001554A2">
              <w:rPr>
                <w:rFonts w:eastAsia="Times New Roman" w:cstheme="minorHAnsi"/>
                <w:lang w:val="en-GB" w:eastAsia="sv-SE"/>
              </w:rPr>
              <w:t>0.002</w:t>
            </w:r>
          </w:p>
        </w:tc>
      </w:tr>
      <w:tr w:rsidR="00FC53AA" w:rsidRPr="001554A2" w14:paraId="132F6ABB" w14:textId="77777777" w:rsidTr="00FC53AA">
        <w:trPr>
          <w:trHeight w:val="340"/>
        </w:trPr>
        <w:tc>
          <w:tcPr>
            <w:tcW w:w="2268" w:type="dxa"/>
            <w:shd w:val="clear" w:color="auto" w:fill="auto"/>
            <w:noWrap/>
            <w:vAlign w:val="center"/>
            <w:hideMark/>
          </w:tcPr>
          <w:p w14:paraId="04CAB72F" w14:textId="77777777" w:rsidR="00FC53AA" w:rsidRPr="001554A2" w:rsidRDefault="00FC53AA" w:rsidP="00DF43A7">
            <w:pPr>
              <w:spacing w:after="0" w:line="240" w:lineRule="auto"/>
              <w:rPr>
                <w:rFonts w:eastAsia="Times New Roman" w:cstheme="minorHAnsi"/>
                <w:lang w:val="en-GB" w:eastAsia="sv-SE"/>
              </w:rPr>
            </w:pPr>
            <w:r w:rsidRPr="001554A2">
              <w:rPr>
                <w:rFonts w:eastAsia="Times New Roman" w:cstheme="minorHAnsi"/>
                <w:lang w:val="en-GB" w:eastAsia="sv-SE"/>
              </w:rPr>
              <w:t>Previous stroke</w:t>
            </w:r>
          </w:p>
        </w:tc>
        <w:tc>
          <w:tcPr>
            <w:tcW w:w="1960" w:type="dxa"/>
            <w:shd w:val="clear" w:color="auto" w:fill="auto"/>
            <w:noWrap/>
            <w:vAlign w:val="bottom"/>
            <w:hideMark/>
          </w:tcPr>
          <w:p w14:paraId="6FE22817" w14:textId="77777777" w:rsidR="00FC53AA" w:rsidRPr="001554A2" w:rsidRDefault="00FC53AA" w:rsidP="00DF43A7">
            <w:pPr>
              <w:spacing w:after="0" w:line="240" w:lineRule="auto"/>
              <w:jc w:val="center"/>
              <w:rPr>
                <w:rFonts w:eastAsia="Times New Roman" w:cstheme="minorHAnsi"/>
                <w:lang w:val="en-GB" w:eastAsia="sv-SE"/>
              </w:rPr>
            </w:pPr>
            <w:r w:rsidRPr="001554A2">
              <w:rPr>
                <w:rFonts w:eastAsia="Times New Roman" w:cstheme="minorHAnsi"/>
                <w:lang w:val="en-GB" w:eastAsia="sv-SE"/>
              </w:rPr>
              <w:t>54 (23.8%)</w:t>
            </w:r>
          </w:p>
        </w:tc>
        <w:tc>
          <w:tcPr>
            <w:tcW w:w="1442" w:type="dxa"/>
            <w:shd w:val="clear" w:color="auto" w:fill="auto"/>
            <w:noWrap/>
            <w:vAlign w:val="bottom"/>
            <w:hideMark/>
          </w:tcPr>
          <w:p w14:paraId="5228E607" w14:textId="77777777" w:rsidR="00FC53AA" w:rsidRPr="001554A2" w:rsidRDefault="00FC53AA" w:rsidP="00DF43A7">
            <w:pPr>
              <w:spacing w:after="0" w:line="240" w:lineRule="auto"/>
              <w:jc w:val="center"/>
              <w:rPr>
                <w:rFonts w:eastAsia="Times New Roman" w:cstheme="minorHAnsi"/>
                <w:lang w:val="en-GB" w:eastAsia="sv-SE"/>
              </w:rPr>
            </w:pPr>
            <w:r w:rsidRPr="001554A2">
              <w:rPr>
                <w:rFonts w:eastAsia="Times New Roman" w:cstheme="minorHAnsi"/>
                <w:lang w:val="en-GB" w:eastAsia="sv-SE"/>
              </w:rPr>
              <w:t>28 (25.0%)</w:t>
            </w:r>
          </w:p>
        </w:tc>
        <w:tc>
          <w:tcPr>
            <w:tcW w:w="1427" w:type="dxa"/>
            <w:shd w:val="clear" w:color="auto" w:fill="auto"/>
            <w:noWrap/>
            <w:vAlign w:val="bottom"/>
            <w:hideMark/>
          </w:tcPr>
          <w:p w14:paraId="060D7523" w14:textId="77777777" w:rsidR="00FC53AA" w:rsidRPr="001554A2" w:rsidRDefault="00FC53AA" w:rsidP="00DF43A7">
            <w:pPr>
              <w:spacing w:after="0" w:line="240" w:lineRule="auto"/>
              <w:jc w:val="center"/>
              <w:rPr>
                <w:rFonts w:eastAsia="Times New Roman" w:cstheme="minorHAnsi"/>
                <w:lang w:val="en-GB" w:eastAsia="sv-SE"/>
              </w:rPr>
            </w:pPr>
            <w:r w:rsidRPr="001554A2">
              <w:rPr>
                <w:rFonts w:eastAsia="Times New Roman" w:cstheme="minorHAnsi"/>
                <w:lang w:val="en-GB" w:eastAsia="sv-SE"/>
              </w:rPr>
              <w:t>26 (22.6%)</w:t>
            </w:r>
          </w:p>
        </w:tc>
        <w:tc>
          <w:tcPr>
            <w:tcW w:w="752" w:type="dxa"/>
            <w:shd w:val="clear" w:color="auto" w:fill="auto"/>
            <w:noWrap/>
            <w:hideMark/>
          </w:tcPr>
          <w:p w14:paraId="4D5363FB" w14:textId="501CC129" w:rsidR="00FC53AA" w:rsidRPr="001554A2" w:rsidRDefault="00FC53AA" w:rsidP="00DF43A7">
            <w:pPr>
              <w:spacing w:after="0" w:line="240" w:lineRule="auto"/>
              <w:jc w:val="center"/>
              <w:rPr>
                <w:rFonts w:eastAsia="Times New Roman" w:cstheme="minorHAnsi"/>
                <w:lang w:val="en-GB" w:eastAsia="sv-SE"/>
              </w:rPr>
            </w:pPr>
            <w:r w:rsidRPr="001554A2">
              <w:rPr>
                <w:rFonts w:eastAsia="Times New Roman" w:cstheme="minorHAnsi"/>
                <w:lang w:val="en-GB" w:eastAsia="sv-SE"/>
              </w:rPr>
              <w:t>0.672</w:t>
            </w:r>
          </w:p>
        </w:tc>
      </w:tr>
      <w:tr w:rsidR="00FC53AA" w:rsidRPr="001554A2" w14:paraId="5E66A009" w14:textId="77777777" w:rsidTr="00FC53AA">
        <w:trPr>
          <w:trHeight w:val="340"/>
        </w:trPr>
        <w:tc>
          <w:tcPr>
            <w:tcW w:w="2268" w:type="dxa"/>
            <w:shd w:val="clear" w:color="auto" w:fill="auto"/>
            <w:noWrap/>
            <w:vAlign w:val="center"/>
            <w:hideMark/>
          </w:tcPr>
          <w:p w14:paraId="1D1E338B" w14:textId="77777777" w:rsidR="00FC53AA" w:rsidRPr="001554A2" w:rsidRDefault="00FC53AA" w:rsidP="00DF43A7">
            <w:pPr>
              <w:spacing w:after="0" w:line="240" w:lineRule="auto"/>
              <w:rPr>
                <w:rFonts w:eastAsia="Times New Roman" w:cstheme="minorHAnsi"/>
                <w:lang w:val="en-GB" w:eastAsia="sv-SE"/>
              </w:rPr>
            </w:pPr>
            <w:r w:rsidRPr="001554A2">
              <w:rPr>
                <w:rFonts w:eastAsia="Times New Roman" w:cstheme="minorHAnsi"/>
                <w:lang w:val="en-GB" w:eastAsia="sv-SE"/>
              </w:rPr>
              <w:t>Atrial fibrillation</w:t>
            </w:r>
          </w:p>
        </w:tc>
        <w:tc>
          <w:tcPr>
            <w:tcW w:w="1960" w:type="dxa"/>
            <w:shd w:val="clear" w:color="auto" w:fill="auto"/>
            <w:noWrap/>
            <w:vAlign w:val="bottom"/>
            <w:hideMark/>
          </w:tcPr>
          <w:p w14:paraId="2AAC2A66" w14:textId="77777777" w:rsidR="00FC53AA" w:rsidRPr="001554A2" w:rsidRDefault="00FC53AA" w:rsidP="00DF43A7">
            <w:pPr>
              <w:spacing w:after="0" w:line="240" w:lineRule="auto"/>
              <w:jc w:val="center"/>
              <w:rPr>
                <w:rFonts w:eastAsia="Times New Roman" w:cstheme="minorHAnsi"/>
                <w:lang w:val="en-GB" w:eastAsia="sv-SE"/>
              </w:rPr>
            </w:pPr>
            <w:r w:rsidRPr="001554A2">
              <w:rPr>
                <w:rFonts w:eastAsia="Times New Roman" w:cstheme="minorHAnsi"/>
                <w:lang w:val="en-GB" w:eastAsia="sv-SE"/>
              </w:rPr>
              <w:t>112 (47.7%)</w:t>
            </w:r>
          </w:p>
        </w:tc>
        <w:tc>
          <w:tcPr>
            <w:tcW w:w="1442" w:type="dxa"/>
            <w:shd w:val="clear" w:color="auto" w:fill="auto"/>
            <w:noWrap/>
            <w:vAlign w:val="bottom"/>
            <w:hideMark/>
          </w:tcPr>
          <w:p w14:paraId="29E348CC" w14:textId="77777777" w:rsidR="00FC53AA" w:rsidRPr="001554A2" w:rsidRDefault="00FC53AA" w:rsidP="00DF43A7">
            <w:pPr>
              <w:spacing w:after="0" w:line="240" w:lineRule="auto"/>
              <w:jc w:val="center"/>
              <w:rPr>
                <w:rFonts w:eastAsia="Times New Roman" w:cstheme="minorHAnsi"/>
                <w:lang w:val="en-GB" w:eastAsia="sv-SE"/>
              </w:rPr>
            </w:pPr>
            <w:r w:rsidRPr="001554A2">
              <w:rPr>
                <w:rFonts w:eastAsia="Times New Roman" w:cstheme="minorHAnsi"/>
                <w:lang w:val="en-GB" w:eastAsia="sv-SE"/>
              </w:rPr>
              <w:t>112 (100.0%)</w:t>
            </w:r>
          </w:p>
        </w:tc>
        <w:tc>
          <w:tcPr>
            <w:tcW w:w="1427" w:type="dxa"/>
            <w:shd w:val="clear" w:color="auto" w:fill="auto"/>
            <w:noWrap/>
            <w:vAlign w:val="bottom"/>
            <w:hideMark/>
          </w:tcPr>
          <w:p w14:paraId="0F6C875D" w14:textId="77777777" w:rsidR="00FC53AA" w:rsidRPr="001554A2" w:rsidRDefault="00FC53AA" w:rsidP="00DF43A7">
            <w:pPr>
              <w:spacing w:after="0" w:line="240" w:lineRule="auto"/>
              <w:jc w:val="center"/>
              <w:rPr>
                <w:rFonts w:eastAsia="Times New Roman" w:cstheme="minorHAnsi"/>
                <w:lang w:val="en-GB" w:eastAsia="sv-SE"/>
              </w:rPr>
            </w:pPr>
            <w:r w:rsidRPr="001554A2">
              <w:rPr>
                <w:rFonts w:eastAsia="Times New Roman" w:cstheme="minorHAnsi"/>
                <w:lang w:val="en-GB" w:eastAsia="sv-SE"/>
              </w:rPr>
              <w:t>0 (0.0%)</w:t>
            </w:r>
          </w:p>
        </w:tc>
        <w:tc>
          <w:tcPr>
            <w:tcW w:w="752" w:type="dxa"/>
            <w:shd w:val="clear" w:color="auto" w:fill="auto"/>
            <w:noWrap/>
            <w:hideMark/>
          </w:tcPr>
          <w:p w14:paraId="5191B8AD" w14:textId="6B30C27E" w:rsidR="00FC53AA" w:rsidRPr="001554A2" w:rsidRDefault="00FC53AA" w:rsidP="00DF43A7">
            <w:pPr>
              <w:spacing w:after="0" w:line="240" w:lineRule="auto"/>
              <w:jc w:val="center"/>
              <w:rPr>
                <w:rFonts w:eastAsia="Times New Roman" w:cstheme="minorHAnsi"/>
                <w:lang w:val="en-GB" w:eastAsia="sv-SE"/>
              </w:rPr>
            </w:pPr>
          </w:p>
        </w:tc>
      </w:tr>
      <w:tr w:rsidR="00FC53AA" w:rsidRPr="001554A2" w14:paraId="1DAD0A37" w14:textId="77777777" w:rsidTr="00FC53AA">
        <w:trPr>
          <w:trHeight w:val="340"/>
        </w:trPr>
        <w:tc>
          <w:tcPr>
            <w:tcW w:w="2268" w:type="dxa"/>
            <w:shd w:val="clear" w:color="auto" w:fill="auto"/>
            <w:noWrap/>
            <w:vAlign w:val="center"/>
            <w:hideMark/>
          </w:tcPr>
          <w:p w14:paraId="22165549" w14:textId="77777777" w:rsidR="00FC53AA" w:rsidRPr="001554A2" w:rsidRDefault="00FC53AA" w:rsidP="00DF43A7">
            <w:pPr>
              <w:spacing w:after="0" w:line="240" w:lineRule="auto"/>
              <w:rPr>
                <w:rFonts w:eastAsia="Times New Roman" w:cstheme="minorHAnsi"/>
                <w:lang w:val="en-GB" w:eastAsia="sv-SE"/>
              </w:rPr>
            </w:pPr>
            <w:r w:rsidRPr="001554A2">
              <w:rPr>
                <w:rFonts w:eastAsia="Times New Roman" w:cstheme="minorHAnsi"/>
                <w:lang w:val="en-GB" w:eastAsia="sv-SE"/>
              </w:rPr>
              <w:t>Hypertension</w:t>
            </w:r>
          </w:p>
        </w:tc>
        <w:tc>
          <w:tcPr>
            <w:tcW w:w="1960" w:type="dxa"/>
            <w:shd w:val="clear" w:color="auto" w:fill="auto"/>
            <w:noWrap/>
            <w:vAlign w:val="bottom"/>
            <w:hideMark/>
          </w:tcPr>
          <w:p w14:paraId="4DD28718" w14:textId="77777777" w:rsidR="00FC53AA" w:rsidRPr="001554A2" w:rsidRDefault="00FC53AA" w:rsidP="00DF43A7">
            <w:pPr>
              <w:spacing w:after="0" w:line="240" w:lineRule="auto"/>
              <w:jc w:val="center"/>
              <w:rPr>
                <w:rFonts w:eastAsia="Times New Roman" w:cstheme="minorHAnsi"/>
                <w:lang w:val="en-GB" w:eastAsia="sv-SE"/>
              </w:rPr>
            </w:pPr>
            <w:r w:rsidRPr="001554A2">
              <w:rPr>
                <w:rFonts w:eastAsia="Times New Roman" w:cstheme="minorHAnsi"/>
                <w:lang w:val="en-GB" w:eastAsia="sv-SE"/>
              </w:rPr>
              <w:t>174 (77.3%)</w:t>
            </w:r>
          </w:p>
        </w:tc>
        <w:tc>
          <w:tcPr>
            <w:tcW w:w="1442" w:type="dxa"/>
            <w:shd w:val="clear" w:color="auto" w:fill="auto"/>
            <w:noWrap/>
            <w:vAlign w:val="bottom"/>
            <w:hideMark/>
          </w:tcPr>
          <w:p w14:paraId="209578B1" w14:textId="77777777" w:rsidR="00FC53AA" w:rsidRPr="001554A2" w:rsidRDefault="00FC53AA" w:rsidP="00DF43A7">
            <w:pPr>
              <w:spacing w:after="0" w:line="240" w:lineRule="auto"/>
              <w:jc w:val="center"/>
              <w:rPr>
                <w:rFonts w:eastAsia="Times New Roman" w:cstheme="minorHAnsi"/>
                <w:lang w:val="en-GB" w:eastAsia="sv-SE"/>
              </w:rPr>
            </w:pPr>
            <w:r w:rsidRPr="001554A2">
              <w:rPr>
                <w:rFonts w:eastAsia="Times New Roman" w:cstheme="minorHAnsi"/>
                <w:lang w:val="en-GB" w:eastAsia="sv-SE"/>
              </w:rPr>
              <w:t>79 (71.0%)</w:t>
            </w:r>
          </w:p>
        </w:tc>
        <w:tc>
          <w:tcPr>
            <w:tcW w:w="1427" w:type="dxa"/>
            <w:shd w:val="clear" w:color="auto" w:fill="auto"/>
            <w:noWrap/>
            <w:vAlign w:val="bottom"/>
            <w:hideMark/>
          </w:tcPr>
          <w:p w14:paraId="2143D108" w14:textId="77777777" w:rsidR="00FC53AA" w:rsidRPr="001554A2" w:rsidRDefault="00FC53AA" w:rsidP="00DF43A7">
            <w:pPr>
              <w:spacing w:after="0" w:line="240" w:lineRule="auto"/>
              <w:jc w:val="center"/>
              <w:rPr>
                <w:rFonts w:eastAsia="Times New Roman" w:cstheme="minorHAnsi"/>
                <w:lang w:val="en-GB" w:eastAsia="sv-SE"/>
              </w:rPr>
            </w:pPr>
            <w:r w:rsidRPr="001554A2">
              <w:rPr>
                <w:rFonts w:eastAsia="Times New Roman" w:cstheme="minorHAnsi"/>
                <w:lang w:val="en-GB" w:eastAsia="sv-SE"/>
              </w:rPr>
              <w:t>95 (83.3%)</w:t>
            </w:r>
          </w:p>
        </w:tc>
        <w:tc>
          <w:tcPr>
            <w:tcW w:w="752" w:type="dxa"/>
            <w:shd w:val="clear" w:color="auto" w:fill="auto"/>
            <w:noWrap/>
            <w:hideMark/>
          </w:tcPr>
          <w:p w14:paraId="41B6D242" w14:textId="61164103" w:rsidR="00FC53AA" w:rsidRPr="001554A2" w:rsidRDefault="00FC53AA" w:rsidP="00DF43A7">
            <w:pPr>
              <w:spacing w:after="0" w:line="240" w:lineRule="auto"/>
              <w:jc w:val="center"/>
              <w:rPr>
                <w:rFonts w:eastAsia="Times New Roman" w:cstheme="minorHAnsi"/>
                <w:lang w:val="en-GB" w:eastAsia="sv-SE"/>
              </w:rPr>
            </w:pPr>
            <w:r w:rsidRPr="001554A2">
              <w:rPr>
                <w:rFonts w:eastAsia="Times New Roman" w:cstheme="minorHAnsi"/>
                <w:lang w:val="en-GB" w:eastAsia="sv-SE"/>
              </w:rPr>
              <w:t>0.029</w:t>
            </w:r>
          </w:p>
        </w:tc>
      </w:tr>
      <w:tr w:rsidR="00FC53AA" w:rsidRPr="001554A2" w14:paraId="263FA09A" w14:textId="77777777" w:rsidTr="00FC53AA">
        <w:trPr>
          <w:trHeight w:val="340"/>
        </w:trPr>
        <w:tc>
          <w:tcPr>
            <w:tcW w:w="2268" w:type="dxa"/>
            <w:shd w:val="clear" w:color="auto" w:fill="auto"/>
            <w:noWrap/>
            <w:vAlign w:val="center"/>
            <w:hideMark/>
          </w:tcPr>
          <w:p w14:paraId="126DAA76" w14:textId="77777777" w:rsidR="00FC53AA" w:rsidRPr="001554A2" w:rsidRDefault="00FC53AA" w:rsidP="00DF43A7">
            <w:pPr>
              <w:spacing w:after="0" w:line="240" w:lineRule="auto"/>
              <w:rPr>
                <w:rFonts w:eastAsia="Times New Roman" w:cstheme="minorHAnsi"/>
                <w:lang w:val="en-GB" w:eastAsia="sv-SE"/>
              </w:rPr>
            </w:pPr>
            <w:r w:rsidRPr="001554A2">
              <w:rPr>
                <w:rFonts w:eastAsia="Times New Roman" w:cstheme="minorHAnsi"/>
                <w:lang w:val="en-GB" w:eastAsia="sv-SE"/>
              </w:rPr>
              <w:t>Diabetes</w:t>
            </w:r>
          </w:p>
        </w:tc>
        <w:tc>
          <w:tcPr>
            <w:tcW w:w="1960" w:type="dxa"/>
            <w:shd w:val="clear" w:color="auto" w:fill="auto"/>
            <w:noWrap/>
            <w:vAlign w:val="bottom"/>
            <w:hideMark/>
          </w:tcPr>
          <w:p w14:paraId="1431397A" w14:textId="77777777" w:rsidR="00FC53AA" w:rsidRPr="001554A2" w:rsidRDefault="00FC53AA" w:rsidP="00DF43A7">
            <w:pPr>
              <w:spacing w:after="0" w:line="240" w:lineRule="auto"/>
              <w:jc w:val="center"/>
              <w:rPr>
                <w:rFonts w:eastAsia="Times New Roman" w:cstheme="minorHAnsi"/>
                <w:lang w:val="en-GB" w:eastAsia="sv-SE"/>
              </w:rPr>
            </w:pPr>
            <w:r w:rsidRPr="001554A2">
              <w:rPr>
                <w:rFonts w:eastAsia="Times New Roman" w:cstheme="minorHAnsi"/>
                <w:lang w:val="en-GB" w:eastAsia="sv-SE"/>
              </w:rPr>
              <w:t>81 (35.8%)</w:t>
            </w:r>
          </w:p>
        </w:tc>
        <w:tc>
          <w:tcPr>
            <w:tcW w:w="1442" w:type="dxa"/>
            <w:shd w:val="clear" w:color="auto" w:fill="auto"/>
            <w:noWrap/>
            <w:vAlign w:val="bottom"/>
            <w:hideMark/>
          </w:tcPr>
          <w:p w14:paraId="3F76B12C" w14:textId="77777777" w:rsidR="00FC53AA" w:rsidRPr="001554A2" w:rsidRDefault="00FC53AA" w:rsidP="00DF43A7">
            <w:pPr>
              <w:spacing w:after="0" w:line="240" w:lineRule="auto"/>
              <w:jc w:val="center"/>
              <w:rPr>
                <w:rFonts w:eastAsia="Times New Roman" w:cstheme="minorHAnsi"/>
                <w:lang w:val="en-GB" w:eastAsia="sv-SE"/>
              </w:rPr>
            </w:pPr>
            <w:r w:rsidRPr="001554A2">
              <w:rPr>
                <w:rFonts w:eastAsia="Times New Roman" w:cstheme="minorHAnsi"/>
                <w:lang w:val="en-GB" w:eastAsia="sv-SE"/>
              </w:rPr>
              <w:t>38 (34.0%)</w:t>
            </w:r>
          </w:p>
        </w:tc>
        <w:tc>
          <w:tcPr>
            <w:tcW w:w="1427" w:type="dxa"/>
            <w:shd w:val="clear" w:color="auto" w:fill="auto"/>
            <w:noWrap/>
            <w:vAlign w:val="bottom"/>
            <w:hideMark/>
          </w:tcPr>
          <w:p w14:paraId="4777B322" w14:textId="77777777" w:rsidR="00FC53AA" w:rsidRPr="001554A2" w:rsidRDefault="00FC53AA" w:rsidP="00DF43A7">
            <w:pPr>
              <w:spacing w:after="0" w:line="240" w:lineRule="auto"/>
              <w:jc w:val="center"/>
              <w:rPr>
                <w:rFonts w:eastAsia="Times New Roman" w:cstheme="minorHAnsi"/>
                <w:lang w:val="en-GB" w:eastAsia="sv-SE"/>
              </w:rPr>
            </w:pPr>
            <w:r w:rsidRPr="001554A2">
              <w:rPr>
                <w:rFonts w:eastAsia="Times New Roman" w:cstheme="minorHAnsi"/>
                <w:lang w:val="en-GB" w:eastAsia="sv-SE"/>
              </w:rPr>
              <w:t>43 (37.7%)</w:t>
            </w:r>
          </w:p>
        </w:tc>
        <w:tc>
          <w:tcPr>
            <w:tcW w:w="752" w:type="dxa"/>
            <w:shd w:val="clear" w:color="auto" w:fill="auto"/>
            <w:noWrap/>
            <w:hideMark/>
          </w:tcPr>
          <w:p w14:paraId="56200A7F" w14:textId="1371F6B8" w:rsidR="00FC53AA" w:rsidRPr="001554A2" w:rsidRDefault="00FC53AA" w:rsidP="00DF43A7">
            <w:pPr>
              <w:spacing w:after="0" w:line="240" w:lineRule="auto"/>
              <w:jc w:val="center"/>
              <w:rPr>
                <w:rFonts w:eastAsia="Times New Roman" w:cstheme="minorHAnsi"/>
                <w:lang w:val="en-GB" w:eastAsia="sv-SE"/>
              </w:rPr>
            </w:pPr>
            <w:r w:rsidRPr="001554A2">
              <w:rPr>
                <w:rFonts w:eastAsia="Times New Roman" w:cstheme="minorHAnsi"/>
                <w:lang w:val="en-GB" w:eastAsia="sv-SE"/>
              </w:rPr>
              <w:t>0.552</w:t>
            </w:r>
          </w:p>
        </w:tc>
      </w:tr>
      <w:tr w:rsidR="00FC53AA" w:rsidRPr="001554A2" w14:paraId="786716DD" w14:textId="77777777" w:rsidTr="00FC53AA">
        <w:trPr>
          <w:trHeight w:val="340"/>
        </w:trPr>
        <w:tc>
          <w:tcPr>
            <w:tcW w:w="2268" w:type="dxa"/>
            <w:shd w:val="clear" w:color="auto" w:fill="auto"/>
            <w:noWrap/>
            <w:vAlign w:val="center"/>
            <w:hideMark/>
          </w:tcPr>
          <w:p w14:paraId="7200EE16" w14:textId="5DCDB86C" w:rsidR="00FC53AA" w:rsidRPr="001554A2" w:rsidRDefault="00FC53AA" w:rsidP="00DF43A7">
            <w:pPr>
              <w:spacing w:after="0" w:line="240" w:lineRule="auto"/>
              <w:rPr>
                <w:rFonts w:eastAsia="Times New Roman" w:cstheme="minorHAnsi"/>
                <w:lang w:val="en-GB" w:eastAsia="sv-SE"/>
              </w:rPr>
            </w:pPr>
            <w:r w:rsidRPr="001554A2">
              <w:rPr>
                <w:rFonts w:eastAsia="Times New Roman" w:cstheme="minorHAnsi"/>
                <w:lang w:val="en-GB" w:eastAsia="sv-SE"/>
              </w:rPr>
              <w:t xml:space="preserve">On </w:t>
            </w:r>
            <w:r w:rsidR="00F63ADF" w:rsidRPr="001554A2">
              <w:rPr>
                <w:rFonts w:eastAsia="Times New Roman" w:cstheme="minorHAnsi"/>
                <w:lang w:val="en-GB" w:eastAsia="sv-SE"/>
              </w:rPr>
              <w:t>lipids</w:t>
            </w:r>
          </w:p>
        </w:tc>
        <w:tc>
          <w:tcPr>
            <w:tcW w:w="1960" w:type="dxa"/>
            <w:shd w:val="clear" w:color="auto" w:fill="auto"/>
            <w:noWrap/>
            <w:vAlign w:val="bottom"/>
            <w:hideMark/>
          </w:tcPr>
          <w:p w14:paraId="28BAC066" w14:textId="77777777" w:rsidR="00FC53AA" w:rsidRPr="001554A2" w:rsidRDefault="00FC53AA" w:rsidP="00DF43A7">
            <w:pPr>
              <w:spacing w:after="0" w:line="240" w:lineRule="auto"/>
              <w:jc w:val="center"/>
              <w:rPr>
                <w:rFonts w:eastAsia="Times New Roman" w:cstheme="minorHAnsi"/>
                <w:lang w:val="en-GB" w:eastAsia="sv-SE"/>
              </w:rPr>
            </w:pPr>
            <w:r w:rsidRPr="001554A2">
              <w:rPr>
                <w:rFonts w:eastAsia="Times New Roman" w:cstheme="minorHAnsi"/>
                <w:lang w:val="en-GB" w:eastAsia="sv-SE"/>
              </w:rPr>
              <w:t>114 (50.4%)</w:t>
            </w:r>
          </w:p>
        </w:tc>
        <w:tc>
          <w:tcPr>
            <w:tcW w:w="1442" w:type="dxa"/>
            <w:shd w:val="clear" w:color="auto" w:fill="auto"/>
            <w:noWrap/>
            <w:vAlign w:val="bottom"/>
            <w:hideMark/>
          </w:tcPr>
          <w:p w14:paraId="1F73CD04" w14:textId="77777777" w:rsidR="00FC53AA" w:rsidRPr="001554A2" w:rsidRDefault="00FC53AA" w:rsidP="00DF43A7">
            <w:pPr>
              <w:spacing w:after="0" w:line="240" w:lineRule="auto"/>
              <w:jc w:val="center"/>
              <w:rPr>
                <w:rFonts w:eastAsia="Times New Roman" w:cstheme="minorHAnsi"/>
                <w:lang w:val="en-GB" w:eastAsia="sv-SE"/>
              </w:rPr>
            </w:pPr>
            <w:r w:rsidRPr="001554A2">
              <w:rPr>
                <w:rFonts w:eastAsia="Times New Roman" w:cstheme="minorHAnsi"/>
                <w:lang w:val="en-GB" w:eastAsia="sv-SE"/>
              </w:rPr>
              <w:t>58 (52.0%)</w:t>
            </w:r>
          </w:p>
        </w:tc>
        <w:tc>
          <w:tcPr>
            <w:tcW w:w="1427" w:type="dxa"/>
            <w:shd w:val="clear" w:color="auto" w:fill="auto"/>
            <w:noWrap/>
            <w:vAlign w:val="bottom"/>
            <w:hideMark/>
          </w:tcPr>
          <w:p w14:paraId="388CE2A1" w14:textId="77777777" w:rsidR="00FC53AA" w:rsidRPr="001554A2" w:rsidRDefault="00FC53AA" w:rsidP="00DF43A7">
            <w:pPr>
              <w:spacing w:after="0" w:line="240" w:lineRule="auto"/>
              <w:jc w:val="center"/>
              <w:rPr>
                <w:rFonts w:eastAsia="Times New Roman" w:cstheme="minorHAnsi"/>
                <w:lang w:val="en-GB" w:eastAsia="sv-SE"/>
              </w:rPr>
            </w:pPr>
            <w:r w:rsidRPr="001554A2">
              <w:rPr>
                <w:rFonts w:eastAsia="Times New Roman" w:cstheme="minorHAnsi"/>
                <w:lang w:val="en-GB" w:eastAsia="sv-SE"/>
              </w:rPr>
              <w:t>56 (48.7%)</w:t>
            </w:r>
          </w:p>
        </w:tc>
        <w:tc>
          <w:tcPr>
            <w:tcW w:w="752" w:type="dxa"/>
            <w:shd w:val="clear" w:color="auto" w:fill="auto"/>
            <w:noWrap/>
            <w:hideMark/>
          </w:tcPr>
          <w:p w14:paraId="0FDEFB9B" w14:textId="62CC7FC1" w:rsidR="00FC53AA" w:rsidRPr="001554A2" w:rsidRDefault="00FC53AA" w:rsidP="00DF43A7">
            <w:pPr>
              <w:spacing w:after="0" w:line="240" w:lineRule="auto"/>
              <w:jc w:val="center"/>
              <w:rPr>
                <w:rFonts w:eastAsia="Times New Roman" w:cstheme="minorHAnsi"/>
                <w:lang w:val="en-GB" w:eastAsia="sv-SE"/>
              </w:rPr>
            </w:pPr>
            <w:r w:rsidRPr="001554A2">
              <w:rPr>
                <w:rFonts w:eastAsia="Times New Roman" w:cstheme="minorHAnsi"/>
                <w:lang w:val="en-GB" w:eastAsia="sv-SE"/>
              </w:rPr>
              <w:t>0.593</w:t>
            </w:r>
          </w:p>
        </w:tc>
      </w:tr>
      <w:tr w:rsidR="00FC53AA" w:rsidRPr="001554A2" w14:paraId="60EEB30A" w14:textId="77777777" w:rsidTr="00FC53AA">
        <w:trPr>
          <w:trHeight w:val="340"/>
        </w:trPr>
        <w:tc>
          <w:tcPr>
            <w:tcW w:w="2268" w:type="dxa"/>
            <w:shd w:val="clear" w:color="auto" w:fill="auto"/>
            <w:noWrap/>
            <w:vAlign w:val="center"/>
            <w:hideMark/>
          </w:tcPr>
          <w:p w14:paraId="25E506E9" w14:textId="77777777" w:rsidR="00FC53AA" w:rsidRPr="001554A2" w:rsidRDefault="00FC53AA" w:rsidP="00DF43A7">
            <w:pPr>
              <w:spacing w:after="0" w:line="240" w:lineRule="auto"/>
              <w:rPr>
                <w:rFonts w:eastAsia="Times New Roman" w:cstheme="minorHAnsi"/>
                <w:lang w:val="en-GB" w:eastAsia="sv-SE"/>
              </w:rPr>
            </w:pPr>
            <w:r w:rsidRPr="001554A2">
              <w:rPr>
                <w:rFonts w:eastAsia="Times New Roman" w:cstheme="minorHAnsi"/>
                <w:lang w:val="en-GB" w:eastAsia="sv-SE"/>
              </w:rPr>
              <w:t>On ASA</w:t>
            </w:r>
          </w:p>
        </w:tc>
        <w:tc>
          <w:tcPr>
            <w:tcW w:w="1960" w:type="dxa"/>
            <w:shd w:val="clear" w:color="auto" w:fill="auto"/>
            <w:noWrap/>
            <w:vAlign w:val="bottom"/>
            <w:hideMark/>
          </w:tcPr>
          <w:p w14:paraId="5E46DE67" w14:textId="77777777" w:rsidR="00FC53AA" w:rsidRPr="001554A2" w:rsidRDefault="00FC53AA" w:rsidP="00DF43A7">
            <w:pPr>
              <w:spacing w:after="0" w:line="240" w:lineRule="auto"/>
              <w:jc w:val="center"/>
              <w:rPr>
                <w:rFonts w:eastAsia="Times New Roman" w:cstheme="minorHAnsi"/>
                <w:lang w:val="en-GB" w:eastAsia="sv-SE"/>
              </w:rPr>
            </w:pPr>
            <w:r w:rsidRPr="001554A2">
              <w:rPr>
                <w:rFonts w:eastAsia="Times New Roman" w:cstheme="minorHAnsi"/>
                <w:lang w:val="en-GB" w:eastAsia="sv-SE"/>
              </w:rPr>
              <w:t>107 (47.3%)</w:t>
            </w:r>
          </w:p>
        </w:tc>
        <w:tc>
          <w:tcPr>
            <w:tcW w:w="1442" w:type="dxa"/>
            <w:shd w:val="clear" w:color="auto" w:fill="auto"/>
            <w:noWrap/>
            <w:vAlign w:val="bottom"/>
            <w:hideMark/>
          </w:tcPr>
          <w:p w14:paraId="5FCEF360" w14:textId="77777777" w:rsidR="00FC53AA" w:rsidRPr="001554A2" w:rsidRDefault="00FC53AA" w:rsidP="00DF43A7">
            <w:pPr>
              <w:spacing w:after="0" w:line="240" w:lineRule="auto"/>
              <w:jc w:val="center"/>
              <w:rPr>
                <w:rFonts w:eastAsia="Times New Roman" w:cstheme="minorHAnsi"/>
                <w:lang w:val="en-GB" w:eastAsia="sv-SE"/>
              </w:rPr>
            </w:pPr>
            <w:r w:rsidRPr="001554A2">
              <w:rPr>
                <w:rFonts w:eastAsia="Times New Roman" w:cstheme="minorHAnsi"/>
                <w:lang w:val="en-GB" w:eastAsia="sv-SE"/>
              </w:rPr>
              <w:t>28 (25.0%)</w:t>
            </w:r>
          </w:p>
        </w:tc>
        <w:tc>
          <w:tcPr>
            <w:tcW w:w="1427" w:type="dxa"/>
            <w:shd w:val="clear" w:color="auto" w:fill="auto"/>
            <w:noWrap/>
            <w:vAlign w:val="bottom"/>
            <w:hideMark/>
          </w:tcPr>
          <w:p w14:paraId="215BA18A" w14:textId="77777777" w:rsidR="00FC53AA" w:rsidRPr="001554A2" w:rsidRDefault="00FC53AA" w:rsidP="00DF43A7">
            <w:pPr>
              <w:spacing w:after="0" w:line="240" w:lineRule="auto"/>
              <w:jc w:val="center"/>
              <w:rPr>
                <w:rFonts w:eastAsia="Times New Roman" w:cstheme="minorHAnsi"/>
                <w:lang w:val="en-GB" w:eastAsia="sv-SE"/>
              </w:rPr>
            </w:pPr>
            <w:r w:rsidRPr="001554A2">
              <w:rPr>
                <w:rFonts w:eastAsia="Times New Roman" w:cstheme="minorHAnsi"/>
                <w:lang w:val="en-GB" w:eastAsia="sv-SE"/>
              </w:rPr>
              <w:t>79 (68.7%)</w:t>
            </w:r>
          </w:p>
        </w:tc>
        <w:tc>
          <w:tcPr>
            <w:tcW w:w="752" w:type="dxa"/>
            <w:shd w:val="clear" w:color="auto" w:fill="auto"/>
            <w:noWrap/>
            <w:hideMark/>
          </w:tcPr>
          <w:p w14:paraId="5350E1AE" w14:textId="7B1526DA" w:rsidR="00FC53AA" w:rsidRPr="001554A2" w:rsidRDefault="00FC53AA" w:rsidP="00DF43A7">
            <w:pPr>
              <w:spacing w:after="0" w:line="240" w:lineRule="auto"/>
              <w:jc w:val="center"/>
              <w:rPr>
                <w:rFonts w:eastAsia="Times New Roman" w:cstheme="minorHAnsi"/>
                <w:lang w:val="en-GB" w:eastAsia="sv-SE"/>
              </w:rPr>
            </w:pPr>
            <w:r w:rsidRPr="001554A2">
              <w:rPr>
                <w:rFonts w:eastAsia="Times New Roman" w:cstheme="minorHAnsi"/>
                <w:lang w:val="en-GB" w:eastAsia="sv-SE"/>
              </w:rPr>
              <w:t>&lt;0.001</w:t>
            </w:r>
          </w:p>
        </w:tc>
      </w:tr>
      <w:tr w:rsidR="00FC53AA" w:rsidRPr="001554A2" w14:paraId="73C7546F" w14:textId="77777777" w:rsidTr="00FC53AA">
        <w:trPr>
          <w:trHeight w:val="340"/>
        </w:trPr>
        <w:tc>
          <w:tcPr>
            <w:tcW w:w="2268" w:type="dxa"/>
            <w:shd w:val="clear" w:color="auto" w:fill="auto"/>
            <w:noWrap/>
            <w:vAlign w:val="center"/>
            <w:hideMark/>
          </w:tcPr>
          <w:p w14:paraId="405776E0" w14:textId="77777777" w:rsidR="00FC53AA" w:rsidRPr="001554A2" w:rsidRDefault="00FC53AA" w:rsidP="00DF43A7">
            <w:pPr>
              <w:spacing w:after="0" w:line="240" w:lineRule="auto"/>
              <w:rPr>
                <w:rFonts w:eastAsia="Times New Roman" w:cstheme="minorHAnsi"/>
                <w:lang w:val="en-GB" w:eastAsia="sv-SE"/>
              </w:rPr>
            </w:pPr>
            <w:r w:rsidRPr="001554A2">
              <w:rPr>
                <w:rFonts w:eastAsia="Times New Roman" w:cstheme="minorHAnsi"/>
                <w:lang w:val="en-GB" w:eastAsia="sv-SE"/>
              </w:rPr>
              <w:t xml:space="preserve">On </w:t>
            </w:r>
            <w:proofErr w:type="spellStart"/>
            <w:r w:rsidRPr="001554A2">
              <w:rPr>
                <w:rFonts w:eastAsia="Times New Roman" w:cstheme="minorHAnsi"/>
                <w:lang w:val="en-GB" w:eastAsia="sv-SE"/>
              </w:rPr>
              <w:t>clopidrogel</w:t>
            </w:r>
            <w:proofErr w:type="spellEnd"/>
          </w:p>
        </w:tc>
        <w:tc>
          <w:tcPr>
            <w:tcW w:w="1960" w:type="dxa"/>
            <w:shd w:val="clear" w:color="auto" w:fill="auto"/>
            <w:noWrap/>
            <w:vAlign w:val="bottom"/>
            <w:hideMark/>
          </w:tcPr>
          <w:p w14:paraId="76784CF5" w14:textId="77777777" w:rsidR="00FC53AA" w:rsidRPr="001554A2" w:rsidRDefault="00FC53AA" w:rsidP="00DF43A7">
            <w:pPr>
              <w:spacing w:after="0" w:line="240" w:lineRule="auto"/>
              <w:jc w:val="center"/>
              <w:rPr>
                <w:rFonts w:eastAsia="Times New Roman" w:cstheme="minorHAnsi"/>
                <w:lang w:val="en-GB" w:eastAsia="sv-SE"/>
              </w:rPr>
            </w:pPr>
            <w:r w:rsidRPr="001554A2">
              <w:rPr>
                <w:rFonts w:eastAsia="Times New Roman" w:cstheme="minorHAnsi"/>
                <w:lang w:val="en-GB" w:eastAsia="sv-SE"/>
              </w:rPr>
              <w:t>35 (15.5%)</w:t>
            </w:r>
          </w:p>
        </w:tc>
        <w:tc>
          <w:tcPr>
            <w:tcW w:w="1442" w:type="dxa"/>
            <w:shd w:val="clear" w:color="auto" w:fill="auto"/>
            <w:noWrap/>
            <w:vAlign w:val="bottom"/>
            <w:hideMark/>
          </w:tcPr>
          <w:p w14:paraId="002D4E31" w14:textId="77777777" w:rsidR="00FC53AA" w:rsidRPr="001554A2" w:rsidRDefault="00FC53AA" w:rsidP="00DF43A7">
            <w:pPr>
              <w:spacing w:after="0" w:line="240" w:lineRule="auto"/>
              <w:jc w:val="center"/>
              <w:rPr>
                <w:rFonts w:eastAsia="Times New Roman" w:cstheme="minorHAnsi"/>
                <w:lang w:val="en-GB" w:eastAsia="sv-SE"/>
              </w:rPr>
            </w:pPr>
            <w:r w:rsidRPr="001554A2">
              <w:rPr>
                <w:rFonts w:eastAsia="Times New Roman" w:cstheme="minorHAnsi"/>
                <w:lang w:val="en-GB" w:eastAsia="sv-SE"/>
              </w:rPr>
              <w:t>6 (5.0%)</w:t>
            </w:r>
          </w:p>
        </w:tc>
        <w:tc>
          <w:tcPr>
            <w:tcW w:w="1427" w:type="dxa"/>
            <w:shd w:val="clear" w:color="auto" w:fill="auto"/>
            <w:noWrap/>
            <w:vAlign w:val="bottom"/>
            <w:hideMark/>
          </w:tcPr>
          <w:p w14:paraId="651D5297" w14:textId="77777777" w:rsidR="00FC53AA" w:rsidRPr="001554A2" w:rsidRDefault="00FC53AA" w:rsidP="00DF43A7">
            <w:pPr>
              <w:spacing w:after="0" w:line="240" w:lineRule="auto"/>
              <w:jc w:val="center"/>
              <w:rPr>
                <w:rFonts w:eastAsia="Times New Roman" w:cstheme="minorHAnsi"/>
                <w:lang w:val="en-GB" w:eastAsia="sv-SE"/>
              </w:rPr>
            </w:pPr>
            <w:r w:rsidRPr="001554A2">
              <w:rPr>
                <w:rFonts w:eastAsia="Times New Roman" w:cstheme="minorHAnsi"/>
                <w:lang w:val="en-GB" w:eastAsia="sv-SE"/>
              </w:rPr>
              <w:t>29 (25.2%)</w:t>
            </w:r>
          </w:p>
        </w:tc>
        <w:tc>
          <w:tcPr>
            <w:tcW w:w="752" w:type="dxa"/>
            <w:shd w:val="clear" w:color="auto" w:fill="auto"/>
            <w:noWrap/>
            <w:hideMark/>
          </w:tcPr>
          <w:p w14:paraId="30F64BD1" w14:textId="04D23828" w:rsidR="00FC53AA" w:rsidRPr="001554A2" w:rsidRDefault="00FC53AA" w:rsidP="00DF43A7">
            <w:pPr>
              <w:spacing w:after="0" w:line="240" w:lineRule="auto"/>
              <w:jc w:val="center"/>
              <w:rPr>
                <w:rFonts w:eastAsia="Times New Roman" w:cstheme="minorHAnsi"/>
                <w:lang w:val="en-GB" w:eastAsia="sv-SE"/>
              </w:rPr>
            </w:pPr>
            <w:r w:rsidRPr="001554A2">
              <w:rPr>
                <w:rFonts w:eastAsia="Times New Roman" w:cstheme="minorHAnsi"/>
                <w:lang w:val="en-GB" w:eastAsia="sv-SE"/>
              </w:rPr>
              <w:t>&lt;0.001</w:t>
            </w:r>
          </w:p>
        </w:tc>
      </w:tr>
      <w:tr w:rsidR="00FC53AA" w:rsidRPr="001554A2" w14:paraId="62B8075B" w14:textId="77777777" w:rsidTr="00FC53AA">
        <w:trPr>
          <w:trHeight w:val="340"/>
        </w:trPr>
        <w:tc>
          <w:tcPr>
            <w:tcW w:w="2268" w:type="dxa"/>
            <w:shd w:val="clear" w:color="auto" w:fill="auto"/>
            <w:noWrap/>
            <w:vAlign w:val="center"/>
            <w:hideMark/>
          </w:tcPr>
          <w:p w14:paraId="40FF196A" w14:textId="77777777" w:rsidR="00FC53AA" w:rsidRPr="001554A2" w:rsidRDefault="00FC53AA" w:rsidP="00DF43A7">
            <w:pPr>
              <w:spacing w:after="0" w:line="240" w:lineRule="auto"/>
              <w:rPr>
                <w:rFonts w:eastAsia="Times New Roman" w:cstheme="minorHAnsi"/>
                <w:lang w:val="en-GB" w:eastAsia="sv-SE"/>
              </w:rPr>
            </w:pPr>
            <w:r w:rsidRPr="001554A2">
              <w:rPr>
                <w:rFonts w:eastAsia="Times New Roman" w:cstheme="minorHAnsi"/>
                <w:lang w:val="en-GB" w:eastAsia="sv-SE"/>
              </w:rPr>
              <w:t>On antihypertensives</w:t>
            </w:r>
          </w:p>
        </w:tc>
        <w:tc>
          <w:tcPr>
            <w:tcW w:w="1960" w:type="dxa"/>
            <w:shd w:val="clear" w:color="auto" w:fill="auto"/>
            <w:noWrap/>
            <w:vAlign w:val="bottom"/>
            <w:hideMark/>
          </w:tcPr>
          <w:p w14:paraId="157ED15A" w14:textId="77777777" w:rsidR="00FC53AA" w:rsidRPr="001554A2" w:rsidRDefault="00FC53AA" w:rsidP="00DF43A7">
            <w:pPr>
              <w:spacing w:after="0" w:line="240" w:lineRule="auto"/>
              <w:jc w:val="center"/>
              <w:rPr>
                <w:rFonts w:eastAsia="Times New Roman" w:cstheme="minorHAnsi"/>
                <w:lang w:val="en-GB" w:eastAsia="sv-SE"/>
              </w:rPr>
            </w:pPr>
            <w:r w:rsidRPr="001554A2">
              <w:rPr>
                <w:rFonts w:eastAsia="Times New Roman" w:cstheme="minorHAnsi"/>
                <w:lang w:val="en-GB" w:eastAsia="sv-SE"/>
              </w:rPr>
              <w:t>183 (88.4%)</w:t>
            </w:r>
          </w:p>
        </w:tc>
        <w:tc>
          <w:tcPr>
            <w:tcW w:w="1442" w:type="dxa"/>
            <w:shd w:val="clear" w:color="auto" w:fill="auto"/>
            <w:noWrap/>
            <w:vAlign w:val="bottom"/>
            <w:hideMark/>
          </w:tcPr>
          <w:p w14:paraId="3D321501" w14:textId="77777777" w:rsidR="00FC53AA" w:rsidRPr="001554A2" w:rsidRDefault="00FC53AA" w:rsidP="00DF43A7">
            <w:pPr>
              <w:spacing w:after="0" w:line="240" w:lineRule="auto"/>
              <w:jc w:val="center"/>
              <w:rPr>
                <w:rFonts w:eastAsia="Times New Roman" w:cstheme="minorHAnsi"/>
                <w:lang w:val="en-GB" w:eastAsia="sv-SE"/>
              </w:rPr>
            </w:pPr>
            <w:r w:rsidRPr="001554A2">
              <w:rPr>
                <w:rFonts w:eastAsia="Times New Roman" w:cstheme="minorHAnsi"/>
                <w:lang w:val="en-GB" w:eastAsia="sv-SE"/>
              </w:rPr>
              <w:t>94 (90.0%)</w:t>
            </w:r>
          </w:p>
        </w:tc>
        <w:tc>
          <w:tcPr>
            <w:tcW w:w="1427" w:type="dxa"/>
            <w:shd w:val="clear" w:color="auto" w:fill="auto"/>
            <w:noWrap/>
            <w:vAlign w:val="bottom"/>
            <w:hideMark/>
          </w:tcPr>
          <w:p w14:paraId="455CA0C1" w14:textId="77777777" w:rsidR="00FC53AA" w:rsidRPr="001554A2" w:rsidRDefault="00FC53AA" w:rsidP="00DF43A7">
            <w:pPr>
              <w:spacing w:after="0" w:line="240" w:lineRule="auto"/>
              <w:jc w:val="center"/>
              <w:rPr>
                <w:rFonts w:eastAsia="Times New Roman" w:cstheme="minorHAnsi"/>
                <w:lang w:val="en-GB" w:eastAsia="sv-SE"/>
              </w:rPr>
            </w:pPr>
            <w:r w:rsidRPr="001554A2">
              <w:rPr>
                <w:rFonts w:eastAsia="Times New Roman" w:cstheme="minorHAnsi"/>
                <w:lang w:val="en-GB" w:eastAsia="sv-SE"/>
              </w:rPr>
              <w:t>89 (86.4%)</w:t>
            </w:r>
          </w:p>
        </w:tc>
        <w:tc>
          <w:tcPr>
            <w:tcW w:w="752" w:type="dxa"/>
            <w:shd w:val="clear" w:color="auto" w:fill="auto"/>
            <w:noWrap/>
            <w:hideMark/>
          </w:tcPr>
          <w:p w14:paraId="0D8FDA58" w14:textId="31BC43B7" w:rsidR="00FC53AA" w:rsidRPr="001554A2" w:rsidRDefault="00FC53AA" w:rsidP="00DF43A7">
            <w:pPr>
              <w:spacing w:after="0" w:line="240" w:lineRule="auto"/>
              <w:jc w:val="center"/>
              <w:rPr>
                <w:rFonts w:eastAsia="Times New Roman" w:cstheme="minorHAnsi"/>
                <w:lang w:val="en-GB" w:eastAsia="sv-SE"/>
              </w:rPr>
            </w:pPr>
            <w:r w:rsidRPr="001554A2">
              <w:rPr>
                <w:rFonts w:eastAsia="Times New Roman" w:cstheme="minorHAnsi"/>
                <w:lang w:val="en-GB" w:eastAsia="sv-SE"/>
              </w:rPr>
              <w:t>0.372</w:t>
            </w:r>
          </w:p>
        </w:tc>
      </w:tr>
      <w:tr w:rsidR="00FC53AA" w:rsidRPr="001554A2" w14:paraId="7A36A357" w14:textId="77777777" w:rsidTr="00FC53AA">
        <w:trPr>
          <w:trHeight w:val="340"/>
        </w:trPr>
        <w:tc>
          <w:tcPr>
            <w:tcW w:w="2268" w:type="dxa"/>
            <w:shd w:val="clear" w:color="auto" w:fill="auto"/>
            <w:noWrap/>
            <w:vAlign w:val="center"/>
            <w:hideMark/>
          </w:tcPr>
          <w:p w14:paraId="48FF2066" w14:textId="77777777" w:rsidR="00FC53AA" w:rsidRPr="001554A2" w:rsidRDefault="00FC53AA" w:rsidP="00DF43A7">
            <w:pPr>
              <w:spacing w:after="0" w:line="240" w:lineRule="auto"/>
              <w:rPr>
                <w:rFonts w:eastAsia="Times New Roman" w:cstheme="minorHAnsi"/>
                <w:lang w:val="en-GB" w:eastAsia="sv-SE"/>
              </w:rPr>
            </w:pPr>
            <w:r w:rsidRPr="001554A2">
              <w:rPr>
                <w:rFonts w:eastAsia="Times New Roman" w:cstheme="minorHAnsi"/>
                <w:lang w:val="en-GB" w:eastAsia="sv-SE"/>
              </w:rPr>
              <w:t>On OAC/NOAC</w:t>
            </w:r>
          </w:p>
        </w:tc>
        <w:tc>
          <w:tcPr>
            <w:tcW w:w="1960" w:type="dxa"/>
            <w:shd w:val="clear" w:color="auto" w:fill="auto"/>
            <w:noWrap/>
            <w:vAlign w:val="bottom"/>
            <w:hideMark/>
          </w:tcPr>
          <w:p w14:paraId="7E8AC9EF" w14:textId="77777777" w:rsidR="00FC53AA" w:rsidRPr="001554A2" w:rsidRDefault="00FC53AA" w:rsidP="00DF43A7">
            <w:pPr>
              <w:spacing w:after="0" w:line="240" w:lineRule="auto"/>
              <w:jc w:val="center"/>
              <w:rPr>
                <w:rFonts w:eastAsia="Times New Roman" w:cstheme="minorHAnsi"/>
                <w:lang w:val="en-GB" w:eastAsia="sv-SE"/>
              </w:rPr>
            </w:pPr>
            <w:r w:rsidRPr="001554A2">
              <w:rPr>
                <w:rFonts w:eastAsia="Times New Roman" w:cstheme="minorHAnsi"/>
                <w:lang w:val="en-GB" w:eastAsia="sv-SE"/>
              </w:rPr>
              <w:t>53 (23.5%)</w:t>
            </w:r>
          </w:p>
        </w:tc>
        <w:tc>
          <w:tcPr>
            <w:tcW w:w="1442" w:type="dxa"/>
            <w:shd w:val="clear" w:color="auto" w:fill="auto"/>
            <w:noWrap/>
            <w:vAlign w:val="bottom"/>
            <w:hideMark/>
          </w:tcPr>
          <w:p w14:paraId="2D71D0B5" w14:textId="77777777" w:rsidR="00FC53AA" w:rsidRPr="001554A2" w:rsidRDefault="00FC53AA" w:rsidP="00DF43A7">
            <w:pPr>
              <w:spacing w:after="0" w:line="240" w:lineRule="auto"/>
              <w:jc w:val="center"/>
              <w:rPr>
                <w:rFonts w:eastAsia="Times New Roman" w:cstheme="minorHAnsi"/>
                <w:lang w:val="en-GB" w:eastAsia="sv-SE"/>
              </w:rPr>
            </w:pPr>
            <w:r w:rsidRPr="001554A2">
              <w:rPr>
                <w:rFonts w:eastAsia="Times New Roman" w:cstheme="minorHAnsi"/>
                <w:lang w:val="en-GB" w:eastAsia="sv-SE"/>
              </w:rPr>
              <w:t>47 (42.0%)</w:t>
            </w:r>
          </w:p>
        </w:tc>
        <w:tc>
          <w:tcPr>
            <w:tcW w:w="1427" w:type="dxa"/>
            <w:shd w:val="clear" w:color="auto" w:fill="auto"/>
            <w:noWrap/>
            <w:vAlign w:val="bottom"/>
            <w:hideMark/>
          </w:tcPr>
          <w:p w14:paraId="02608567" w14:textId="77777777" w:rsidR="00FC53AA" w:rsidRPr="001554A2" w:rsidRDefault="00FC53AA" w:rsidP="00DF43A7">
            <w:pPr>
              <w:spacing w:after="0" w:line="240" w:lineRule="auto"/>
              <w:jc w:val="center"/>
              <w:rPr>
                <w:rFonts w:eastAsia="Times New Roman" w:cstheme="minorHAnsi"/>
                <w:lang w:val="en-GB" w:eastAsia="sv-SE"/>
              </w:rPr>
            </w:pPr>
            <w:r w:rsidRPr="001554A2">
              <w:rPr>
                <w:rFonts w:eastAsia="Times New Roman" w:cstheme="minorHAnsi"/>
                <w:lang w:val="en-GB" w:eastAsia="sv-SE"/>
              </w:rPr>
              <w:t>6 (5.2%)</w:t>
            </w:r>
          </w:p>
        </w:tc>
        <w:tc>
          <w:tcPr>
            <w:tcW w:w="752" w:type="dxa"/>
            <w:shd w:val="clear" w:color="auto" w:fill="auto"/>
            <w:noWrap/>
            <w:hideMark/>
          </w:tcPr>
          <w:p w14:paraId="4BEA6522" w14:textId="2CAACC39" w:rsidR="00FC53AA" w:rsidRPr="001554A2" w:rsidRDefault="00FC53AA" w:rsidP="00DF43A7">
            <w:pPr>
              <w:spacing w:after="0" w:line="240" w:lineRule="auto"/>
              <w:jc w:val="center"/>
              <w:rPr>
                <w:rFonts w:eastAsia="Times New Roman" w:cstheme="minorHAnsi"/>
                <w:lang w:val="en-GB" w:eastAsia="sv-SE"/>
              </w:rPr>
            </w:pPr>
            <w:r w:rsidRPr="001554A2">
              <w:rPr>
                <w:rFonts w:eastAsia="Times New Roman" w:cstheme="minorHAnsi"/>
                <w:lang w:val="en-GB" w:eastAsia="sv-SE"/>
              </w:rPr>
              <w:t>&lt;0.001</w:t>
            </w:r>
          </w:p>
        </w:tc>
      </w:tr>
      <w:tr w:rsidR="00FC53AA" w:rsidRPr="001554A2" w14:paraId="23A53BDC" w14:textId="77777777" w:rsidTr="00FC53AA">
        <w:trPr>
          <w:trHeight w:val="340"/>
        </w:trPr>
        <w:tc>
          <w:tcPr>
            <w:tcW w:w="2268" w:type="dxa"/>
            <w:shd w:val="clear" w:color="auto" w:fill="auto"/>
            <w:noWrap/>
            <w:vAlign w:val="center"/>
            <w:hideMark/>
          </w:tcPr>
          <w:p w14:paraId="1D253738" w14:textId="77777777" w:rsidR="00FC53AA" w:rsidRPr="001554A2" w:rsidRDefault="00FC53AA" w:rsidP="00DF43A7">
            <w:pPr>
              <w:spacing w:after="0" w:line="240" w:lineRule="auto"/>
              <w:rPr>
                <w:rFonts w:eastAsia="Times New Roman" w:cstheme="minorHAnsi"/>
                <w:lang w:val="en-GB" w:eastAsia="sv-SE"/>
              </w:rPr>
            </w:pPr>
            <w:r w:rsidRPr="001554A2">
              <w:rPr>
                <w:rFonts w:eastAsia="Times New Roman" w:cstheme="minorHAnsi"/>
                <w:lang w:val="en-GB" w:eastAsia="sv-SE"/>
              </w:rPr>
              <w:t>Thrombolysis</w:t>
            </w:r>
          </w:p>
        </w:tc>
        <w:tc>
          <w:tcPr>
            <w:tcW w:w="1960" w:type="dxa"/>
            <w:shd w:val="clear" w:color="auto" w:fill="auto"/>
            <w:noWrap/>
            <w:vAlign w:val="bottom"/>
            <w:hideMark/>
          </w:tcPr>
          <w:p w14:paraId="37C42780" w14:textId="77777777" w:rsidR="00FC53AA" w:rsidRPr="001554A2" w:rsidRDefault="00FC53AA" w:rsidP="00DF43A7">
            <w:pPr>
              <w:spacing w:after="0" w:line="240" w:lineRule="auto"/>
              <w:jc w:val="center"/>
              <w:rPr>
                <w:rFonts w:eastAsia="Times New Roman" w:cstheme="minorHAnsi"/>
                <w:lang w:val="en-GB" w:eastAsia="sv-SE"/>
              </w:rPr>
            </w:pPr>
            <w:r w:rsidRPr="001554A2">
              <w:rPr>
                <w:rFonts w:eastAsia="Times New Roman" w:cstheme="minorHAnsi"/>
                <w:lang w:val="en-GB" w:eastAsia="sv-SE"/>
              </w:rPr>
              <w:t>12 (5.3%)</w:t>
            </w:r>
          </w:p>
        </w:tc>
        <w:tc>
          <w:tcPr>
            <w:tcW w:w="1442" w:type="dxa"/>
            <w:shd w:val="clear" w:color="auto" w:fill="auto"/>
            <w:noWrap/>
            <w:vAlign w:val="bottom"/>
            <w:hideMark/>
          </w:tcPr>
          <w:p w14:paraId="7B2C3044" w14:textId="77777777" w:rsidR="00FC53AA" w:rsidRPr="001554A2" w:rsidRDefault="00FC53AA" w:rsidP="00DF43A7">
            <w:pPr>
              <w:spacing w:after="0" w:line="240" w:lineRule="auto"/>
              <w:jc w:val="center"/>
              <w:rPr>
                <w:rFonts w:eastAsia="Times New Roman" w:cstheme="minorHAnsi"/>
                <w:lang w:val="en-GB" w:eastAsia="sv-SE"/>
              </w:rPr>
            </w:pPr>
            <w:r w:rsidRPr="001554A2">
              <w:rPr>
                <w:rFonts w:eastAsia="Times New Roman" w:cstheme="minorHAnsi"/>
                <w:lang w:val="en-GB" w:eastAsia="sv-SE"/>
              </w:rPr>
              <w:t>3 (3.0%)</w:t>
            </w:r>
          </w:p>
        </w:tc>
        <w:tc>
          <w:tcPr>
            <w:tcW w:w="1427" w:type="dxa"/>
            <w:shd w:val="clear" w:color="auto" w:fill="auto"/>
            <w:noWrap/>
            <w:vAlign w:val="bottom"/>
            <w:hideMark/>
          </w:tcPr>
          <w:p w14:paraId="69448794" w14:textId="77777777" w:rsidR="00FC53AA" w:rsidRPr="001554A2" w:rsidRDefault="00FC53AA" w:rsidP="00DF43A7">
            <w:pPr>
              <w:spacing w:after="0" w:line="240" w:lineRule="auto"/>
              <w:jc w:val="center"/>
              <w:rPr>
                <w:rFonts w:eastAsia="Times New Roman" w:cstheme="minorHAnsi"/>
                <w:lang w:val="en-GB" w:eastAsia="sv-SE"/>
              </w:rPr>
            </w:pPr>
            <w:r w:rsidRPr="001554A2">
              <w:rPr>
                <w:rFonts w:eastAsia="Times New Roman" w:cstheme="minorHAnsi"/>
                <w:lang w:val="en-GB" w:eastAsia="sv-SE"/>
              </w:rPr>
              <w:t>9 (7.9%)</w:t>
            </w:r>
          </w:p>
        </w:tc>
        <w:tc>
          <w:tcPr>
            <w:tcW w:w="752" w:type="dxa"/>
            <w:shd w:val="clear" w:color="auto" w:fill="auto"/>
            <w:noWrap/>
            <w:hideMark/>
          </w:tcPr>
          <w:p w14:paraId="051221BE" w14:textId="1B24C362" w:rsidR="00FC53AA" w:rsidRPr="001554A2" w:rsidRDefault="00FC53AA" w:rsidP="00DF43A7">
            <w:pPr>
              <w:spacing w:after="0" w:line="240" w:lineRule="auto"/>
              <w:jc w:val="center"/>
              <w:rPr>
                <w:rFonts w:eastAsia="Times New Roman" w:cstheme="minorHAnsi"/>
                <w:lang w:val="en-GB" w:eastAsia="sv-SE"/>
              </w:rPr>
            </w:pPr>
            <w:r w:rsidRPr="001554A2">
              <w:rPr>
                <w:rFonts w:eastAsia="Times New Roman" w:cstheme="minorHAnsi"/>
                <w:lang w:val="en-GB" w:eastAsia="sv-SE"/>
              </w:rPr>
              <w:t>0.080</w:t>
            </w:r>
          </w:p>
        </w:tc>
      </w:tr>
      <w:tr w:rsidR="00FC53AA" w:rsidRPr="001554A2" w14:paraId="3307FBAA" w14:textId="77777777" w:rsidTr="00FC53AA">
        <w:trPr>
          <w:trHeight w:val="340"/>
        </w:trPr>
        <w:tc>
          <w:tcPr>
            <w:tcW w:w="2268" w:type="dxa"/>
            <w:shd w:val="clear" w:color="auto" w:fill="auto"/>
            <w:noWrap/>
            <w:vAlign w:val="center"/>
            <w:hideMark/>
          </w:tcPr>
          <w:p w14:paraId="14F6257D" w14:textId="77777777" w:rsidR="00FC53AA" w:rsidRPr="001554A2" w:rsidRDefault="00FC53AA" w:rsidP="00DF43A7">
            <w:pPr>
              <w:spacing w:after="0" w:line="240" w:lineRule="auto"/>
              <w:rPr>
                <w:rFonts w:eastAsia="Times New Roman" w:cstheme="minorHAnsi"/>
                <w:lang w:val="en-GB" w:eastAsia="sv-SE"/>
              </w:rPr>
            </w:pPr>
            <w:r w:rsidRPr="001554A2">
              <w:rPr>
                <w:rFonts w:eastAsia="Times New Roman" w:cstheme="minorHAnsi"/>
                <w:lang w:val="en-GB" w:eastAsia="sv-SE"/>
              </w:rPr>
              <w:t>Thrombectomy</w:t>
            </w:r>
          </w:p>
        </w:tc>
        <w:tc>
          <w:tcPr>
            <w:tcW w:w="1960" w:type="dxa"/>
            <w:shd w:val="clear" w:color="auto" w:fill="auto"/>
            <w:noWrap/>
            <w:vAlign w:val="bottom"/>
            <w:hideMark/>
          </w:tcPr>
          <w:p w14:paraId="4208F996" w14:textId="77777777" w:rsidR="00FC53AA" w:rsidRPr="001554A2" w:rsidRDefault="00FC53AA" w:rsidP="00DF43A7">
            <w:pPr>
              <w:spacing w:after="0" w:line="240" w:lineRule="auto"/>
              <w:jc w:val="center"/>
              <w:rPr>
                <w:rFonts w:eastAsia="Times New Roman" w:cstheme="minorHAnsi"/>
                <w:lang w:val="en-GB" w:eastAsia="sv-SE"/>
              </w:rPr>
            </w:pPr>
            <w:r w:rsidRPr="001554A2">
              <w:rPr>
                <w:rFonts w:eastAsia="Times New Roman" w:cstheme="minorHAnsi"/>
                <w:lang w:val="en-GB" w:eastAsia="sv-SE"/>
              </w:rPr>
              <w:t>5 (2.4%)</w:t>
            </w:r>
          </w:p>
        </w:tc>
        <w:tc>
          <w:tcPr>
            <w:tcW w:w="1442" w:type="dxa"/>
            <w:shd w:val="clear" w:color="auto" w:fill="auto"/>
            <w:noWrap/>
            <w:vAlign w:val="bottom"/>
            <w:hideMark/>
          </w:tcPr>
          <w:p w14:paraId="6D5BCCC7" w14:textId="77777777" w:rsidR="00FC53AA" w:rsidRPr="001554A2" w:rsidRDefault="00FC53AA" w:rsidP="00DF43A7">
            <w:pPr>
              <w:spacing w:after="0" w:line="240" w:lineRule="auto"/>
              <w:jc w:val="center"/>
              <w:rPr>
                <w:rFonts w:eastAsia="Times New Roman" w:cstheme="minorHAnsi"/>
                <w:lang w:val="en-GB" w:eastAsia="sv-SE"/>
              </w:rPr>
            </w:pPr>
            <w:r w:rsidRPr="001554A2">
              <w:rPr>
                <w:rFonts w:eastAsia="Times New Roman" w:cstheme="minorHAnsi"/>
                <w:lang w:val="en-GB" w:eastAsia="sv-SE"/>
              </w:rPr>
              <w:t>5 (5.0%)</w:t>
            </w:r>
          </w:p>
        </w:tc>
        <w:tc>
          <w:tcPr>
            <w:tcW w:w="1427" w:type="dxa"/>
            <w:shd w:val="clear" w:color="auto" w:fill="auto"/>
            <w:noWrap/>
            <w:vAlign w:val="bottom"/>
            <w:hideMark/>
          </w:tcPr>
          <w:p w14:paraId="75CBCD99" w14:textId="77777777" w:rsidR="00FC53AA" w:rsidRPr="001554A2" w:rsidRDefault="00FC53AA" w:rsidP="00DF43A7">
            <w:pPr>
              <w:spacing w:after="0" w:line="240" w:lineRule="auto"/>
              <w:jc w:val="center"/>
              <w:rPr>
                <w:rFonts w:eastAsia="Times New Roman" w:cstheme="minorHAnsi"/>
                <w:lang w:val="en-GB" w:eastAsia="sv-SE"/>
              </w:rPr>
            </w:pPr>
            <w:r w:rsidRPr="001554A2">
              <w:rPr>
                <w:rFonts w:eastAsia="Times New Roman" w:cstheme="minorHAnsi"/>
                <w:lang w:val="en-GB" w:eastAsia="sv-SE"/>
              </w:rPr>
              <w:t>0 (0.0%)</w:t>
            </w:r>
          </w:p>
        </w:tc>
        <w:tc>
          <w:tcPr>
            <w:tcW w:w="752" w:type="dxa"/>
            <w:shd w:val="clear" w:color="auto" w:fill="auto"/>
            <w:noWrap/>
            <w:hideMark/>
          </w:tcPr>
          <w:p w14:paraId="269B6896" w14:textId="78716170" w:rsidR="00FC53AA" w:rsidRPr="001554A2" w:rsidRDefault="00FC53AA" w:rsidP="00DF43A7">
            <w:pPr>
              <w:spacing w:after="0" w:line="240" w:lineRule="auto"/>
              <w:jc w:val="center"/>
              <w:rPr>
                <w:rFonts w:eastAsia="Times New Roman" w:cstheme="minorHAnsi"/>
                <w:lang w:val="en-GB" w:eastAsia="sv-SE"/>
              </w:rPr>
            </w:pPr>
            <w:r w:rsidRPr="001554A2">
              <w:rPr>
                <w:rFonts w:eastAsia="Times New Roman" w:cstheme="minorHAnsi"/>
                <w:lang w:val="en-GB" w:eastAsia="sv-SE"/>
              </w:rPr>
              <w:t>0.020</w:t>
            </w:r>
          </w:p>
        </w:tc>
      </w:tr>
      <w:tr w:rsidR="00FC53AA" w:rsidRPr="001554A2" w14:paraId="1374995B" w14:textId="77777777" w:rsidTr="00FC53AA">
        <w:trPr>
          <w:trHeight w:val="340"/>
        </w:trPr>
        <w:tc>
          <w:tcPr>
            <w:tcW w:w="2268" w:type="dxa"/>
            <w:shd w:val="clear" w:color="auto" w:fill="auto"/>
            <w:noWrap/>
            <w:vAlign w:val="center"/>
            <w:hideMark/>
          </w:tcPr>
          <w:p w14:paraId="544E72F0" w14:textId="1601488A" w:rsidR="00FC53AA" w:rsidRPr="001554A2" w:rsidRDefault="00F63ADF" w:rsidP="00DF43A7">
            <w:pPr>
              <w:spacing w:after="0" w:line="240" w:lineRule="auto"/>
              <w:rPr>
                <w:rFonts w:eastAsia="Times New Roman" w:cstheme="minorHAnsi"/>
                <w:lang w:val="en-GB" w:eastAsia="sv-SE"/>
              </w:rPr>
            </w:pPr>
            <w:r w:rsidRPr="001554A2">
              <w:rPr>
                <w:rFonts w:eastAsia="Times New Roman" w:cstheme="minorHAnsi"/>
                <w:lang w:val="en-GB" w:eastAsia="sv-SE"/>
              </w:rPr>
              <w:t xml:space="preserve">30-day </w:t>
            </w:r>
            <w:r w:rsidR="00FC53AA" w:rsidRPr="001554A2">
              <w:rPr>
                <w:rFonts w:eastAsia="Times New Roman" w:cstheme="minorHAnsi"/>
                <w:lang w:val="en-GB" w:eastAsia="sv-SE"/>
              </w:rPr>
              <w:t>mortality</w:t>
            </w:r>
          </w:p>
        </w:tc>
        <w:tc>
          <w:tcPr>
            <w:tcW w:w="1960" w:type="dxa"/>
            <w:shd w:val="clear" w:color="auto" w:fill="auto"/>
            <w:noWrap/>
            <w:vAlign w:val="bottom"/>
            <w:hideMark/>
          </w:tcPr>
          <w:p w14:paraId="609C3448" w14:textId="77777777" w:rsidR="00FC53AA" w:rsidRPr="001554A2" w:rsidRDefault="00FC53AA" w:rsidP="00DF43A7">
            <w:pPr>
              <w:spacing w:after="0" w:line="240" w:lineRule="auto"/>
              <w:jc w:val="center"/>
              <w:rPr>
                <w:rFonts w:eastAsia="Times New Roman" w:cstheme="minorHAnsi"/>
                <w:lang w:val="en-GB" w:eastAsia="sv-SE"/>
              </w:rPr>
            </w:pPr>
            <w:r w:rsidRPr="001554A2">
              <w:rPr>
                <w:rFonts w:eastAsia="Times New Roman" w:cstheme="minorHAnsi"/>
                <w:lang w:val="en-GB" w:eastAsia="sv-SE"/>
              </w:rPr>
              <w:t>46 (19.6%)</w:t>
            </w:r>
          </w:p>
        </w:tc>
        <w:tc>
          <w:tcPr>
            <w:tcW w:w="1442" w:type="dxa"/>
            <w:shd w:val="clear" w:color="auto" w:fill="auto"/>
            <w:noWrap/>
            <w:vAlign w:val="bottom"/>
            <w:hideMark/>
          </w:tcPr>
          <w:p w14:paraId="638E98DA" w14:textId="77777777" w:rsidR="00FC53AA" w:rsidRPr="001554A2" w:rsidRDefault="00FC53AA" w:rsidP="00DF43A7">
            <w:pPr>
              <w:spacing w:after="0" w:line="240" w:lineRule="auto"/>
              <w:jc w:val="center"/>
              <w:rPr>
                <w:rFonts w:eastAsia="Times New Roman" w:cstheme="minorHAnsi"/>
                <w:lang w:val="en-GB" w:eastAsia="sv-SE"/>
              </w:rPr>
            </w:pPr>
            <w:r w:rsidRPr="001554A2">
              <w:rPr>
                <w:rFonts w:eastAsia="Times New Roman" w:cstheme="minorHAnsi"/>
                <w:lang w:val="en-GB" w:eastAsia="sv-SE"/>
              </w:rPr>
              <w:t>21 (19.0%)</w:t>
            </w:r>
          </w:p>
        </w:tc>
        <w:tc>
          <w:tcPr>
            <w:tcW w:w="1427" w:type="dxa"/>
            <w:shd w:val="clear" w:color="auto" w:fill="auto"/>
            <w:noWrap/>
            <w:vAlign w:val="bottom"/>
            <w:hideMark/>
          </w:tcPr>
          <w:p w14:paraId="708AD635" w14:textId="77777777" w:rsidR="00FC53AA" w:rsidRPr="001554A2" w:rsidRDefault="00FC53AA" w:rsidP="00DF43A7">
            <w:pPr>
              <w:spacing w:after="0" w:line="240" w:lineRule="auto"/>
              <w:jc w:val="center"/>
              <w:rPr>
                <w:rFonts w:eastAsia="Times New Roman" w:cstheme="minorHAnsi"/>
                <w:lang w:val="en-GB" w:eastAsia="sv-SE"/>
              </w:rPr>
            </w:pPr>
            <w:r w:rsidRPr="001554A2">
              <w:rPr>
                <w:rFonts w:eastAsia="Times New Roman" w:cstheme="minorHAnsi"/>
                <w:lang w:val="en-GB" w:eastAsia="sv-SE"/>
              </w:rPr>
              <w:t>25 (20.3%)</w:t>
            </w:r>
          </w:p>
        </w:tc>
        <w:tc>
          <w:tcPr>
            <w:tcW w:w="752" w:type="dxa"/>
            <w:shd w:val="clear" w:color="auto" w:fill="auto"/>
            <w:noWrap/>
            <w:hideMark/>
          </w:tcPr>
          <w:p w14:paraId="1948A87E" w14:textId="064A0275" w:rsidR="00FC53AA" w:rsidRPr="001554A2" w:rsidRDefault="00FC53AA" w:rsidP="00DF43A7">
            <w:pPr>
              <w:spacing w:after="0" w:line="240" w:lineRule="auto"/>
              <w:jc w:val="center"/>
              <w:rPr>
                <w:rFonts w:eastAsia="Times New Roman" w:cstheme="minorHAnsi"/>
                <w:lang w:val="en-GB" w:eastAsia="sv-SE"/>
              </w:rPr>
            </w:pPr>
            <w:r w:rsidRPr="001554A2">
              <w:rPr>
                <w:rFonts w:eastAsia="Times New Roman" w:cstheme="minorHAnsi"/>
                <w:lang w:val="en-GB" w:eastAsia="sv-SE"/>
              </w:rPr>
              <w:t>0.761</w:t>
            </w:r>
          </w:p>
        </w:tc>
      </w:tr>
      <w:tr w:rsidR="00FC53AA" w:rsidRPr="001554A2" w14:paraId="074FABAC" w14:textId="77777777" w:rsidTr="00FC53AA">
        <w:trPr>
          <w:trHeight w:val="340"/>
        </w:trPr>
        <w:tc>
          <w:tcPr>
            <w:tcW w:w="2268" w:type="dxa"/>
            <w:shd w:val="clear" w:color="auto" w:fill="auto"/>
            <w:noWrap/>
            <w:vAlign w:val="center"/>
            <w:hideMark/>
          </w:tcPr>
          <w:p w14:paraId="7B2BF8A5" w14:textId="4A48918D" w:rsidR="00FC53AA" w:rsidRPr="001554A2" w:rsidRDefault="00F63ADF" w:rsidP="00DF43A7">
            <w:pPr>
              <w:spacing w:after="0" w:line="240" w:lineRule="auto"/>
              <w:rPr>
                <w:rFonts w:eastAsia="Times New Roman" w:cstheme="minorHAnsi"/>
                <w:lang w:val="en-GB" w:eastAsia="sv-SE"/>
              </w:rPr>
            </w:pPr>
            <w:r w:rsidRPr="001554A2">
              <w:rPr>
                <w:rFonts w:eastAsia="Times New Roman" w:cstheme="minorHAnsi"/>
                <w:lang w:val="en-GB" w:eastAsia="sv-SE"/>
              </w:rPr>
              <w:t>1-</w:t>
            </w:r>
            <w:r w:rsidR="00FC53AA" w:rsidRPr="001554A2">
              <w:rPr>
                <w:rFonts w:eastAsia="Times New Roman" w:cstheme="minorHAnsi"/>
                <w:lang w:val="en-GB" w:eastAsia="sv-SE"/>
              </w:rPr>
              <w:t>year mortality</w:t>
            </w:r>
          </w:p>
        </w:tc>
        <w:tc>
          <w:tcPr>
            <w:tcW w:w="1960" w:type="dxa"/>
            <w:shd w:val="clear" w:color="auto" w:fill="auto"/>
            <w:noWrap/>
            <w:vAlign w:val="bottom"/>
            <w:hideMark/>
          </w:tcPr>
          <w:p w14:paraId="60EEC1CF" w14:textId="77777777" w:rsidR="00FC53AA" w:rsidRPr="001554A2" w:rsidRDefault="00FC53AA" w:rsidP="00DF43A7">
            <w:pPr>
              <w:spacing w:after="0" w:line="240" w:lineRule="auto"/>
              <w:jc w:val="center"/>
              <w:rPr>
                <w:rFonts w:eastAsia="Times New Roman" w:cstheme="minorHAnsi"/>
                <w:lang w:val="en-GB" w:eastAsia="sv-SE"/>
              </w:rPr>
            </w:pPr>
            <w:r w:rsidRPr="001554A2">
              <w:rPr>
                <w:rFonts w:eastAsia="Times New Roman" w:cstheme="minorHAnsi"/>
                <w:lang w:val="en-GB" w:eastAsia="sv-SE"/>
              </w:rPr>
              <w:t>93 (39.6%)</w:t>
            </w:r>
          </w:p>
        </w:tc>
        <w:tc>
          <w:tcPr>
            <w:tcW w:w="1442" w:type="dxa"/>
            <w:shd w:val="clear" w:color="auto" w:fill="auto"/>
            <w:noWrap/>
            <w:vAlign w:val="bottom"/>
            <w:hideMark/>
          </w:tcPr>
          <w:p w14:paraId="428E0362" w14:textId="77777777" w:rsidR="00FC53AA" w:rsidRPr="001554A2" w:rsidRDefault="00FC53AA" w:rsidP="00DF43A7">
            <w:pPr>
              <w:spacing w:after="0" w:line="240" w:lineRule="auto"/>
              <w:jc w:val="center"/>
              <w:rPr>
                <w:rFonts w:eastAsia="Times New Roman" w:cstheme="minorHAnsi"/>
                <w:lang w:val="en-GB" w:eastAsia="sv-SE"/>
              </w:rPr>
            </w:pPr>
            <w:r w:rsidRPr="001554A2">
              <w:rPr>
                <w:rFonts w:eastAsia="Times New Roman" w:cstheme="minorHAnsi"/>
                <w:lang w:val="en-GB" w:eastAsia="sv-SE"/>
              </w:rPr>
              <w:t>52 (46.0%)</w:t>
            </w:r>
          </w:p>
        </w:tc>
        <w:tc>
          <w:tcPr>
            <w:tcW w:w="1427" w:type="dxa"/>
            <w:shd w:val="clear" w:color="auto" w:fill="auto"/>
            <w:noWrap/>
            <w:vAlign w:val="bottom"/>
            <w:hideMark/>
          </w:tcPr>
          <w:p w14:paraId="5D2490A1" w14:textId="77777777" w:rsidR="00FC53AA" w:rsidRPr="001554A2" w:rsidRDefault="00FC53AA" w:rsidP="00DF43A7">
            <w:pPr>
              <w:spacing w:after="0" w:line="240" w:lineRule="auto"/>
              <w:jc w:val="center"/>
              <w:rPr>
                <w:rFonts w:eastAsia="Times New Roman" w:cstheme="minorHAnsi"/>
                <w:lang w:val="en-GB" w:eastAsia="sv-SE"/>
              </w:rPr>
            </w:pPr>
            <w:r w:rsidRPr="001554A2">
              <w:rPr>
                <w:rFonts w:eastAsia="Times New Roman" w:cstheme="minorHAnsi"/>
                <w:lang w:val="en-GB" w:eastAsia="sv-SE"/>
              </w:rPr>
              <w:t>42 (34.1%)</w:t>
            </w:r>
          </w:p>
        </w:tc>
        <w:tc>
          <w:tcPr>
            <w:tcW w:w="752" w:type="dxa"/>
            <w:shd w:val="clear" w:color="auto" w:fill="auto"/>
            <w:noWrap/>
            <w:hideMark/>
          </w:tcPr>
          <w:p w14:paraId="5ECD5C02" w14:textId="0320D463" w:rsidR="00FC53AA" w:rsidRPr="001554A2" w:rsidRDefault="00FC53AA" w:rsidP="00DF43A7">
            <w:pPr>
              <w:spacing w:after="0" w:line="240" w:lineRule="auto"/>
              <w:jc w:val="center"/>
              <w:rPr>
                <w:rFonts w:eastAsia="Times New Roman" w:cstheme="minorHAnsi"/>
                <w:lang w:val="en-GB" w:eastAsia="sv-SE"/>
              </w:rPr>
            </w:pPr>
            <w:r w:rsidRPr="001554A2">
              <w:rPr>
                <w:rFonts w:eastAsia="Times New Roman" w:cstheme="minorHAnsi"/>
                <w:lang w:val="en-GB" w:eastAsia="sv-SE"/>
              </w:rPr>
              <w:t>0.075</w:t>
            </w:r>
          </w:p>
        </w:tc>
      </w:tr>
      <w:tr w:rsidR="00FC53AA" w:rsidRPr="001554A2" w14:paraId="4B2A9C39" w14:textId="77777777" w:rsidTr="00FC53AA">
        <w:trPr>
          <w:trHeight w:val="340"/>
        </w:trPr>
        <w:tc>
          <w:tcPr>
            <w:tcW w:w="2268" w:type="dxa"/>
            <w:shd w:val="clear" w:color="auto" w:fill="auto"/>
            <w:noWrap/>
            <w:vAlign w:val="center"/>
            <w:hideMark/>
          </w:tcPr>
          <w:p w14:paraId="16798B07" w14:textId="5D04A9A2" w:rsidR="00FC53AA" w:rsidRPr="001554A2" w:rsidRDefault="00F63ADF" w:rsidP="00DF43A7">
            <w:pPr>
              <w:spacing w:after="0" w:line="240" w:lineRule="auto"/>
              <w:rPr>
                <w:rFonts w:eastAsia="Times New Roman" w:cstheme="minorHAnsi"/>
                <w:lang w:val="en-GB" w:eastAsia="sv-SE"/>
              </w:rPr>
            </w:pPr>
            <w:r w:rsidRPr="001554A2">
              <w:rPr>
                <w:rFonts w:eastAsia="Times New Roman" w:cstheme="minorHAnsi"/>
                <w:lang w:val="en-GB" w:eastAsia="sv-SE"/>
              </w:rPr>
              <w:t>3-</w:t>
            </w:r>
            <w:r w:rsidR="00FC53AA" w:rsidRPr="001554A2">
              <w:rPr>
                <w:rFonts w:eastAsia="Times New Roman" w:cstheme="minorHAnsi"/>
                <w:lang w:val="en-GB" w:eastAsia="sv-SE"/>
              </w:rPr>
              <w:t>year mortality</w:t>
            </w:r>
          </w:p>
        </w:tc>
        <w:tc>
          <w:tcPr>
            <w:tcW w:w="1960" w:type="dxa"/>
            <w:shd w:val="clear" w:color="auto" w:fill="auto"/>
            <w:noWrap/>
            <w:vAlign w:val="bottom"/>
            <w:hideMark/>
          </w:tcPr>
          <w:p w14:paraId="4FD73F18" w14:textId="77777777" w:rsidR="00FC53AA" w:rsidRPr="001554A2" w:rsidRDefault="00FC53AA" w:rsidP="00DF43A7">
            <w:pPr>
              <w:spacing w:after="0" w:line="240" w:lineRule="auto"/>
              <w:jc w:val="center"/>
              <w:rPr>
                <w:rFonts w:eastAsia="Times New Roman" w:cstheme="minorHAnsi"/>
                <w:lang w:val="en-GB" w:eastAsia="sv-SE"/>
              </w:rPr>
            </w:pPr>
            <w:r w:rsidRPr="001554A2">
              <w:rPr>
                <w:rFonts w:eastAsia="Times New Roman" w:cstheme="minorHAnsi"/>
                <w:lang w:val="en-GB" w:eastAsia="sv-SE"/>
              </w:rPr>
              <w:t>123 (52.3%)</w:t>
            </w:r>
          </w:p>
        </w:tc>
        <w:tc>
          <w:tcPr>
            <w:tcW w:w="1442" w:type="dxa"/>
            <w:shd w:val="clear" w:color="auto" w:fill="auto"/>
            <w:noWrap/>
            <w:vAlign w:val="bottom"/>
            <w:hideMark/>
          </w:tcPr>
          <w:p w14:paraId="0F9C545D" w14:textId="77777777" w:rsidR="00FC53AA" w:rsidRPr="001554A2" w:rsidRDefault="00FC53AA" w:rsidP="00DF43A7">
            <w:pPr>
              <w:spacing w:after="0" w:line="240" w:lineRule="auto"/>
              <w:jc w:val="center"/>
              <w:rPr>
                <w:rFonts w:eastAsia="Times New Roman" w:cstheme="minorHAnsi"/>
                <w:lang w:val="en-GB" w:eastAsia="sv-SE"/>
              </w:rPr>
            </w:pPr>
            <w:r w:rsidRPr="001554A2">
              <w:rPr>
                <w:rFonts w:eastAsia="Times New Roman" w:cstheme="minorHAnsi"/>
                <w:lang w:val="en-GB" w:eastAsia="sv-SE"/>
              </w:rPr>
              <w:t>59 (53.0%)</w:t>
            </w:r>
          </w:p>
        </w:tc>
        <w:tc>
          <w:tcPr>
            <w:tcW w:w="1427" w:type="dxa"/>
            <w:shd w:val="clear" w:color="auto" w:fill="auto"/>
            <w:noWrap/>
            <w:vAlign w:val="bottom"/>
            <w:hideMark/>
          </w:tcPr>
          <w:p w14:paraId="7B5D22B0" w14:textId="77777777" w:rsidR="00FC53AA" w:rsidRPr="001554A2" w:rsidRDefault="00FC53AA" w:rsidP="00DF43A7">
            <w:pPr>
              <w:spacing w:after="0" w:line="240" w:lineRule="auto"/>
              <w:jc w:val="center"/>
              <w:rPr>
                <w:rFonts w:eastAsia="Times New Roman" w:cstheme="minorHAnsi"/>
                <w:lang w:val="en-GB" w:eastAsia="sv-SE"/>
              </w:rPr>
            </w:pPr>
            <w:r w:rsidRPr="001554A2">
              <w:rPr>
                <w:rFonts w:eastAsia="Times New Roman" w:cstheme="minorHAnsi"/>
                <w:lang w:val="en-GB" w:eastAsia="sv-SE"/>
              </w:rPr>
              <w:t>64 (52.0%)</w:t>
            </w:r>
          </w:p>
        </w:tc>
        <w:tc>
          <w:tcPr>
            <w:tcW w:w="752" w:type="dxa"/>
            <w:shd w:val="clear" w:color="auto" w:fill="auto"/>
            <w:noWrap/>
            <w:hideMark/>
          </w:tcPr>
          <w:p w14:paraId="3F08AEE7" w14:textId="664C2A68" w:rsidR="00FC53AA" w:rsidRPr="001554A2" w:rsidRDefault="00FC53AA" w:rsidP="00DF43A7">
            <w:pPr>
              <w:spacing w:after="0" w:line="240" w:lineRule="auto"/>
              <w:jc w:val="center"/>
              <w:rPr>
                <w:rFonts w:eastAsia="Times New Roman" w:cstheme="minorHAnsi"/>
                <w:lang w:val="en-GB" w:eastAsia="sv-SE"/>
              </w:rPr>
            </w:pPr>
            <w:r w:rsidRPr="001554A2">
              <w:rPr>
                <w:rFonts w:eastAsia="Times New Roman" w:cstheme="minorHAnsi"/>
                <w:lang w:val="en-GB" w:eastAsia="sv-SE"/>
              </w:rPr>
              <w:t>0.921</w:t>
            </w:r>
          </w:p>
        </w:tc>
      </w:tr>
      <w:tr w:rsidR="00FC53AA" w:rsidRPr="001554A2" w14:paraId="698DAFB3" w14:textId="77777777" w:rsidTr="00FC53AA">
        <w:trPr>
          <w:trHeight w:val="340"/>
        </w:trPr>
        <w:tc>
          <w:tcPr>
            <w:tcW w:w="2268" w:type="dxa"/>
            <w:shd w:val="clear" w:color="auto" w:fill="auto"/>
            <w:noWrap/>
            <w:vAlign w:val="center"/>
            <w:hideMark/>
          </w:tcPr>
          <w:p w14:paraId="3CB81B69" w14:textId="16EC9CC5" w:rsidR="00FC53AA" w:rsidRPr="001554A2" w:rsidRDefault="00F63ADF" w:rsidP="00DF43A7">
            <w:pPr>
              <w:spacing w:after="0" w:line="240" w:lineRule="auto"/>
              <w:rPr>
                <w:rFonts w:eastAsia="Times New Roman" w:cstheme="minorHAnsi"/>
                <w:lang w:val="en-GB" w:eastAsia="sv-SE"/>
              </w:rPr>
            </w:pPr>
            <w:r w:rsidRPr="001554A2">
              <w:rPr>
                <w:rFonts w:eastAsia="Times New Roman" w:cstheme="minorHAnsi"/>
                <w:lang w:val="en-GB" w:eastAsia="sv-SE"/>
              </w:rPr>
              <w:t>5-</w:t>
            </w:r>
            <w:r w:rsidR="00FC53AA" w:rsidRPr="001554A2">
              <w:rPr>
                <w:rFonts w:eastAsia="Times New Roman" w:cstheme="minorHAnsi"/>
                <w:lang w:val="en-GB" w:eastAsia="sv-SE"/>
              </w:rPr>
              <w:t>year mortality</w:t>
            </w:r>
          </w:p>
        </w:tc>
        <w:tc>
          <w:tcPr>
            <w:tcW w:w="1960" w:type="dxa"/>
            <w:shd w:val="clear" w:color="auto" w:fill="auto"/>
            <w:noWrap/>
            <w:vAlign w:val="bottom"/>
            <w:hideMark/>
          </w:tcPr>
          <w:p w14:paraId="7E0069C7" w14:textId="77777777" w:rsidR="00FC53AA" w:rsidRPr="001554A2" w:rsidRDefault="00FC53AA" w:rsidP="00DF43A7">
            <w:pPr>
              <w:spacing w:after="0" w:line="240" w:lineRule="auto"/>
              <w:jc w:val="center"/>
              <w:rPr>
                <w:rFonts w:eastAsia="Times New Roman" w:cstheme="minorHAnsi"/>
                <w:lang w:val="en-GB" w:eastAsia="sv-SE"/>
              </w:rPr>
            </w:pPr>
            <w:r w:rsidRPr="001554A2">
              <w:rPr>
                <w:rFonts w:eastAsia="Times New Roman" w:cstheme="minorHAnsi"/>
                <w:lang w:val="en-GB" w:eastAsia="sv-SE"/>
              </w:rPr>
              <w:t>133 (56.6%)</w:t>
            </w:r>
          </w:p>
        </w:tc>
        <w:tc>
          <w:tcPr>
            <w:tcW w:w="1442" w:type="dxa"/>
            <w:shd w:val="clear" w:color="auto" w:fill="auto"/>
            <w:noWrap/>
            <w:vAlign w:val="bottom"/>
            <w:hideMark/>
          </w:tcPr>
          <w:p w14:paraId="70E6E0F0" w14:textId="77777777" w:rsidR="00FC53AA" w:rsidRPr="001554A2" w:rsidRDefault="00FC53AA" w:rsidP="00DF43A7">
            <w:pPr>
              <w:spacing w:after="0" w:line="240" w:lineRule="auto"/>
              <w:jc w:val="center"/>
              <w:rPr>
                <w:rFonts w:eastAsia="Times New Roman" w:cstheme="minorHAnsi"/>
                <w:lang w:val="en-GB" w:eastAsia="sv-SE"/>
              </w:rPr>
            </w:pPr>
            <w:r w:rsidRPr="001554A2">
              <w:rPr>
                <w:rFonts w:eastAsia="Times New Roman" w:cstheme="minorHAnsi"/>
                <w:lang w:val="en-GB" w:eastAsia="sv-SE"/>
              </w:rPr>
              <w:t>64 (57.0%)</w:t>
            </w:r>
          </w:p>
        </w:tc>
        <w:tc>
          <w:tcPr>
            <w:tcW w:w="1427" w:type="dxa"/>
            <w:shd w:val="clear" w:color="auto" w:fill="auto"/>
            <w:noWrap/>
            <w:vAlign w:val="bottom"/>
            <w:hideMark/>
          </w:tcPr>
          <w:p w14:paraId="64505BE2" w14:textId="77777777" w:rsidR="00FC53AA" w:rsidRPr="001554A2" w:rsidRDefault="00FC53AA" w:rsidP="00DF43A7">
            <w:pPr>
              <w:spacing w:after="0" w:line="240" w:lineRule="auto"/>
              <w:jc w:val="center"/>
              <w:rPr>
                <w:rFonts w:eastAsia="Times New Roman" w:cstheme="minorHAnsi"/>
                <w:lang w:val="en-GB" w:eastAsia="sv-SE"/>
              </w:rPr>
            </w:pPr>
            <w:r w:rsidRPr="001554A2">
              <w:rPr>
                <w:rFonts w:eastAsia="Times New Roman" w:cstheme="minorHAnsi"/>
                <w:lang w:val="en-GB" w:eastAsia="sv-SE"/>
              </w:rPr>
              <w:t>69 (56.1%)</w:t>
            </w:r>
          </w:p>
        </w:tc>
        <w:tc>
          <w:tcPr>
            <w:tcW w:w="752" w:type="dxa"/>
            <w:shd w:val="clear" w:color="auto" w:fill="auto"/>
            <w:noWrap/>
            <w:hideMark/>
          </w:tcPr>
          <w:p w14:paraId="79E1E150" w14:textId="125154F3" w:rsidR="00FC53AA" w:rsidRPr="001554A2" w:rsidRDefault="00FC53AA" w:rsidP="00DF43A7">
            <w:pPr>
              <w:spacing w:after="0" w:line="240" w:lineRule="auto"/>
              <w:jc w:val="center"/>
              <w:rPr>
                <w:rFonts w:eastAsia="Times New Roman" w:cstheme="minorHAnsi"/>
                <w:lang w:val="en-GB" w:eastAsia="sv-SE"/>
              </w:rPr>
            </w:pPr>
            <w:r w:rsidRPr="001554A2">
              <w:rPr>
                <w:rFonts w:eastAsia="Times New Roman" w:cstheme="minorHAnsi"/>
                <w:lang w:val="en-GB" w:eastAsia="sv-SE"/>
              </w:rPr>
              <w:t>0.872</w:t>
            </w:r>
          </w:p>
        </w:tc>
      </w:tr>
      <w:tr w:rsidR="00FC53AA" w:rsidRPr="001554A2" w14:paraId="3BD2D7B3" w14:textId="77777777" w:rsidTr="00E5486C">
        <w:trPr>
          <w:trHeight w:hRule="exact" w:val="340"/>
        </w:trPr>
        <w:tc>
          <w:tcPr>
            <w:tcW w:w="2268" w:type="dxa"/>
            <w:shd w:val="clear" w:color="auto" w:fill="auto"/>
            <w:noWrap/>
            <w:vAlign w:val="center"/>
          </w:tcPr>
          <w:p w14:paraId="144EBD5B" w14:textId="7AAAF833" w:rsidR="00FC53AA" w:rsidRPr="001554A2" w:rsidRDefault="00FC53AA" w:rsidP="00FC53AA">
            <w:pPr>
              <w:spacing w:after="0" w:line="240" w:lineRule="auto"/>
              <w:rPr>
                <w:rFonts w:eastAsia="Times New Roman" w:cstheme="minorHAnsi"/>
                <w:lang w:val="en-GB" w:eastAsia="sv-SE"/>
              </w:rPr>
            </w:pPr>
            <w:r w:rsidRPr="001554A2">
              <w:rPr>
                <w:rFonts w:eastAsia="Times New Roman" w:cstheme="minorHAnsi"/>
                <w:lang w:val="en-GB" w:eastAsia="sv-SE"/>
              </w:rPr>
              <w:t>On OAC at discharge</w:t>
            </w:r>
          </w:p>
        </w:tc>
        <w:tc>
          <w:tcPr>
            <w:tcW w:w="1960" w:type="dxa"/>
            <w:shd w:val="clear" w:color="auto" w:fill="auto"/>
            <w:noWrap/>
            <w:vAlign w:val="center"/>
          </w:tcPr>
          <w:p w14:paraId="2BC2FF29" w14:textId="769987E0" w:rsidR="00FC53AA" w:rsidRPr="001554A2" w:rsidRDefault="00FC53AA" w:rsidP="00087FDD">
            <w:pPr>
              <w:jc w:val="center"/>
              <w:rPr>
                <w:rFonts w:eastAsia="Times New Roman" w:cstheme="minorHAnsi"/>
                <w:lang w:val="en-GB" w:eastAsia="sv-SE"/>
              </w:rPr>
            </w:pPr>
            <w:r w:rsidRPr="001554A2">
              <w:rPr>
                <w:rFonts w:ascii="Calibri" w:hAnsi="Calibri" w:cs="Calibri"/>
                <w:color w:val="000000"/>
                <w:lang w:val="en-GB"/>
              </w:rPr>
              <w:t>44 (23.4%)</w:t>
            </w:r>
          </w:p>
        </w:tc>
        <w:tc>
          <w:tcPr>
            <w:tcW w:w="1442" w:type="dxa"/>
            <w:shd w:val="clear" w:color="auto" w:fill="auto"/>
            <w:noWrap/>
            <w:vAlign w:val="center"/>
          </w:tcPr>
          <w:p w14:paraId="72C39D16" w14:textId="7AFE95AE" w:rsidR="00FC53AA" w:rsidRPr="001554A2" w:rsidRDefault="00FC53AA" w:rsidP="00087FDD">
            <w:pPr>
              <w:jc w:val="center"/>
              <w:rPr>
                <w:rFonts w:eastAsia="Times New Roman" w:cstheme="minorHAnsi"/>
                <w:lang w:val="en-GB" w:eastAsia="sv-SE"/>
              </w:rPr>
            </w:pPr>
            <w:r w:rsidRPr="001554A2">
              <w:rPr>
                <w:rFonts w:ascii="Calibri" w:hAnsi="Calibri" w:cs="Calibri"/>
                <w:color w:val="000000"/>
                <w:lang w:val="en-GB"/>
              </w:rPr>
              <w:t>35 (38.0%)</w:t>
            </w:r>
          </w:p>
        </w:tc>
        <w:tc>
          <w:tcPr>
            <w:tcW w:w="1427" w:type="dxa"/>
            <w:shd w:val="clear" w:color="auto" w:fill="auto"/>
            <w:noWrap/>
            <w:vAlign w:val="center"/>
          </w:tcPr>
          <w:p w14:paraId="556E42FC" w14:textId="13C1376A" w:rsidR="00FC53AA" w:rsidRPr="001554A2" w:rsidRDefault="00FC53AA" w:rsidP="00087FDD">
            <w:pPr>
              <w:jc w:val="center"/>
              <w:rPr>
                <w:rFonts w:eastAsia="Times New Roman" w:cstheme="minorHAnsi"/>
                <w:lang w:val="en-GB" w:eastAsia="sv-SE"/>
              </w:rPr>
            </w:pPr>
            <w:r w:rsidRPr="001554A2">
              <w:rPr>
                <w:rFonts w:ascii="Calibri" w:hAnsi="Calibri" w:cs="Calibri"/>
                <w:color w:val="000000"/>
                <w:lang w:val="en-GB"/>
              </w:rPr>
              <w:t>9 (9.4%)</w:t>
            </w:r>
          </w:p>
        </w:tc>
        <w:tc>
          <w:tcPr>
            <w:tcW w:w="752" w:type="dxa"/>
            <w:shd w:val="clear" w:color="auto" w:fill="auto"/>
            <w:noWrap/>
            <w:vAlign w:val="center"/>
          </w:tcPr>
          <w:p w14:paraId="020CB044" w14:textId="18A787C7" w:rsidR="00FC53AA" w:rsidRPr="001554A2" w:rsidRDefault="00FC53AA" w:rsidP="00087FDD">
            <w:pPr>
              <w:spacing w:after="0" w:line="240" w:lineRule="auto"/>
              <w:rPr>
                <w:rFonts w:eastAsia="Times New Roman" w:cstheme="minorHAnsi"/>
                <w:lang w:val="en-GB" w:eastAsia="sv-SE"/>
              </w:rPr>
            </w:pPr>
            <w:r w:rsidRPr="001554A2">
              <w:rPr>
                <w:rFonts w:eastAsia="Times New Roman" w:cstheme="minorHAnsi"/>
                <w:lang w:val="en-GB" w:eastAsia="sv-SE"/>
              </w:rPr>
              <w:t>&lt;0.001</w:t>
            </w:r>
          </w:p>
        </w:tc>
      </w:tr>
      <w:tr w:rsidR="00FC53AA" w:rsidRPr="001554A2" w14:paraId="28D7A8BC" w14:textId="77777777" w:rsidTr="00E5486C">
        <w:trPr>
          <w:trHeight w:hRule="exact" w:val="340"/>
        </w:trPr>
        <w:tc>
          <w:tcPr>
            <w:tcW w:w="2268" w:type="dxa"/>
            <w:shd w:val="clear" w:color="auto" w:fill="auto"/>
            <w:noWrap/>
            <w:vAlign w:val="center"/>
          </w:tcPr>
          <w:p w14:paraId="3A69C562" w14:textId="50FE4BB7" w:rsidR="00FC53AA" w:rsidRPr="001554A2" w:rsidRDefault="00FC53AA" w:rsidP="00FC53AA">
            <w:pPr>
              <w:spacing w:after="0" w:line="240" w:lineRule="auto"/>
              <w:rPr>
                <w:rFonts w:eastAsia="Times New Roman" w:cstheme="minorHAnsi"/>
                <w:lang w:val="en-GB" w:eastAsia="sv-SE"/>
              </w:rPr>
            </w:pPr>
            <w:r w:rsidRPr="001554A2">
              <w:rPr>
                <w:rFonts w:eastAsia="Times New Roman" w:cstheme="minorHAnsi"/>
                <w:lang w:val="en-GB" w:eastAsia="sv-SE"/>
              </w:rPr>
              <w:t>On NOAC at discharge</w:t>
            </w:r>
          </w:p>
        </w:tc>
        <w:tc>
          <w:tcPr>
            <w:tcW w:w="1960" w:type="dxa"/>
            <w:shd w:val="clear" w:color="auto" w:fill="auto"/>
            <w:noWrap/>
            <w:vAlign w:val="center"/>
          </w:tcPr>
          <w:p w14:paraId="06C61247" w14:textId="68CCDDE4" w:rsidR="00FC53AA" w:rsidRPr="001554A2" w:rsidRDefault="00FC53AA" w:rsidP="00087FDD">
            <w:pPr>
              <w:jc w:val="center"/>
              <w:rPr>
                <w:rFonts w:ascii="Calibri" w:hAnsi="Calibri" w:cs="Calibri"/>
                <w:color w:val="000000"/>
                <w:lang w:val="en-GB"/>
              </w:rPr>
            </w:pPr>
            <w:r w:rsidRPr="001554A2">
              <w:rPr>
                <w:rFonts w:ascii="Calibri" w:hAnsi="Calibri" w:cs="Calibri"/>
                <w:color w:val="000000"/>
                <w:lang w:val="en-GB"/>
              </w:rPr>
              <w:t>33 (17.1%)</w:t>
            </w:r>
          </w:p>
        </w:tc>
        <w:tc>
          <w:tcPr>
            <w:tcW w:w="1442" w:type="dxa"/>
            <w:shd w:val="clear" w:color="auto" w:fill="auto"/>
            <w:noWrap/>
            <w:vAlign w:val="center"/>
          </w:tcPr>
          <w:p w14:paraId="77B7E0D1" w14:textId="102CE6A2" w:rsidR="00FC53AA" w:rsidRPr="001554A2" w:rsidRDefault="00FC53AA" w:rsidP="00087FDD">
            <w:pPr>
              <w:jc w:val="center"/>
              <w:rPr>
                <w:rFonts w:ascii="Calibri" w:hAnsi="Calibri" w:cs="Calibri"/>
                <w:color w:val="000000"/>
                <w:lang w:val="en-GB"/>
              </w:rPr>
            </w:pPr>
            <w:r w:rsidRPr="001554A2">
              <w:rPr>
                <w:rFonts w:ascii="Calibri" w:hAnsi="Calibri" w:cs="Calibri"/>
                <w:color w:val="000000"/>
                <w:lang w:val="en-GB"/>
              </w:rPr>
              <w:t>30 (33.3%)</w:t>
            </w:r>
          </w:p>
        </w:tc>
        <w:tc>
          <w:tcPr>
            <w:tcW w:w="1427" w:type="dxa"/>
            <w:shd w:val="clear" w:color="auto" w:fill="auto"/>
            <w:noWrap/>
            <w:vAlign w:val="center"/>
          </w:tcPr>
          <w:p w14:paraId="6438A683" w14:textId="75C2A21C" w:rsidR="00FC53AA" w:rsidRPr="001554A2" w:rsidRDefault="00FC53AA" w:rsidP="00087FDD">
            <w:pPr>
              <w:jc w:val="center"/>
              <w:rPr>
                <w:rFonts w:ascii="Calibri" w:hAnsi="Calibri" w:cs="Calibri"/>
                <w:color w:val="000000"/>
                <w:lang w:val="en-GB"/>
              </w:rPr>
            </w:pPr>
            <w:r w:rsidRPr="001554A2">
              <w:rPr>
                <w:rFonts w:ascii="Calibri" w:hAnsi="Calibri" w:cs="Calibri"/>
                <w:color w:val="000000"/>
                <w:lang w:val="en-GB"/>
              </w:rPr>
              <w:t>3 (2.8%)</w:t>
            </w:r>
          </w:p>
        </w:tc>
        <w:tc>
          <w:tcPr>
            <w:tcW w:w="752" w:type="dxa"/>
            <w:shd w:val="clear" w:color="auto" w:fill="auto"/>
            <w:noWrap/>
            <w:vAlign w:val="center"/>
          </w:tcPr>
          <w:p w14:paraId="6C58E1B4" w14:textId="6E10993C" w:rsidR="00FC53AA" w:rsidRPr="001554A2" w:rsidRDefault="00FC53AA" w:rsidP="00087FDD">
            <w:pPr>
              <w:spacing w:after="0" w:line="240" w:lineRule="auto"/>
              <w:rPr>
                <w:rFonts w:eastAsia="Times New Roman" w:cstheme="minorHAnsi"/>
                <w:lang w:val="en-GB" w:eastAsia="sv-SE"/>
              </w:rPr>
            </w:pPr>
            <w:r w:rsidRPr="001554A2">
              <w:rPr>
                <w:rFonts w:eastAsia="Times New Roman" w:cstheme="minorHAnsi"/>
                <w:lang w:val="en-GB" w:eastAsia="sv-SE"/>
              </w:rPr>
              <w:t>&lt;0.001</w:t>
            </w:r>
          </w:p>
        </w:tc>
      </w:tr>
      <w:tr w:rsidR="00FC53AA" w:rsidRPr="001554A2" w14:paraId="7C62D6B8" w14:textId="77777777" w:rsidTr="00FC53AA">
        <w:trPr>
          <w:trHeight w:val="340"/>
        </w:trPr>
        <w:tc>
          <w:tcPr>
            <w:tcW w:w="2268" w:type="dxa"/>
            <w:shd w:val="clear" w:color="auto" w:fill="auto"/>
            <w:noWrap/>
            <w:vAlign w:val="bottom"/>
            <w:hideMark/>
          </w:tcPr>
          <w:p w14:paraId="36DE9719" w14:textId="77777777" w:rsidR="00FC53AA" w:rsidRPr="001554A2" w:rsidRDefault="00FC53AA" w:rsidP="00DF43A7">
            <w:pPr>
              <w:spacing w:after="0" w:line="240" w:lineRule="auto"/>
              <w:rPr>
                <w:rFonts w:eastAsia="Times New Roman" w:cstheme="minorHAnsi"/>
                <w:lang w:val="en-GB" w:eastAsia="sv-SE"/>
              </w:rPr>
            </w:pPr>
            <w:r w:rsidRPr="001554A2">
              <w:rPr>
                <w:rFonts w:eastAsia="Times New Roman" w:cstheme="minorHAnsi"/>
                <w:lang w:val="en-GB" w:eastAsia="sv-SE"/>
              </w:rPr>
              <w:t>Consciousness</w:t>
            </w:r>
          </w:p>
        </w:tc>
        <w:tc>
          <w:tcPr>
            <w:tcW w:w="1960" w:type="dxa"/>
            <w:shd w:val="clear" w:color="auto" w:fill="auto"/>
            <w:noWrap/>
            <w:vAlign w:val="bottom"/>
            <w:hideMark/>
          </w:tcPr>
          <w:p w14:paraId="14577100" w14:textId="77777777" w:rsidR="00FC53AA" w:rsidRPr="001554A2" w:rsidRDefault="00FC53AA" w:rsidP="00DF43A7">
            <w:pPr>
              <w:spacing w:after="0" w:line="240" w:lineRule="auto"/>
              <w:jc w:val="center"/>
              <w:rPr>
                <w:rFonts w:eastAsia="Times New Roman" w:cstheme="minorHAnsi"/>
                <w:lang w:val="en-GB" w:eastAsia="sv-SE"/>
              </w:rPr>
            </w:pPr>
          </w:p>
        </w:tc>
        <w:tc>
          <w:tcPr>
            <w:tcW w:w="1442" w:type="dxa"/>
            <w:shd w:val="clear" w:color="auto" w:fill="auto"/>
            <w:noWrap/>
            <w:vAlign w:val="bottom"/>
            <w:hideMark/>
          </w:tcPr>
          <w:p w14:paraId="7996DB72" w14:textId="77777777" w:rsidR="00FC53AA" w:rsidRPr="001554A2" w:rsidRDefault="00FC53AA" w:rsidP="00DF43A7">
            <w:pPr>
              <w:spacing w:after="0" w:line="240" w:lineRule="auto"/>
              <w:jc w:val="center"/>
              <w:rPr>
                <w:rFonts w:eastAsia="Times New Roman" w:cstheme="minorHAnsi"/>
                <w:lang w:val="en-GB" w:eastAsia="sv-SE"/>
              </w:rPr>
            </w:pPr>
          </w:p>
        </w:tc>
        <w:tc>
          <w:tcPr>
            <w:tcW w:w="1427" w:type="dxa"/>
            <w:shd w:val="clear" w:color="auto" w:fill="auto"/>
            <w:noWrap/>
            <w:vAlign w:val="bottom"/>
            <w:hideMark/>
          </w:tcPr>
          <w:p w14:paraId="2B6DAB70" w14:textId="77777777" w:rsidR="00FC53AA" w:rsidRPr="001554A2" w:rsidRDefault="00FC53AA" w:rsidP="00DF43A7">
            <w:pPr>
              <w:spacing w:after="0" w:line="240" w:lineRule="auto"/>
              <w:jc w:val="center"/>
              <w:rPr>
                <w:rFonts w:eastAsia="Times New Roman" w:cstheme="minorHAnsi"/>
                <w:lang w:val="en-GB" w:eastAsia="sv-SE"/>
              </w:rPr>
            </w:pPr>
          </w:p>
        </w:tc>
        <w:tc>
          <w:tcPr>
            <w:tcW w:w="752" w:type="dxa"/>
            <w:shd w:val="clear" w:color="auto" w:fill="auto"/>
            <w:noWrap/>
            <w:vAlign w:val="bottom"/>
            <w:hideMark/>
          </w:tcPr>
          <w:p w14:paraId="2956A774" w14:textId="77777777" w:rsidR="00FC53AA" w:rsidRPr="001554A2" w:rsidRDefault="00FC53AA" w:rsidP="00DF43A7">
            <w:pPr>
              <w:spacing w:after="0" w:line="240" w:lineRule="auto"/>
              <w:jc w:val="center"/>
              <w:rPr>
                <w:rFonts w:eastAsia="Times New Roman" w:cstheme="minorHAnsi"/>
                <w:lang w:val="en-GB" w:eastAsia="sv-SE"/>
              </w:rPr>
            </w:pPr>
          </w:p>
        </w:tc>
      </w:tr>
      <w:tr w:rsidR="00FC53AA" w:rsidRPr="001554A2" w14:paraId="66E4CCCF" w14:textId="77777777" w:rsidTr="00FC53AA">
        <w:trPr>
          <w:trHeight w:val="340"/>
        </w:trPr>
        <w:tc>
          <w:tcPr>
            <w:tcW w:w="2268" w:type="dxa"/>
            <w:shd w:val="clear" w:color="auto" w:fill="auto"/>
            <w:noWrap/>
            <w:vAlign w:val="bottom"/>
            <w:hideMark/>
          </w:tcPr>
          <w:p w14:paraId="76D438EB" w14:textId="1EBD580B" w:rsidR="00FC53AA" w:rsidRPr="001554A2" w:rsidRDefault="00FC53AA" w:rsidP="00DF43A7">
            <w:pPr>
              <w:spacing w:after="0" w:line="240" w:lineRule="auto"/>
              <w:rPr>
                <w:rFonts w:eastAsia="Times New Roman" w:cstheme="minorHAnsi"/>
                <w:lang w:val="en-GB" w:eastAsia="sv-SE"/>
              </w:rPr>
            </w:pPr>
            <w:r w:rsidRPr="001554A2">
              <w:rPr>
                <w:rFonts w:eastAsia="Times New Roman" w:cstheme="minorHAnsi"/>
                <w:lang w:val="en-GB" w:eastAsia="sv-SE"/>
              </w:rPr>
              <w:t xml:space="preserve">    Unknown</w:t>
            </w:r>
          </w:p>
        </w:tc>
        <w:tc>
          <w:tcPr>
            <w:tcW w:w="1960" w:type="dxa"/>
            <w:shd w:val="clear" w:color="auto" w:fill="auto"/>
            <w:noWrap/>
            <w:vAlign w:val="bottom"/>
            <w:hideMark/>
          </w:tcPr>
          <w:p w14:paraId="469874C0" w14:textId="3F6E80AB" w:rsidR="00FC53AA" w:rsidRPr="001554A2" w:rsidRDefault="00FC53AA" w:rsidP="00DF43A7">
            <w:pPr>
              <w:spacing w:after="0" w:line="240" w:lineRule="auto"/>
              <w:jc w:val="center"/>
              <w:rPr>
                <w:rFonts w:eastAsia="Times New Roman" w:cstheme="minorHAnsi"/>
                <w:lang w:val="en-GB" w:eastAsia="sv-SE"/>
              </w:rPr>
            </w:pPr>
            <w:r w:rsidRPr="001554A2">
              <w:rPr>
                <w:rFonts w:eastAsia="Times New Roman" w:cstheme="minorHAnsi"/>
                <w:lang w:val="en-GB" w:eastAsia="sv-SE"/>
              </w:rPr>
              <w:t>11 (4.7%)</w:t>
            </w:r>
          </w:p>
        </w:tc>
        <w:tc>
          <w:tcPr>
            <w:tcW w:w="1442" w:type="dxa"/>
            <w:shd w:val="clear" w:color="auto" w:fill="auto"/>
            <w:noWrap/>
            <w:vAlign w:val="bottom"/>
            <w:hideMark/>
          </w:tcPr>
          <w:p w14:paraId="61C3BA72" w14:textId="0FE8899A" w:rsidR="00FC53AA" w:rsidRPr="001554A2" w:rsidRDefault="00FC53AA" w:rsidP="00DF43A7">
            <w:pPr>
              <w:spacing w:after="0" w:line="240" w:lineRule="auto"/>
              <w:jc w:val="center"/>
              <w:rPr>
                <w:rFonts w:eastAsia="Times New Roman" w:cstheme="minorHAnsi"/>
                <w:lang w:val="en-GB" w:eastAsia="sv-SE"/>
              </w:rPr>
            </w:pPr>
            <w:r w:rsidRPr="001554A2">
              <w:rPr>
                <w:rFonts w:eastAsia="Times New Roman" w:cstheme="minorHAnsi"/>
                <w:lang w:val="en-GB" w:eastAsia="sv-SE"/>
              </w:rPr>
              <w:t>8 (6.5%)</w:t>
            </w:r>
          </w:p>
        </w:tc>
        <w:tc>
          <w:tcPr>
            <w:tcW w:w="1427" w:type="dxa"/>
            <w:shd w:val="clear" w:color="auto" w:fill="auto"/>
            <w:noWrap/>
            <w:vAlign w:val="bottom"/>
            <w:hideMark/>
          </w:tcPr>
          <w:p w14:paraId="2CD4994E" w14:textId="2BDCD4B0" w:rsidR="00FC53AA" w:rsidRPr="001554A2" w:rsidRDefault="00FC53AA" w:rsidP="00DF43A7">
            <w:pPr>
              <w:spacing w:after="0" w:line="240" w:lineRule="auto"/>
              <w:jc w:val="center"/>
              <w:rPr>
                <w:rFonts w:eastAsia="Times New Roman" w:cstheme="minorHAnsi"/>
                <w:lang w:val="en-GB" w:eastAsia="sv-SE"/>
              </w:rPr>
            </w:pPr>
            <w:r w:rsidRPr="001554A2">
              <w:rPr>
                <w:rFonts w:eastAsia="Times New Roman" w:cstheme="minorHAnsi"/>
                <w:lang w:val="en-GB" w:eastAsia="sv-SE"/>
              </w:rPr>
              <w:t>3 (2.7%)</w:t>
            </w:r>
          </w:p>
        </w:tc>
        <w:tc>
          <w:tcPr>
            <w:tcW w:w="752" w:type="dxa"/>
            <w:shd w:val="clear" w:color="auto" w:fill="auto"/>
            <w:noWrap/>
            <w:vAlign w:val="bottom"/>
            <w:hideMark/>
          </w:tcPr>
          <w:p w14:paraId="730A22C5" w14:textId="77777777" w:rsidR="00FC53AA" w:rsidRPr="001554A2" w:rsidRDefault="00FC53AA" w:rsidP="00DF43A7">
            <w:pPr>
              <w:spacing w:after="0" w:line="240" w:lineRule="auto"/>
              <w:jc w:val="center"/>
              <w:rPr>
                <w:rFonts w:eastAsia="Times New Roman" w:cstheme="minorHAnsi"/>
                <w:lang w:val="en-GB" w:eastAsia="sv-SE"/>
              </w:rPr>
            </w:pPr>
            <w:r w:rsidRPr="001554A2">
              <w:rPr>
                <w:rFonts w:eastAsia="Times New Roman" w:cstheme="minorHAnsi"/>
                <w:lang w:val="en-GB" w:eastAsia="sv-SE"/>
              </w:rPr>
              <w:t>0.198</w:t>
            </w:r>
          </w:p>
        </w:tc>
      </w:tr>
      <w:tr w:rsidR="00FC53AA" w:rsidRPr="001554A2" w14:paraId="5F3EF15D" w14:textId="77777777" w:rsidTr="00FC53AA">
        <w:trPr>
          <w:trHeight w:val="340"/>
        </w:trPr>
        <w:tc>
          <w:tcPr>
            <w:tcW w:w="2268" w:type="dxa"/>
            <w:shd w:val="clear" w:color="auto" w:fill="auto"/>
            <w:noWrap/>
            <w:vAlign w:val="bottom"/>
            <w:hideMark/>
          </w:tcPr>
          <w:p w14:paraId="72921B1B" w14:textId="40D06187" w:rsidR="00FC53AA" w:rsidRPr="001554A2" w:rsidRDefault="00FC53AA" w:rsidP="00DF43A7">
            <w:pPr>
              <w:spacing w:after="0" w:line="240" w:lineRule="auto"/>
              <w:rPr>
                <w:rFonts w:eastAsia="Times New Roman" w:cstheme="minorHAnsi"/>
                <w:lang w:val="en-GB" w:eastAsia="sv-SE"/>
              </w:rPr>
            </w:pPr>
            <w:r w:rsidRPr="001554A2">
              <w:rPr>
                <w:rFonts w:eastAsia="Times New Roman" w:cstheme="minorHAnsi"/>
                <w:lang w:val="en-GB" w:eastAsia="sv-SE"/>
              </w:rPr>
              <w:t xml:space="preserve">    Unconscious</w:t>
            </w:r>
          </w:p>
        </w:tc>
        <w:tc>
          <w:tcPr>
            <w:tcW w:w="1960" w:type="dxa"/>
            <w:shd w:val="clear" w:color="auto" w:fill="auto"/>
            <w:noWrap/>
            <w:vAlign w:val="bottom"/>
            <w:hideMark/>
          </w:tcPr>
          <w:p w14:paraId="6A26C8F3" w14:textId="6D5CC8C4" w:rsidR="00FC53AA" w:rsidRPr="001554A2" w:rsidRDefault="00FC53AA" w:rsidP="00DF43A7">
            <w:pPr>
              <w:spacing w:after="0" w:line="240" w:lineRule="auto"/>
              <w:jc w:val="center"/>
              <w:rPr>
                <w:rFonts w:eastAsia="Times New Roman" w:cstheme="minorHAnsi"/>
                <w:lang w:val="en-GB" w:eastAsia="sv-SE"/>
              </w:rPr>
            </w:pPr>
            <w:r w:rsidRPr="001554A2">
              <w:rPr>
                <w:rFonts w:eastAsia="Times New Roman" w:cstheme="minorHAnsi"/>
                <w:lang w:val="en-GB" w:eastAsia="sv-SE"/>
              </w:rPr>
              <w:t>12 (5.1%)</w:t>
            </w:r>
          </w:p>
        </w:tc>
        <w:tc>
          <w:tcPr>
            <w:tcW w:w="1442" w:type="dxa"/>
            <w:shd w:val="clear" w:color="auto" w:fill="auto"/>
            <w:noWrap/>
            <w:vAlign w:val="bottom"/>
            <w:hideMark/>
          </w:tcPr>
          <w:p w14:paraId="6CF81314" w14:textId="59978D0A" w:rsidR="00FC53AA" w:rsidRPr="001554A2" w:rsidRDefault="00FC53AA" w:rsidP="00DF43A7">
            <w:pPr>
              <w:spacing w:after="0" w:line="240" w:lineRule="auto"/>
              <w:jc w:val="center"/>
              <w:rPr>
                <w:rFonts w:eastAsia="Times New Roman" w:cstheme="minorHAnsi"/>
                <w:lang w:val="en-GB" w:eastAsia="sv-SE"/>
              </w:rPr>
            </w:pPr>
            <w:r w:rsidRPr="001554A2">
              <w:rPr>
                <w:rFonts w:eastAsia="Times New Roman" w:cstheme="minorHAnsi"/>
                <w:lang w:val="en-GB" w:eastAsia="sv-SE"/>
              </w:rPr>
              <w:t>8 (6.5%)</w:t>
            </w:r>
          </w:p>
        </w:tc>
        <w:tc>
          <w:tcPr>
            <w:tcW w:w="1427" w:type="dxa"/>
            <w:shd w:val="clear" w:color="auto" w:fill="auto"/>
            <w:noWrap/>
            <w:vAlign w:val="bottom"/>
            <w:hideMark/>
          </w:tcPr>
          <w:p w14:paraId="0400C953" w14:textId="02D7ED23" w:rsidR="00FC53AA" w:rsidRPr="001554A2" w:rsidRDefault="00FC53AA" w:rsidP="00DF43A7">
            <w:pPr>
              <w:spacing w:after="0" w:line="240" w:lineRule="auto"/>
              <w:jc w:val="center"/>
              <w:rPr>
                <w:rFonts w:eastAsia="Times New Roman" w:cstheme="minorHAnsi"/>
                <w:lang w:val="en-GB" w:eastAsia="sv-SE"/>
              </w:rPr>
            </w:pPr>
            <w:r w:rsidRPr="001554A2">
              <w:rPr>
                <w:rFonts w:eastAsia="Times New Roman" w:cstheme="minorHAnsi"/>
                <w:lang w:val="en-GB" w:eastAsia="sv-SE"/>
              </w:rPr>
              <w:t>4 (3.6%)</w:t>
            </w:r>
          </w:p>
        </w:tc>
        <w:tc>
          <w:tcPr>
            <w:tcW w:w="752" w:type="dxa"/>
            <w:shd w:val="clear" w:color="auto" w:fill="auto"/>
            <w:noWrap/>
            <w:vAlign w:val="bottom"/>
            <w:hideMark/>
          </w:tcPr>
          <w:p w14:paraId="2D382DBA" w14:textId="77777777" w:rsidR="00FC53AA" w:rsidRPr="001554A2" w:rsidRDefault="00FC53AA" w:rsidP="00DF43A7">
            <w:pPr>
              <w:spacing w:after="0" w:line="240" w:lineRule="auto"/>
              <w:jc w:val="center"/>
              <w:rPr>
                <w:rFonts w:eastAsia="Times New Roman" w:cstheme="minorHAnsi"/>
                <w:lang w:val="en-GB" w:eastAsia="sv-SE"/>
              </w:rPr>
            </w:pPr>
          </w:p>
        </w:tc>
      </w:tr>
      <w:tr w:rsidR="00FC53AA" w:rsidRPr="001554A2" w14:paraId="6F76EC98" w14:textId="77777777" w:rsidTr="00FC53AA">
        <w:trPr>
          <w:trHeight w:val="340"/>
        </w:trPr>
        <w:tc>
          <w:tcPr>
            <w:tcW w:w="2268" w:type="dxa"/>
            <w:shd w:val="clear" w:color="auto" w:fill="auto"/>
            <w:noWrap/>
            <w:vAlign w:val="bottom"/>
            <w:hideMark/>
          </w:tcPr>
          <w:p w14:paraId="0CBE70DA" w14:textId="55DD44A5" w:rsidR="00FC53AA" w:rsidRPr="001554A2" w:rsidRDefault="00FC53AA" w:rsidP="00DF43A7">
            <w:pPr>
              <w:spacing w:after="0" w:line="240" w:lineRule="auto"/>
              <w:rPr>
                <w:rFonts w:eastAsia="Times New Roman" w:cstheme="minorHAnsi"/>
                <w:lang w:val="en-GB" w:eastAsia="sv-SE"/>
              </w:rPr>
            </w:pPr>
            <w:r w:rsidRPr="001554A2">
              <w:rPr>
                <w:rFonts w:eastAsia="Times New Roman" w:cstheme="minorHAnsi"/>
                <w:lang w:val="en-GB" w:eastAsia="sv-SE"/>
              </w:rPr>
              <w:t xml:space="preserve">    Decreased</w:t>
            </w:r>
          </w:p>
        </w:tc>
        <w:tc>
          <w:tcPr>
            <w:tcW w:w="1960" w:type="dxa"/>
            <w:shd w:val="clear" w:color="auto" w:fill="auto"/>
            <w:noWrap/>
            <w:vAlign w:val="bottom"/>
            <w:hideMark/>
          </w:tcPr>
          <w:p w14:paraId="00FC1C89" w14:textId="11551C02" w:rsidR="00FC53AA" w:rsidRPr="001554A2" w:rsidRDefault="00FC53AA" w:rsidP="00DF43A7">
            <w:pPr>
              <w:spacing w:after="0" w:line="240" w:lineRule="auto"/>
              <w:jc w:val="center"/>
              <w:rPr>
                <w:rFonts w:eastAsia="Times New Roman" w:cstheme="minorHAnsi"/>
                <w:lang w:val="en-GB" w:eastAsia="sv-SE"/>
              </w:rPr>
            </w:pPr>
            <w:r w:rsidRPr="001554A2">
              <w:rPr>
                <w:rFonts w:eastAsia="Times New Roman" w:cstheme="minorHAnsi"/>
                <w:lang w:val="en-GB" w:eastAsia="sv-SE"/>
              </w:rPr>
              <w:t>19 (8.1%)</w:t>
            </w:r>
          </w:p>
        </w:tc>
        <w:tc>
          <w:tcPr>
            <w:tcW w:w="1442" w:type="dxa"/>
            <w:shd w:val="clear" w:color="auto" w:fill="auto"/>
            <w:noWrap/>
            <w:vAlign w:val="bottom"/>
            <w:hideMark/>
          </w:tcPr>
          <w:p w14:paraId="62DF763B" w14:textId="3132E53D" w:rsidR="00FC53AA" w:rsidRPr="001554A2" w:rsidRDefault="00FC53AA" w:rsidP="00DF43A7">
            <w:pPr>
              <w:spacing w:after="0" w:line="240" w:lineRule="auto"/>
              <w:jc w:val="center"/>
              <w:rPr>
                <w:rFonts w:eastAsia="Times New Roman" w:cstheme="minorHAnsi"/>
                <w:lang w:val="en-GB" w:eastAsia="sv-SE"/>
              </w:rPr>
            </w:pPr>
            <w:r w:rsidRPr="001554A2">
              <w:rPr>
                <w:rFonts w:eastAsia="Times New Roman" w:cstheme="minorHAnsi"/>
                <w:lang w:val="en-GB" w:eastAsia="sv-SE"/>
              </w:rPr>
              <w:t>7 (5.7%)</w:t>
            </w:r>
          </w:p>
        </w:tc>
        <w:tc>
          <w:tcPr>
            <w:tcW w:w="1427" w:type="dxa"/>
            <w:shd w:val="clear" w:color="auto" w:fill="auto"/>
            <w:noWrap/>
            <w:vAlign w:val="bottom"/>
            <w:hideMark/>
          </w:tcPr>
          <w:p w14:paraId="31C793B2" w14:textId="41FC04BF" w:rsidR="00FC53AA" w:rsidRPr="001554A2" w:rsidRDefault="00FC53AA" w:rsidP="00DF43A7">
            <w:pPr>
              <w:spacing w:after="0" w:line="240" w:lineRule="auto"/>
              <w:jc w:val="center"/>
              <w:rPr>
                <w:rFonts w:eastAsia="Times New Roman" w:cstheme="minorHAnsi"/>
                <w:lang w:val="en-GB" w:eastAsia="sv-SE"/>
              </w:rPr>
            </w:pPr>
            <w:r w:rsidRPr="001554A2">
              <w:rPr>
                <w:rFonts w:eastAsia="Times New Roman" w:cstheme="minorHAnsi"/>
                <w:lang w:val="en-GB" w:eastAsia="sv-SE"/>
              </w:rPr>
              <w:t>12 (10.7%)</w:t>
            </w:r>
          </w:p>
        </w:tc>
        <w:tc>
          <w:tcPr>
            <w:tcW w:w="752" w:type="dxa"/>
            <w:shd w:val="clear" w:color="auto" w:fill="auto"/>
            <w:noWrap/>
            <w:vAlign w:val="bottom"/>
            <w:hideMark/>
          </w:tcPr>
          <w:p w14:paraId="5079E5EF" w14:textId="77777777" w:rsidR="00FC53AA" w:rsidRPr="001554A2" w:rsidRDefault="00FC53AA" w:rsidP="00DF43A7">
            <w:pPr>
              <w:spacing w:after="0" w:line="240" w:lineRule="auto"/>
              <w:jc w:val="center"/>
              <w:rPr>
                <w:rFonts w:eastAsia="Times New Roman" w:cstheme="minorHAnsi"/>
                <w:lang w:val="en-GB" w:eastAsia="sv-SE"/>
              </w:rPr>
            </w:pPr>
          </w:p>
        </w:tc>
      </w:tr>
      <w:tr w:rsidR="00FC53AA" w:rsidRPr="001554A2" w14:paraId="608C3EC1" w14:textId="77777777" w:rsidTr="00FC53AA">
        <w:trPr>
          <w:trHeight w:val="340"/>
        </w:trPr>
        <w:tc>
          <w:tcPr>
            <w:tcW w:w="2268" w:type="dxa"/>
            <w:shd w:val="clear" w:color="auto" w:fill="auto"/>
            <w:noWrap/>
            <w:vAlign w:val="bottom"/>
            <w:hideMark/>
          </w:tcPr>
          <w:p w14:paraId="405F7D34" w14:textId="56D2669E" w:rsidR="00FC53AA" w:rsidRPr="001554A2" w:rsidRDefault="00FC53AA" w:rsidP="00DF43A7">
            <w:pPr>
              <w:spacing w:after="0" w:line="240" w:lineRule="auto"/>
              <w:rPr>
                <w:rFonts w:eastAsia="Times New Roman" w:cstheme="minorHAnsi"/>
                <w:lang w:val="en-GB" w:eastAsia="sv-SE"/>
              </w:rPr>
            </w:pPr>
            <w:r w:rsidRPr="001554A2">
              <w:rPr>
                <w:rFonts w:eastAsia="Times New Roman" w:cstheme="minorHAnsi"/>
                <w:lang w:val="en-GB" w:eastAsia="sv-SE"/>
              </w:rPr>
              <w:t xml:space="preserve">    Awake</w:t>
            </w:r>
          </w:p>
        </w:tc>
        <w:tc>
          <w:tcPr>
            <w:tcW w:w="1960" w:type="dxa"/>
            <w:shd w:val="clear" w:color="auto" w:fill="auto"/>
            <w:noWrap/>
            <w:vAlign w:val="bottom"/>
            <w:hideMark/>
          </w:tcPr>
          <w:p w14:paraId="2A5302A4" w14:textId="78CD7450" w:rsidR="00FC53AA" w:rsidRPr="001554A2" w:rsidRDefault="00FC53AA" w:rsidP="00DF43A7">
            <w:pPr>
              <w:spacing w:after="0" w:line="240" w:lineRule="auto"/>
              <w:jc w:val="center"/>
              <w:rPr>
                <w:rFonts w:eastAsia="Times New Roman" w:cstheme="minorHAnsi"/>
                <w:lang w:val="en-GB" w:eastAsia="sv-SE"/>
              </w:rPr>
            </w:pPr>
            <w:r w:rsidRPr="001554A2">
              <w:rPr>
                <w:rFonts w:eastAsia="Times New Roman" w:cstheme="minorHAnsi"/>
                <w:lang w:val="en-GB" w:eastAsia="sv-SE"/>
              </w:rPr>
              <w:t>193 (82.1%)</w:t>
            </w:r>
          </w:p>
        </w:tc>
        <w:tc>
          <w:tcPr>
            <w:tcW w:w="1442" w:type="dxa"/>
            <w:shd w:val="clear" w:color="auto" w:fill="auto"/>
            <w:noWrap/>
            <w:vAlign w:val="bottom"/>
            <w:hideMark/>
          </w:tcPr>
          <w:p w14:paraId="4D9923BF" w14:textId="3937A748" w:rsidR="00FC53AA" w:rsidRPr="001554A2" w:rsidRDefault="00FC53AA" w:rsidP="00DF43A7">
            <w:pPr>
              <w:spacing w:after="0" w:line="240" w:lineRule="auto"/>
              <w:jc w:val="center"/>
              <w:rPr>
                <w:rFonts w:eastAsia="Times New Roman" w:cstheme="minorHAnsi"/>
                <w:lang w:val="en-GB" w:eastAsia="sv-SE"/>
              </w:rPr>
            </w:pPr>
            <w:r w:rsidRPr="001554A2">
              <w:rPr>
                <w:rFonts w:eastAsia="Times New Roman" w:cstheme="minorHAnsi"/>
                <w:lang w:val="en-GB" w:eastAsia="sv-SE"/>
              </w:rPr>
              <w:t>100 (81.3%)</w:t>
            </w:r>
          </w:p>
        </w:tc>
        <w:tc>
          <w:tcPr>
            <w:tcW w:w="1427" w:type="dxa"/>
            <w:shd w:val="clear" w:color="auto" w:fill="auto"/>
            <w:noWrap/>
            <w:vAlign w:val="bottom"/>
            <w:hideMark/>
          </w:tcPr>
          <w:p w14:paraId="06FD2BE2" w14:textId="1273CD3E" w:rsidR="00FC53AA" w:rsidRPr="001554A2" w:rsidRDefault="00FC53AA" w:rsidP="00DF43A7">
            <w:pPr>
              <w:spacing w:after="0" w:line="240" w:lineRule="auto"/>
              <w:jc w:val="center"/>
              <w:rPr>
                <w:rFonts w:eastAsia="Times New Roman" w:cstheme="minorHAnsi"/>
                <w:lang w:val="en-GB" w:eastAsia="sv-SE"/>
              </w:rPr>
            </w:pPr>
            <w:r w:rsidRPr="001554A2">
              <w:rPr>
                <w:rFonts w:eastAsia="Times New Roman" w:cstheme="minorHAnsi"/>
                <w:lang w:val="en-GB" w:eastAsia="sv-SE"/>
              </w:rPr>
              <w:t>93 (83.0%)</w:t>
            </w:r>
          </w:p>
        </w:tc>
        <w:tc>
          <w:tcPr>
            <w:tcW w:w="752" w:type="dxa"/>
            <w:shd w:val="clear" w:color="auto" w:fill="auto"/>
            <w:noWrap/>
            <w:vAlign w:val="bottom"/>
            <w:hideMark/>
          </w:tcPr>
          <w:p w14:paraId="39893A3E" w14:textId="48A244AC" w:rsidR="00FC53AA" w:rsidRPr="001554A2" w:rsidRDefault="00FC53AA" w:rsidP="00DF43A7">
            <w:pPr>
              <w:spacing w:after="0" w:line="240" w:lineRule="auto"/>
              <w:jc w:val="center"/>
              <w:rPr>
                <w:rFonts w:eastAsia="Times New Roman" w:cstheme="minorHAnsi"/>
                <w:lang w:val="en-GB" w:eastAsia="sv-SE"/>
              </w:rPr>
            </w:pPr>
          </w:p>
        </w:tc>
      </w:tr>
    </w:tbl>
    <w:p w14:paraId="0D85D96C" w14:textId="77777777" w:rsidR="00DF43A7" w:rsidRPr="001554A2" w:rsidRDefault="00DF43A7">
      <w:pPr>
        <w:rPr>
          <w:lang w:val="en-GB"/>
        </w:rPr>
      </w:pPr>
    </w:p>
    <w:p w14:paraId="0036B103" w14:textId="05F19E83" w:rsidR="0096511C" w:rsidRPr="001554A2" w:rsidRDefault="00DF43A7" w:rsidP="0096511C">
      <w:pPr>
        <w:spacing w:line="360" w:lineRule="auto"/>
        <w:rPr>
          <w:lang w:val="en-GB"/>
        </w:rPr>
      </w:pPr>
      <w:proofErr w:type="spellStart"/>
      <w:r w:rsidRPr="001554A2">
        <w:rPr>
          <w:b/>
          <w:lang w:val="en-GB"/>
        </w:rPr>
        <w:t>eTable</w:t>
      </w:r>
      <w:proofErr w:type="spellEnd"/>
      <w:r w:rsidRPr="001554A2">
        <w:rPr>
          <w:b/>
          <w:lang w:val="en-GB"/>
        </w:rPr>
        <w:t xml:space="preserve"> </w:t>
      </w:r>
      <w:r w:rsidR="00972E40" w:rsidRPr="001554A2">
        <w:rPr>
          <w:b/>
          <w:lang w:val="en-GB"/>
        </w:rPr>
        <w:t>6</w:t>
      </w:r>
      <w:r w:rsidR="00F63ADF" w:rsidRPr="001554A2">
        <w:rPr>
          <w:lang w:val="en-GB"/>
        </w:rPr>
        <w:t>:</w:t>
      </w:r>
      <w:r w:rsidRPr="001554A2">
        <w:rPr>
          <w:lang w:val="en-GB"/>
        </w:rPr>
        <w:t xml:space="preserve"> </w:t>
      </w:r>
      <w:r w:rsidR="0096511C" w:rsidRPr="001554A2">
        <w:rPr>
          <w:lang w:val="en-GB"/>
        </w:rPr>
        <w:t xml:space="preserve">A comparison between stroke patients presenting with or without atrial fibrillation.  </w:t>
      </w:r>
      <w:r w:rsidR="00602C7D" w:rsidRPr="001554A2">
        <w:rPr>
          <w:lang w:val="en-GB"/>
        </w:rPr>
        <w:t>TIA=Transient Ischemic Attack</w:t>
      </w:r>
      <w:r w:rsidR="00F63ADF" w:rsidRPr="001554A2">
        <w:rPr>
          <w:lang w:val="en-GB"/>
        </w:rPr>
        <w:t xml:space="preserve">. </w:t>
      </w:r>
      <w:r w:rsidR="00602C7D" w:rsidRPr="001554A2">
        <w:rPr>
          <w:rFonts w:cs="Arial"/>
          <w:bCs/>
          <w:lang w:val="en-GB"/>
        </w:rPr>
        <w:t xml:space="preserve">ASA= </w:t>
      </w:r>
      <w:r w:rsidR="00602C7D" w:rsidRPr="001554A2">
        <w:rPr>
          <w:lang w:val="en-GB"/>
        </w:rPr>
        <w:t>acetylsalicylic</w:t>
      </w:r>
      <w:r w:rsidR="00602C7D" w:rsidRPr="001554A2">
        <w:rPr>
          <w:rFonts w:cs="Arial"/>
          <w:bCs/>
          <w:lang w:val="en-GB"/>
        </w:rPr>
        <w:t xml:space="preserve"> acid</w:t>
      </w:r>
      <w:r w:rsidR="00F63ADF" w:rsidRPr="001554A2">
        <w:rPr>
          <w:lang w:val="en-GB"/>
        </w:rPr>
        <w:t xml:space="preserve">. </w:t>
      </w:r>
      <w:r w:rsidR="0096511C" w:rsidRPr="001554A2">
        <w:rPr>
          <w:lang w:val="en-GB"/>
        </w:rPr>
        <w:t>(N)OAC=(New) Oral Anticoagulation.</w:t>
      </w:r>
    </w:p>
    <w:p w14:paraId="62F2C27F" w14:textId="720335DF" w:rsidR="00DF43A7" w:rsidRPr="001554A2" w:rsidRDefault="00DF43A7" w:rsidP="00DF43A7">
      <w:pPr>
        <w:spacing w:line="360" w:lineRule="auto"/>
        <w:rPr>
          <w:lang w:val="en-GB"/>
        </w:rPr>
      </w:pPr>
    </w:p>
    <w:p w14:paraId="17584302" w14:textId="77777777" w:rsidR="00E36307" w:rsidRPr="001554A2" w:rsidRDefault="00E36307">
      <w:pPr>
        <w:rPr>
          <w:lang w:val="en-GB"/>
        </w:rPr>
      </w:pPr>
      <w:r w:rsidRPr="001554A2">
        <w:rPr>
          <w:lang w:val="en-GB"/>
        </w:rPr>
        <w:br w:type="page"/>
      </w:r>
    </w:p>
    <w:p w14:paraId="56159B4F" w14:textId="38107075" w:rsidR="00E36307" w:rsidRPr="001554A2" w:rsidRDefault="00E36307" w:rsidP="00E36307">
      <w:pPr>
        <w:pStyle w:val="Rubrik1"/>
        <w:rPr>
          <w:lang w:val="en-GB"/>
        </w:rPr>
      </w:pPr>
      <w:bookmarkStart w:id="11" w:name="_Toc23193764"/>
      <w:proofErr w:type="spellStart"/>
      <w:r w:rsidRPr="001554A2">
        <w:rPr>
          <w:lang w:val="en-GB"/>
        </w:rPr>
        <w:lastRenderedPageBreak/>
        <w:t>eTable</w:t>
      </w:r>
      <w:proofErr w:type="spellEnd"/>
      <w:r w:rsidRPr="001554A2">
        <w:rPr>
          <w:lang w:val="en-GB"/>
        </w:rPr>
        <w:t xml:space="preserve"> </w:t>
      </w:r>
      <w:r w:rsidR="00667904" w:rsidRPr="001554A2">
        <w:rPr>
          <w:lang w:val="en-GB"/>
        </w:rPr>
        <w:t>7</w:t>
      </w:r>
      <w:r w:rsidR="00AE61B9" w:rsidRPr="001554A2">
        <w:rPr>
          <w:lang w:val="en-GB"/>
        </w:rPr>
        <w:t xml:space="preserve"> </w:t>
      </w:r>
      <w:r w:rsidRPr="001554A2">
        <w:rPr>
          <w:lang w:val="en-GB"/>
        </w:rPr>
        <w:t>– Competing risk analysis</w:t>
      </w:r>
      <w:bookmarkEnd w:id="11"/>
    </w:p>
    <w:p w14:paraId="6B53FC71" w14:textId="77777777" w:rsidR="00E36307" w:rsidRPr="001554A2" w:rsidRDefault="00E36307" w:rsidP="00E36307">
      <w:pPr>
        <w:rPr>
          <w:lang w:val="en-GB"/>
        </w:rPr>
      </w:pPr>
    </w:p>
    <w:p w14:paraId="5A7C95F0" w14:textId="77777777" w:rsidR="00E36307" w:rsidRPr="001554A2" w:rsidRDefault="00E36307">
      <w:pPr>
        <w:rPr>
          <w:lang w:val="en-GB"/>
        </w:rPr>
      </w:pPr>
    </w:p>
    <w:tbl>
      <w:tblPr>
        <w:tblW w:w="9215" w:type="dxa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2835"/>
        <w:gridCol w:w="1372"/>
        <w:gridCol w:w="1787"/>
        <w:gridCol w:w="1276"/>
        <w:gridCol w:w="1979"/>
        <w:gridCol w:w="6"/>
      </w:tblGrid>
      <w:tr w:rsidR="00E36307" w:rsidRPr="001554A2" w14:paraId="2A31FCFC" w14:textId="77777777" w:rsidTr="00E36307">
        <w:trPr>
          <w:gridAfter w:val="1"/>
          <w:wAfter w:w="6" w:type="dxa"/>
          <w:trHeight w:val="288"/>
        </w:trPr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EAF7DB" w14:textId="77777777" w:rsidR="00E36307" w:rsidRPr="001554A2" w:rsidRDefault="00E36307" w:rsidP="00E3630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GB" w:eastAsia="sv-SE"/>
              </w:rPr>
            </w:pPr>
          </w:p>
        </w:tc>
        <w:tc>
          <w:tcPr>
            <w:tcW w:w="13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334893" w14:textId="77777777" w:rsidR="00E36307" w:rsidRPr="001554A2" w:rsidRDefault="00E36307" w:rsidP="00E3630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b/>
                <w:color w:val="000000"/>
                <w:lang w:val="en-GB" w:eastAsia="sv-SE"/>
              </w:rPr>
              <w:t>Multivariable</w:t>
            </w:r>
          </w:p>
        </w:tc>
        <w:tc>
          <w:tcPr>
            <w:tcW w:w="17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741C32" w14:textId="77777777" w:rsidR="00E36307" w:rsidRPr="001554A2" w:rsidRDefault="00E36307" w:rsidP="00E3630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color w:val="000000"/>
                <w:lang w:val="en-GB" w:eastAsia="sv-SE"/>
              </w:rPr>
            </w:pPr>
          </w:p>
        </w:tc>
        <w:tc>
          <w:tcPr>
            <w:tcW w:w="325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9B3AF7" w14:textId="77777777" w:rsidR="00E36307" w:rsidRPr="001554A2" w:rsidRDefault="00E36307" w:rsidP="00E36307">
            <w:pPr>
              <w:spacing w:after="0" w:line="240" w:lineRule="auto"/>
              <w:rPr>
                <w:rFonts w:ascii="Calibri" w:eastAsia="Times New Roman" w:hAnsi="Calibri" w:cs="Calibri"/>
                <w:b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b/>
                <w:color w:val="000000"/>
                <w:lang w:val="en-GB" w:eastAsia="sv-SE"/>
              </w:rPr>
              <w:t>Competing Risk</w:t>
            </w:r>
          </w:p>
        </w:tc>
      </w:tr>
      <w:tr w:rsidR="00E36307" w:rsidRPr="001554A2" w14:paraId="5FECCB9E" w14:textId="77777777" w:rsidTr="00E36307">
        <w:trPr>
          <w:trHeight w:val="288"/>
        </w:trPr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C30E8F" w14:textId="77777777" w:rsidR="00E36307" w:rsidRPr="001554A2" w:rsidRDefault="00E36307" w:rsidP="00E36307">
            <w:pPr>
              <w:spacing w:after="0" w:line="240" w:lineRule="auto"/>
              <w:rPr>
                <w:rFonts w:ascii="Calibri" w:eastAsia="Times New Roman" w:hAnsi="Calibri" w:cs="Calibri"/>
                <w:b/>
                <w:color w:val="000000"/>
                <w:lang w:val="en-GB" w:eastAsia="sv-SE"/>
              </w:rPr>
            </w:pPr>
          </w:p>
        </w:tc>
        <w:tc>
          <w:tcPr>
            <w:tcW w:w="13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127AF0" w14:textId="77777777" w:rsidR="00E36307" w:rsidRPr="001554A2" w:rsidRDefault="00E36307" w:rsidP="00E36307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sz w:val="20"/>
                <w:szCs w:val="20"/>
                <w:lang w:val="en-GB" w:eastAsia="sv-SE"/>
              </w:rPr>
            </w:pPr>
            <w:r w:rsidRPr="001554A2">
              <w:rPr>
                <w:rFonts w:ascii="Arial" w:eastAsia="Times New Roman" w:hAnsi="Arial" w:cs="Arial"/>
                <w:b/>
                <w:sz w:val="20"/>
                <w:szCs w:val="20"/>
                <w:lang w:val="en-GB" w:eastAsia="sv-SE"/>
              </w:rPr>
              <w:t>p-value</w:t>
            </w:r>
          </w:p>
        </w:tc>
        <w:tc>
          <w:tcPr>
            <w:tcW w:w="17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030DBF" w14:textId="77777777" w:rsidR="00E36307" w:rsidRPr="001554A2" w:rsidRDefault="00E36307" w:rsidP="00E36307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sz w:val="20"/>
                <w:szCs w:val="20"/>
                <w:lang w:val="en-GB" w:eastAsia="sv-SE"/>
              </w:rPr>
            </w:pPr>
            <w:r w:rsidRPr="001554A2">
              <w:rPr>
                <w:rFonts w:ascii="Arial" w:eastAsia="Times New Roman" w:hAnsi="Arial" w:cs="Arial"/>
                <w:b/>
                <w:sz w:val="20"/>
                <w:szCs w:val="20"/>
                <w:lang w:val="en-GB" w:eastAsia="sv-SE"/>
              </w:rPr>
              <w:t>HR (95% CI)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42BF6D" w14:textId="77777777" w:rsidR="00E36307" w:rsidRPr="001554A2" w:rsidRDefault="00E36307" w:rsidP="00E36307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sz w:val="20"/>
                <w:szCs w:val="20"/>
                <w:lang w:val="en-GB" w:eastAsia="sv-SE"/>
              </w:rPr>
            </w:pPr>
            <w:r w:rsidRPr="001554A2">
              <w:rPr>
                <w:rFonts w:ascii="Arial" w:eastAsia="Times New Roman" w:hAnsi="Arial" w:cs="Arial"/>
                <w:b/>
                <w:sz w:val="20"/>
                <w:szCs w:val="20"/>
                <w:lang w:val="en-GB" w:eastAsia="sv-SE"/>
              </w:rPr>
              <w:t>p-value</w:t>
            </w:r>
          </w:p>
        </w:tc>
        <w:tc>
          <w:tcPr>
            <w:tcW w:w="198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B66927" w14:textId="77777777" w:rsidR="00E36307" w:rsidRPr="001554A2" w:rsidRDefault="00E36307" w:rsidP="00E36307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sz w:val="20"/>
                <w:szCs w:val="20"/>
                <w:lang w:val="en-GB" w:eastAsia="sv-SE"/>
              </w:rPr>
            </w:pPr>
            <w:r w:rsidRPr="001554A2">
              <w:rPr>
                <w:rFonts w:ascii="Arial" w:eastAsia="Times New Roman" w:hAnsi="Arial" w:cs="Arial"/>
                <w:b/>
                <w:sz w:val="20"/>
                <w:szCs w:val="20"/>
                <w:lang w:val="en-GB" w:eastAsia="sv-SE"/>
              </w:rPr>
              <w:t xml:space="preserve">HR (95% CI) </w:t>
            </w:r>
            <w:proofErr w:type="spellStart"/>
            <w:r w:rsidRPr="001554A2">
              <w:rPr>
                <w:rFonts w:ascii="Arial" w:eastAsia="Times New Roman" w:hAnsi="Arial" w:cs="Arial"/>
                <w:b/>
                <w:sz w:val="20"/>
                <w:szCs w:val="20"/>
                <w:lang w:val="en-GB" w:eastAsia="sv-SE"/>
              </w:rPr>
              <w:t>Subhazard</w:t>
            </w:r>
            <w:proofErr w:type="spellEnd"/>
          </w:p>
        </w:tc>
      </w:tr>
      <w:tr w:rsidR="00E36307" w:rsidRPr="001554A2" w14:paraId="1068C243" w14:textId="77777777" w:rsidTr="00E36307">
        <w:trPr>
          <w:trHeight w:val="288"/>
        </w:trPr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4C4D0F" w14:textId="77777777" w:rsidR="00E36307" w:rsidRPr="001554A2" w:rsidRDefault="00E36307" w:rsidP="00E3630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eGFR&lt;30 ml/min/1.73 m2 †</w:t>
            </w:r>
          </w:p>
        </w:tc>
        <w:tc>
          <w:tcPr>
            <w:tcW w:w="13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34F80F" w14:textId="77777777" w:rsidR="00E36307" w:rsidRPr="001554A2" w:rsidRDefault="00E36307" w:rsidP="00E3630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0.000</w:t>
            </w:r>
          </w:p>
        </w:tc>
        <w:tc>
          <w:tcPr>
            <w:tcW w:w="17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1D5FD2" w14:textId="247D570B" w:rsidR="00E36307" w:rsidRPr="001554A2" w:rsidRDefault="00E36307" w:rsidP="00E3630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2.07 (1.39-3.11)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28C014" w14:textId="77777777" w:rsidR="00E36307" w:rsidRPr="001554A2" w:rsidRDefault="00E36307" w:rsidP="00E3630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0.026</w:t>
            </w:r>
          </w:p>
        </w:tc>
        <w:tc>
          <w:tcPr>
            <w:tcW w:w="198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5D8FF7" w14:textId="77777777" w:rsidR="00E36307" w:rsidRPr="001554A2" w:rsidRDefault="00E36307" w:rsidP="00E3630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1.58 (1.06-2.37)</w:t>
            </w:r>
          </w:p>
        </w:tc>
      </w:tr>
      <w:tr w:rsidR="00E36307" w:rsidRPr="001554A2" w14:paraId="35345312" w14:textId="77777777" w:rsidTr="00E36307">
        <w:trPr>
          <w:trHeight w:val="288"/>
        </w:trPr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F13B6A" w14:textId="77777777" w:rsidR="00E36307" w:rsidRPr="001554A2" w:rsidRDefault="00E36307" w:rsidP="00E36307">
            <w:pPr>
              <w:spacing w:after="0" w:line="240" w:lineRule="auto"/>
              <w:rPr>
                <w:rFonts w:ascii="Calibri" w:eastAsia="Times New Roman" w:hAnsi="Calibri" w:cs="Calibri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lang w:val="en-GB" w:eastAsia="sv-SE"/>
              </w:rPr>
              <w:t>Diabetes</w:t>
            </w:r>
          </w:p>
        </w:tc>
        <w:tc>
          <w:tcPr>
            <w:tcW w:w="13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811864" w14:textId="77777777" w:rsidR="00E36307" w:rsidRPr="001554A2" w:rsidRDefault="00E36307" w:rsidP="00E3630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0.002</w:t>
            </w:r>
          </w:p>
        </w:tc>
        <w:tc>
          <w:tcPr>
            <w:tcW w:w="17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9187B9" w14:textId="3ED3EB33" w:rsidR="00E36307" w:rsidRPr="001554A2" w:rsidRDefault="00E36307" w:rsidP="00E3630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1.59(1.19-2.12)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80590A" w14:textId="77777777" w:rsidR="00E36307" w:rsidRPr="001554A2" w:rsidRDefault="00E36307" w:rsidP="00E3630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0.006</w:t>
            </w:r>
          </w:p>
        </w:tc>
        <w:tc>
          <w:tcPr>
            <w:tcW w:w="198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E4A900" w14:textId="77777777" w:rsidR="00E36307" w:rsidRPr="001554A2" w:rsidRDefault="00E36307" w:rsidP="00E3630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1.46 (1.11-1.93)</w:t>
            </w:r>
          </w:p>
        </w:tc>
      </w:tr>
      <w:tr w:rsidR="00E36307" w:rsidRPr="001554A2" w14:paraId="5BA61AC8" w14:textId="77777777" w:rsidTr="00E36307">
        <w:trPr>
          <w:trHeight w:val="288"/>
        </w:trPr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63ACDC" w14:textId="77777777" w:rsidR="00E36307" w:rsidRPr="001554A2" w:rsidRDefault="00E36307" w:rsidP="00E36307">
            <w:pPr>
              <w:spacing w:after="0" w:line="240" w:lineRule="auto"/>
              <w:rPr>
                <w:rFonts w:ascii="Calibri" w:eastAsia="Times New Roman" w:hAnsi="Calibri" w:cs="Calibri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lang w:val="en-GB" w:eastAsia="sv-SE"/>
              </w:rPr>
              <w:t>History of stroke</w:t>
            </w:r>
          </w:p>
        </w:tc>
        <w:tc>
          <w:tcPr>
            <w:tcW w:w="13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EB4D2A" w14:textId="77777777" w:rsidR="00E36307" w:rsidRPr="001554A2" w:rsidRDefault="00E36307" w:rsidP="00E3630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0.018</w:t>
            </w:r>
          </w:p>
        </w:tc>
        <w:tc>
          <w:tcPr>
            <w:tcW w:w="17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FC048D" w14:textId="44428F97" w:rsidR="00E36307" w:rsidRPr="001554A2" w:rsidRDefault="00E36307" w:rsidP="00E3630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1.48 (1.07-2.05)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DC96CA" w14:textId="77777777" w:rsidR="00E36307" w:rsidRPr="001554A2" w:rsidRDefault="00E36307" w:rsidP="00E3630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0.012</w:t>
            </w:r>
          </w:p>
        </w:tc>
        <w:tc>
          <w:tcPr>
            <w:tcW w:w="198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9184F3" w14:textId="77777777" w:rsidR="00E36307" w:rsidRPr="001554A2" w:rsidRDefault="00E36307" w:rsidP="00E3630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1.51 (1.09-2.10)</w:t>
            </w:r>
          </w:p>
        </w:tc>
      </w:tr>
      <w:tr w:rsidR="00E36307" w:rsidRPr="001554A2" w14:paraId="209E37ED" w14:textId="77777777" w:rsidTr="00E36307">
        <w:trPr>
          <w:trHeight w:val="288"/>
        </w:trPr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5E4B34" w14:textId="77777777" w:rsidR="00E36307" w:rsidRPr="001554A2" w:rsidRDefault="00E36307" w:rsidP="00E36307">
            <w:pPr>
              <w:spacing w:after="0" w:line="240" w:lineRule="auto"/>
              <w:rPr>
                <w:rFonts w:ascii="Calibri" w:eastAsia="Times New Roman" w:hAnsi="Calibri" w:cs="Calibri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lang w:val="en-GB" w:eastAsia="sv-SE"/>
              </w:rPr>
              <w:t>Age (per year)</w:t>
            </w:r>
          </w:p>
        </w:tc>
        <w:tc>
          <w:tcPr>
            <w:tcW w:w="13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77D245" w14:textId="0A457C49" w:rsidR="00E36307" w:rsidRPr="001554A2" w:rsidRDefault="00E36307" w:rsidP="00E3630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0.010</w:t>
            </w:r>
          </w:p>
        </w:tc>
        <w:tc>
          <w:tcPr>
            <w:tcW w:w="17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CA8CBD" w14:textId="701592A4" w:rsidR="00E36307" w:rsidRPr="001554A2" w:rsidRDefault="00E36307" w:rsidP="00E3630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1.03 (1.00-1.05)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1AC703" w14:textId="77777777" w:rsidR="00E36307" w:rsidRPr="001554A2" w:rsidRDefault="00E36307" w:rsidP="00E3630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0.043</w:t>
            </w:r>
          </w:p>
        </w:tc>
        <w:tc>
          <w:tcPr>
            <w:tcW w:w="198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517265" w14:textId="77777777" w:rsidR="00E36307" w:rsidRPr="001554A2" w:rsidRDefault="00E36307" w:rsidP="00E3630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1.02 (1.00-1.04)</w:t>
            </w:r>
          </w:p>
        </w:tc>
      </w:tr>
      <w:tr w:rsidR="00E36307" w:rsidRPr="001554A2" w14:paraId="1B1D3FC3" w14:textId="77777777" w:rsidTr="00E36307">
        <w:trPr>
          <w:trHeight w:val="288"/>
        </w:trPr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D45184" w14:textId="53A11D72" w:rsidR="00E36307" w:rsidRPr="001554A2" w:rsidRDefault="00E36307" w:rsidP="00E36307">
            <w:pPr>
              <w:spacing w:after="0" w:line="240" w:lineRule="auto"/>
              <w:rPr>
                <w:rFonts w:ascii="Calibri" w:eastAsia="Times New Roman" w:hAnsi="Calibri" w:cs="Calibri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lang w:val="en-GB" w:eastAsia="sv-SE"/>
              </w:rPr>
              <w:t xml:space="preserve">Male </w:t>
            </w:r>
            <w:r w:rsidR="00193E94" w:rsidRPr="001554A2">
              <w:rPr>
                <w:rFonts w:ascii="Calibri" w:eastAsia="Times New Roman" w:hAnsi="Calibri" w:cs="Calibri"/>
                <w:lang w:val="en-GB" w:eastAsia="sv-SE"/>
              </w:rPr>
              <w:t>sex</w:t>
            </w:r>
          </w:p>
        </w:tc>
        <w:tc>
          <w:tcPr>
            <w:tcW w:w="13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482DAA" w14:textId="77777777" w:rsidR="00E36307" w:rsidRPr="001554A2" w:rsidRDefault="00E36307" w:rsidP="00E3630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0.058</w:t>
            </w:r>
          </w:p>
        </w:tc>
        <w:tc>
          <w:tcPr>
            <w:tcW w:w="17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0C9E37" w14:textId="5E51A9F3" w:rsidR="00E36307" w:rsidRPr="001554A2" w:rsidRDefault="00E36307" w:rsidP="00E3630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1.28 (0.99-1.67)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8C9AFF" w14:textId="77777777" w:rsidR="00E36307" w:rsidRPr="001554A2" w:rsidRDefault="00E36307" w:rsidP="00E3630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0.152</w:t>
            </w:r>
          </w:p>
        </w:tc>
        <w:tc>
          <w:tcPr>
            <w:tcW w:w="198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22FBA9" w14:textId="77777777" w:rsidR="00E36307" w:rsidRPr="001554A2" w:rsidRDefault="00E36307" w:rsidP="00E3630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1.21 (0.93-1.56)</w:t>
            </w:r>
          </w:p>
        </w:tc>
      </w:tr>
      <w:tr w:rsidR="00E36307" w:rsidRPr="001554A2" w14:paraId="718AAA8C" w14:textId="77777777" w:rsidTr="00E36307">
        <w:trPr>
          <w:trHeight w:val="288"/>
        </w:trPr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23EC9D" w14:textId="5FC9B687" w:rsidR="00E36307" w:rsidRPr="001554A2" w:rsidRDefault="00E36307" w:rsidP="00E36307">
            <w:pPr>
              <w:spacing w:after="0" w:line="240" w:lineRule="auto"/>
              <w:rPr>
                <w:rFonts w:ascii="Calibri" w:eastAsia="Times New Roman" w:hAnsi="Calibri" w:cs="Calibri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lang w:val="en-GB" w:eastAsia="sv-SE"/>
              </w:rPr>
              <w:t>Valve-in-</w:t>
            </w:r>
            <w:r w:rsidR="00F63ADF" w:rsidRPr="001554A2">
              <w:rPr>
                <w:rFonts w:ascii="Calibri" w:eastAsia="Times New Roman" w:hAnsi="Calibri" w:cs="Calibri"/>
                <w:lang w:val="en-GB" w:eastAsia="sv-SE"/>
              </w:rPr>
              <w:t>valve</w:t>
            </w:r>
          </w:p>
        </w:tc>
        <w:tc>
          <w:tcPr>
            <w:tcW w:w="13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391589" w14:textId="77777777" w:rsidR="00E36307" w:rsidRPr="001554A2" w:rsidRDefault="00E36307" w:rsidP="00E3630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0.015</w:t>
            </w:r>
          </w:p>
        </w:tc>
        <w:tc>
          <w:tcPr>
            <w:tcW w:w="17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FBDBB9" w14:textId="66E2F098" w:rsidR="00E36307" w:rsidRPr="001554A2" w:rsidRDefault="00E36307" w:rsidP="00E3630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0.09 (0.01-0.62)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43181A" w14:textId="77777777" w:rsidR="00E36307" w:rsidRPr="001554A2" w:rsidRDefault="00E36307" w:rsidP="00E3630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0.017</w:t>
            </w:r>
          </w:p>
        </w:tc>
        <w:tc>
          <w:tcPr>
            <w:tcW w:w="198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008F6A" w14:textId="77777777" w:rsidR="00E36307" w:rsidRPr="001554A2" w:rsidRDefault="00E36307" w:rsidP="00E3630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1554A2">
              <w:rPr>
                <w:rFonts w:ascii="Calibri" w:eastAsia="Times New Roman" w:hAnsi="Calibri" w:cs="Calibri"/>
                <w:color w:val="000000"/>
                <w:lang w:val="en-GB" w:eastAsia="sv-SE"/>
              </w:rPr>
              <w:t>0.09 (0.01-0.65)</w:t>
            </w:r>
          </w:p>
        </w:tc>
      </w:tr>
    </w:tbl>
    <w:p w14:paraId="444B17AA" w14:textId="77777777" w:rsidR="0096511C" w:rsidRPr="001554A2" w:rsidRDefault="0096511C">
      <w:pPr>
        <w:rPr>
          <w:lang w:val="en-GB"/>
        </w:rPr>
      </w:pPr>
    </w:p>
    <w:p w14:paraId="0AAFC2BE" w14:textId="586C3953" w:rsidR="00FC7559" w:rsidRPr="001554A2" w:rsidRDefault="0096511C">
      <w:pPr>
        <w:rPr>
          <w:lang w:val="en-GB"/>
        </w:rPr>
      </w:pPr>
      <w:proofErr w:type="spellStart"/>
      <w:r w:rsidRPr="001554A2">
        <w:rPr>
          <w:lang w:val="en-GB"/>
        </w:rPr>
        <w:t>eTable</w:t>
      </w:r>
      <w:proofErr w:type="spellEnd"/>
      <w:r w:rsidRPr="001554A2">
        <w:rPr>
          <w:lang w:val="en-GB"/>
        </w:rPr>
        <w:t xml:space="preserve"> 7: The multivariable model for stroke together with a </w:t>
      </w:r>
      <w:r w:rsidR="00F63ADF" w:rsidRPr="001554A2">
        <w:rPr>
          <w:lang w:val="en-GB"/>
        </w:rPr>
        <w:t xml:space="preserve">competing </w:t>
      </w:r>
      <w:r w:rsidRPr="001554A2">
        <w:rPr>
          <w:lang w:val="en-GB"/>
        </w:rPr>
        <w:t>risk analysis for death.</w:t>
      </w:r>
      <w:r w:rsidR="00FC7559" w:rsidRPr="001554A2">
        <w:rPr>
          <w:lang w:val="en-GB"/>
        </w:rPr>
        <w:br w:type="page"/>
      </w:r>
    </w:p>
    <w:p w14:paraId="7F8CB7EE" w14:textId="77777777" w:rsidR="0096511C" w:rsidRPr="001554A2" w:rsidRDefault="0096511C">
      <w:pPr>
        <w:rPr>
          <w:lang w:val="en-GB"/>
        </w:rPr>
      </w:pPr>
    </w:p>
    <w:p w14:paraId="2C46C17E" w14:textId="4AE00EA7" w:rsidR="00AC4D86" w:rsidRPr="001554A2" w:rsidRDefault="00AC4D86" w:rsidP="00AC4D86">
      <w:pPr>
        <w:pStyle w:val="Rubrik1"/>
        <w:rPr>
          <w:lang w:val="en-GB"/>
        </w:rPr>
      </w:pPr>
      <w:bookmarkStart w:id="12" w:name="_Toc23193765"/>
      <w:proofErr w:type="spellStart"/>
      <w:r w:rsidRPr="001554A2">
        <w:rPr>
          <w:lang w:val="en-GB"/>
        </w:rPr>
        <w:t>eFigure</w:t>
      </w:r>
      <w:proofErr w:type="spellEnd"/>
      <w:r w:rsidRPr="001554A2">
        <w:rPr>
          <w:lang w:val="en-GB"/>
        </w:rPr>
        <w:t xml:space="preserve"> 1 - Risk </w:t>
      </w:r>
      <w:r w:rsidR="00F63ADF" w:rsidRPr="001554A2">
        <w:rPr>
          <w:lang w:val="en-GB"/>
        </w:rPr>
        <w:t xml:space="preserve">of </w:t>
      </w:r>
      <w:r w:rsidRPr="001554A2">
        <w:rPr>
          <w:lang w:val="en-GB"/>
        </w:rPr>
        <w:t xml:space="preserve">developing </w:t>
      </w:r>
      <w:r w:rsidR="00FC7559" w:rsidRPr="001554A2">
        <w:rPr>
          <w:lang w:val="en-GB"/>
        </w:rPr>
        <w:t>stroke based on eGFR</w:t>
      </w:r>
      <w:bookmarkEnd w:id="12"/>
    </w:p>
    <w:p w14:paraId="093CB1A2" w14:textId="78775184" w:rsidR="00AC4D86" w:rsidRPr="001554A2" w:rsidRDefault="00AC4D86">
      <w:pPr>
        <w:rPr>
          <w:lang w:val="en-GB"/>
        </w:rPr>
      </w:pPr>
    </w:p>
    <w:p w14:paraId="147F219A" w14:textId="12824471" w:rsidR="00AC4D86" w:rsidRPr="001554A2" w:rsidRDefault="00AC4D86" w:rsidP="00AC4D86">
      <w:pPr>
        <w:jc w:val="center"/>
        <w:rPr>
          <w:lang w:val="en-GB"/>
        </w:rPr>
      </w:pPr>
      <w:r w:rsidRPr="001554A2">
        <w:rPr>
          <w:noProof/>
          <w:lang w:val="en-GB" w:eastAsia="sv-SE"/>
        </w:rPr>
        <w:drawing>
          <wp:inline distT="0" distB="0" distL="0" distR="0" wp14:anchorId="48349931" wp14:editId="5E4EDD07">
            <wp:extent cx="5113020" cy="3741420"/>
            <wp:effectExtent l="0" t="0" r="0" b="0"/>
            <wp:docPr id="3" name="Bildobjekt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13020" cy="37414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4A67835" w14:textId="134D794C" w:rsidR="00FC7559" w:rsidRPr="001554A2" w:rsidRDefault="00FC7559" w:rsidP="001E4C48">
      <w:pPr>
        <w:spacing w:line="360" w:lineRule="auto"/>
        <w:rPr>
          <w:lang w:val="en-GB"/>
        </w:rPr>
      </w:pPr>
      <w:proofErr w:type="spellStart"/>
      <w:r w:rsidRPr="001554A2">
        <w:rPr>
          <w:b/>
          <w:lang w:val="en-GB"/>
        </w:rPr>
        <w:t>eFigure</w:t>
      </w:r>
      <w:proofErr w:type="spellEnd"/>
      <w:r w:rsidRPr="001554A2">
        <w:rPr>
          <w:b/>
          <w:lang w:val="en-GB"/>
        </w:rPr>
        <w:t xml:space="preserve"> 1</w:t>
      </w:r>
      <w:r w:rsidR="0096511C" w:rsidRPr="001554A2">
        <w:rPr>
          <w:lang w:val="en-GB"/>
        </w:rPr>
        <w:t>: Kaplan Meier Failure estimates where the cohort have been divided if eGFR&lt;30 (red line= or more (blue line)</w:t>
      </w:r>
      <w:r w:rsidR="001E4C48" w:rsidRPr="001554A2">
        <w:rPr>
          <w:lang w:val="en-GB"/>
        </w:rPr>
        <w:t>.</w:t>
      </w:r>
    </w:p>
    <w:p w14:paraId="6D4DE8B1" w14:textId="77777777" w:rsidR="00FC7559" w:rsidRPr="001554A2" w:rsidRDefault="00FC7559">
      <w:pPr>
        <w:rPr>
          <w:lang w:val="en-GB"/>
        </w:rPr>
      </w:pPr>
      <w:r w:rsidRPr="001554A2">
        <w:rPr>
          <w:lang w:val="en-GB"/>
        </w:rPr>
        <w:br w:type="page"/>
      </w:r>
    </w:p>
    <w:p w14:paraId="60E4B5C6" w14:textId="77777777" w:rsidR="00FC7559" w:rsidRPr="001554A2" w:rsidRDefault="00FC7559" w:rsidP="00FC7559">
      <w:pPr>
        <w:pStyle w:val="Rubrik1"/>
        <w:rPr>
          <w:lang w:val="en-GB"/>
        </w:rPr>
      </w:pPr>
      <w:bookmarkStart w:id="13" w:name="_Toc23193766"/>
      <w:proofErr w:type="spellStart"/>
      <w:r w:rsidRPr="001554A2">
        <w:rPr>
          <w:lang w:val="en-GB"/>
        </w:rPr>
        <w:lastRenderedPageBreak/>
        <w:t>eFigure</w:t>
      </w:r>
      <w:proofErr w:type="spellEnd"/>
      <w:r w:rsidRPr="001554A2">
        <w:rPr>
          <w:lang w:val="en-GB"/>
        </w:rPr>
        <w:t xml:space="preserve"> 2 – Survival after stroke based on ischemic or </w:t>
      </w:r>
      <w:proofErr w:type="spellStart"/>
      <w:r w:rsidRPr="001554A2">
        <w:rPr>
          <w:lang w:val="en-GB"/>
        </w:rPr>
        <w:t>hemorrhagic</w:t>
      </w:r>
      <w:proofErr w:type="spellEnd"/>
      <w:r w:rsidRPr="001554A2">
        <w:rPr>
          <w:lang w:val="en-GB"/>
        </w:rPr>
        <w:t xml:space="preserve"> stroke</w:t>
      </w:r>
      <w:bookmarkEnd w:id="13"/>
    </w:p>
    <w:p w14:paraId="411E674A" w14:textId="77777777" w:rsidR="00FC7559" w:rsidRPr="001554A2" w:rsidRDefault="00FC7559" w:rsidP="00FC7559">
      <w:pPr>
        <w:rPr>
          <w:lang w:val="en-GB"/>
        </w:rPr>
      </w:pPr>
    </w:p>
    <w:p w14:paraId="466D4D1C" w14:textId="77777777" w:rsidR="00FC7559" w:rsidRPr="001554A2" w:rsidRDefault="00FC7559" w:rsidP="00FC7559">
      <w:pPr>
        <w:jc w:val="center"/>
        <w:rPr>
          <w:lang w:val="en-GB"/>
        </w:rPr>
      </w:pPr>
      <w:r w:rsidRPr="001554A2">
        <w:rPr>
          <w:noProof/>
          <w:lang w:val="en-GB" w:eastAsia="sv-SE"/>
        </w:rPr>
        <w:drawing>
          <wp:inline distT="0" distB="0" distL="0" distR="0" wp14:anchorId="685276AC" wp14:editId="3E9F92DB">
            <wp:extent cx="5113020" cy="3741420"/>
            <wp:effectExtent l="0" t="0" r="0" b="0"/>
            <wp:docPr id="1" name="Bildobjekt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13020" cy="37414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A341318" w14:textId="77777777" w:rsidR="00FC7559" w:rsidRPr="001554A2" w:rsidRDefault="00FC7559" w:rsidP="00FC7559">
      <w:pPr>
        <w:rPr>
          <w:lang w:val="en-GB"/>
        </w:rPr>
      </w:pPr>
    </w:p>
    <w:p w14:paraId="6ACD7D72" w14:textId="12CF870B" w:rsidR="00FC7559" w:rsidRPr="001554A2" w:rsidRDefault="00FC7559" w:rsidP="001E4C48">
      <w:pPr>
        <w:spacing w:line="360" w:lineRule="auto"/>
        <w:rPr>
          <w:lang w:val="en-GB"/>
        </w:rPr>
      </w:pPr>
      <w:proofErr w:type="spellStart"/>
      <w:r w:rsidRPr="001554A2">
        <w:rPr>
          <w:b/>
          <w:lang w:val="en-GB"/>
        </w:rPr>
        <w:t>eFigure</w:t>
      </w:r>
      <w:proofErr w:type="spellEnd"/>
      <w:r w:rsidRPr="001554A2">
        <w:rPr>
          <w:b/>
          <w:lang w:val="en-GB"/>
        </w:rPr>
        <w:t xml:space="preserve"> 2</w:t>
      </w:r>
      <w:r w:rsidR="00193E94" w:rsidRPr="001554A2">
        <w:rPr>
          <w:lang w:val="en-GB"/>
        </w:rPr>
        <w:t>:</w:t>
      </w:r>
      <w:r w:rsidRPr="001554A2">
        <w:rPr>
          <w:lang w:val="en-GB"/>
        </w:rPr>
        <w:t xml:space="preserve"> </w:t>
      </w:r>
      <w:r w:rsidR="001E4C48" w:rsidRPr="001554A2">
        <w:rPr>
          <w:lang w:val="en-GB"/>
        </w:rPr>
        <w:t xml:space="preserve">Kaplan Meier survival curve, where the cohort has been dived into ischemic stroke (blueline) and </w:t>
      </w:r>
      <w:proofErr w:type="spellStart"/>
      <w:r w:rsidR="001E4C48" w:rsidRPr="001554A2">
        <w:rPr>
          <w:lang w:val="en-GB"/>
        </w:rPr>
        <w:t>hemorrhagic</w:t>
      </w:r>
      <w:proofErr w:type="spellEnd"/>
      <w:r w:rsidR="001E4C48" w:rsidRPr="001554A2">
        <w:rPr>
          <w:lang w:val="en-GB"/>
        </w:rPr>
        <w:t xml:space="preserve"> stroke (red line).</w:t>
      </w:r>
    </w:p>
    <w:p w14:paraId="5512C447" w14:textId="165C4849" w:rsidR="008C0A51" w:rsidRPr="001554A2" w:rsidRDefault="008C0A51">
      <w:pPr>
        <w:rPr>
          <w:lang w:val="en-GB"/>
        </w:rPr>
      </w:pPr>
      <w:r w:rsidRPr="001554A2">
        <w:rPr>
          <w:lang w:val="en-GB"/>
        </w:rPr>
        <w:br w:type="page"/>
      </w:r>
    </w:p>
    <w:p w14:paraId="4C00C87C" w14:textId="77777777" w:rsidR="008C0A51" w:rsidRPr="001554A2" w:rsidRDefault="008C0A51" w:rsidP="000B403F">
      <w:pPr>
        <w:pStyle w:val="Rubrik1"/>
        <w:rPr>
          <w:lang w:val="en-GB"/>
        </w:rPr>
      </w:pPr>
      <w:bookmarkStart w:id="14" w:name="_Toc23193767"/>
      <w:r w:rsidRPr="001554A2">
        <w:rPr>
          <w:lang w:val="en-GB"/>
        </w:rPr>
        <w:lastRenderedPageBreak/>
        <w:t>References</w:t>
      </w:r>
      <w:bookmarkEnd w:id="14"/>
    </w:p>
    <w:p w14:paraId="55181E14" w14:textId="77777777" w:rsidR="008C0A51" w:rsidRPr="001554A2" w:rsidRDefault="008C0A51" w:rsidP="002D09D7">
      <w:pPr>
        <w:spacing w:line="360" w:lineRule="auto"/>
        <w:rPr>
          <w:lang w:val="en-GB"/>
        </w:rPr>
      </w:pPr>
    </w:p>
    <w:p w14:paraId="6FB7B210" w14:textId="77777777" w:rsidR="001554A2" w:rsidRPr="001554A2" w:rsidRDefault="008C0A51" w:rsidP="001554A2">
      <w:pPr>
        <w:pStyle w:val="EndNoteBibliography"/>
        <w:spacing w:after="0" w:line="360" w:lineRule="auto"/>
      </w:pPr>
      <w:r w:rsidRPr="001554A2">
        <w:rPr>
          <w:lang w:val="en-GB"/>
        </w:rPr>
        <w:fldChar w:fldCharType="begin"/>
      </w:r>
      <w:r w:rsidRPr="001554A2">
        <w:rPr>
          <w:lang w:val="en-GB"/>
        </w:rPr>
        <w:instrText xml:space="preserve"> ADDIN EN.REFLIST </w:instrText>
      </w:r>
      <w:r w:rsidRPr="001554A2">
        <w:rPr>
          <w:lang w:val="en-GB"/>
        </w:rPr>
        <w:fldChar w:fldCharType="separate"/>
      </w:r>
      <w:r w:rsidR="001554A2" w:rsidRPr="001554A2">
        <w:t>1.</w:t>
      </w:r>
      <w:r w:rsidR="001554A2" w:rsidRPr="001554A2">
        <w:tab/>
        <w:t>Jernberg T, Attebring MF, Hambraeus K, Ivert T, James S, Jeppsson A, et al. The Swedish Web-system for enhancement and development of evidence-based care in heart disease evaluated according to recommended therapies (SWEDEHEART). Heart. 2010;96(20):1617-21.</w:t>
      </w:r>
    </w:p>
    <w:p w14:paraId="5B4EC822" w14:textId="77777777" w:rsidR="001554A2" w:rsidRPr="001554A2" w:rsidRDefault="001554A2" w:rsidP="001554A2">
      <w:pPr>
        <w:pStyle w:val="EndNoteBibliography"/>
        <w:spacing w:after="0" w:line="360" w:lineRule="auto"/>
      </w:pPr>
      <w:r w:rsidRPr="001554A2">
        <w:t>2.</w:t>
      </w:r>
      <w:r w:rsidRPr="001554A2">
        <w:tab/>
        <w:t>Ludvigsson JF, Andersson E, Ekbom A, Feychting M, Kim JL, Reuterwall C, et al. External review and validation of the Swedish national inpatient register. BMC Public Health. 2011;11:450.</w:t>
      </w:r>
    </w:p>
    <w:p w14:paraId="36F8974F" w14:textId="77777777" w:rsidR="001554A2" w:rsidRPr="001554A2" w:rsidRDefault="001554A2" w:rsidP="001554A2">
      <w:pPr>
        <w:pStyle w:val="EndNoteBibliography"/>
        <w:spacing w:after="0" w:line="360" w:lineRule="auto"/>
      </w:pPr>
      <w:r w:rsidRPr="001554A2">
        <w:t>3.</w:t>
      </w:r>
      <w:r w:rsidRPr="001554A2">
        <w:tab/>
        <w:t>Ingelsson E, Arnlov J, Sundstrom J, Lind L. The validity of a diagnosis of heart failure in a hospital discharge register. Eur J Heart Fail. 2005;7(5):787-91.</w:t>
      </w:r>
    </w:p>
    <w:p w14:paraId="1359D0F8" w14:textId="77777777" w:rsidR="001554A2" w:rsidRPr="001554A2" w:rsidRDefault="001554A2" w:rsidP="001554A2">
      <w:pPr>
        <w:pStyle w:val="EndNoteBibliography"/>
        <w:spacing w:after="0" w:line="360" w:lineRule="auto"/>
      </w:pPr>
      <w:r w:rsidRPr="001554A2">
        <w:t>4.</w:t>
      </w:r>
      <w:r w:rsidRPr="001554A2">
        <w:tab/>
        <w:t>Koster M, Asplund K, Johansson A, Stegmayr B. Refinement of Swedish administrative registers to monitor stroke events on the national level. Neuroepidemiology. 2013;40(4):240-6.</w:t>
      </w:r>
    </w:p>
    <w:p w14:paraId="13560963" w14:textId="77777777" w:rsidR="001554A2" w:rsidRPr="001554A2" w:rsidRDefault="001554A2" w:rsidP="001554A2">
      <w:pPr>
        <w:pStyle w:val="EndNoteBibliography"/>
        <w:spacing w:line="360" w:lineRule="auto"/>
      </w:pPr>
      <w:r w:rsidRPr="001554A2">
        <w:t>5.</w:t>
      </w:r>
      <w:r w:rsidRPr="001554A2">
        <w:tab/>
        <w:t>Soderholm A, Stegmayr B, Glader EL, Asplund K, Riksstroke C. Validation of Hospital Performance Measures of Acute Stroke Care Quality. Riksstroke, the Swedish Stroke Register. Neuroepidemiology. 2016;46(4):229-34.</w:t>
      </w:r>
    </w:p>
    <w:p w14:paraId="2D1AF02D" w14:textId="77B26EEA" w:rsidR="008C0A51" w:rsidRPr="001554A2" w:rsidRDefault="008C0A51" w:rsidP="001554A2">
      <w:pPr>
        <w:spacing w:line="360" w:lineRule="auto"/>
        <w:rPr>
          <w:lang w:val="en-GB"/>
        </w:rPr>
      </w:pPr>
      <w:r w:rsidRPr="001554A2">
        <w:rPr>
          <w:lang w:val="en-GB"/>
        </w:rPr>
        <w:fldChar w:fldCharType="end"/>
      </w:r>
    </w:p>
    <w:sectPr w:rsidR="008C0A51" w:rsidRPr="001554A2" w:rsidSect="002654E3">
      <w:pgSz w:w="11906" w:h="16838"/>
      <w:pgMar w:top="1417" w:right="1417" w:bottom="1417" w:left="993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Segoe UI">
    <w:altName w:val="Sylfaen"/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proofState w:spelling="clean"/>
  <w:defaultTabStop w:val="1304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Vancouver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s5pewzsae50taed2e7prvaadf0fpv92t0re&quot;&gt;HB Endnote-Saved&lt;record-ids&gt;&lt;item&gt;3244&lt;/item&gt;&lt;item&gt;3245&lt;/item&gt;&lt;item&gt;3249&lt;/item&gt;&lt;item&gt;3371&lt;/item&gt;&lt;item&gt;3372&lt;/item&gt;&lt;/record-ids&gt;&lt;/item&gt;&lt;/Libraries&gt;"/>
  </w:docVars>
  <w:rsids>
    <w:rsidRoot w:val="00396B00"/>
    <w:rsid w:val="00067120"/>
    <w:rsid w:val="00067145"/>
    <w:rsid w:val="00087FDD"/>
    <w:rsid w:val="000B403F"/>
    <w:rsid w:val="001315E1"/>
    <w:rsid w:val="001554A2"/>
    <w:rsid w:val="00170AE1"/>
    <w:rsid w:val="001721A0"/>
    <w:rsid w:val="00184D62"/>
    <w:rsid w:val="001858FC"/>
    <w:rsid w:val="00193E94"/>
    <w:rsid w:val="00195A83"/>
    <w:rsid w:val="0019791B"/>
    <w:rsid w:val="001B0515"/>
    <w:rsid w:val="001E4C48"/>
    <w:rsid w:val="00211257"/>
    <w:rsid w:val="002323EA"/>
    <w:rsid w:val="00240C6C"/>
    <w:rsid w:val="002654E3"/>
    <w:rsid w:val="00275082"/>
    <w:rsid w:val="002B41DB"/>
    <w:rsid w:val="002B5C4A"/>
    <w:rsid w:val="002B7A41"/>
    <w:rsid w:val="002D09D7"/>
    <w:rsid w:val="00361A55"/>
    <w:rsid w:val="00391581"/>
    <w:rsid w:val="00396B00"/>
    <w:rsid w:val="003A1C6D"/>
    <w:rsid w:val="003B3318"/>
    <w:rsid w:val="003C4605"/>
    <w:rsid w:val="003F0553"/>
    <w:rsid w:val="003F6806"/>
    <w:rsid w:val="004120AF"/>
    <w:rsid w:val="00452164"/>
    <w:rsid w:val="00471CEC"/>
    <w:rsid w:val="004B2ED1"/>
    <w:rsid w:val="004D6203"/>
    <w:rsid w:val="004F33A1"/>
    <w:rsid w:val="00510DF4"/>
    <w:rsid w:val="0056659E"/>
    <w:rsid w:val="005F593D"/>
    <w:rsid w:val="00602C7D"/>
    <w:rsid w:val="006471D0"/>
    <w:rsid w:val="00667904"/>
    <w:rsid w:val="00687C33"/>
    <w:rsid w:val="00697CC7"/>
    <w:rsid w:val="006B3B17"/>
    <w:rsid w:val="006D27AF"/>
    <w:rsid w:val="006E724C"/>
    <w:rsid w:val="006F717E"/>
    <w:rsid w:val="00743961"/>
    <w:rsid w:val="00747311"/>
    <w:rsid w:val="00757744"/>
    <w:rsid w:val="007934F6"/>
    <w:rsid w:val="007B4E9F"/>
    <w:rsid w:val="00802F93"/>
    <w:rsid w:val="008444C5"/>
    <w:rsid w:val="00862C0C"/>
    <w:rsid w:val="008C0A51"/>
    <w:rsid w:val="008C6E33"/>
    <w:rsid w:val="008D05D9"/>
    <w:rsid w:val="00902B90"/>
    <w:rsid w:val="009127B9"/>
    <w:rsid w:val="0093592A"/>
    <w:rsid w:val="00960B77"/>
    <w:rsid w:val="0096511C"/>
    <w:rsid w:val="00972E40"/>
    <w:rsid w:val="00975F6B"/>
    <w:rsid w:val="00994093"/>
    <w:rsid w:val="009A078A"/>
    <w:rsid w:val="00A22EB0"/>
    <w:rsid w:val="00A95435"/>
    <w:rsid w:val="00AC4D86"/>
    <w:rsid w:val="00AC79AD"/>
    <w:rsid w:val="00AE61B9"/>
    <w:rsid w:val="00AF08A1"/>
    <w:rsid w:val="00B16263"/>
    <w:rsid w:val="00B50DD0"/>
    <w:rsid w:val="00B52F9F"/>
    <w:rsid w:val="00B60588"/>
    <w:rsid w:val="00B7305C"/>
    <w:rsid w:val="00B83180"/>
    <w:rsid w:val="00B87880"/>
    <w:rsid w:val="00BB35C8"/>
    <w:rsid w:val="00BC2C17"/>
    <w:rsid w:val="00C14F20"/>
    <w:rsid w:val="00C17933"/>
    <w:rsid w:val="00C266B3"/>
    <w:rsid w:val="00C40103"/>
    <w:rsid w:val="00C81938"/>
    <w:rsid w:val="00C9467C"/>
    <w:rsid w:val="00D05ADE"/>
    <w:rsid w:val="00D10927"/>
    <w:rsid w:val="00D412CD"/>
    <w:rsid w:val="00D56C60"/>
    <w:rsid w:val="00D9202D"/>
    <w:rsid w:val="00DA0BE7"/>
    <w:rsid w:val="00DB2D22"/>
    <w:rsid w:val="00DC2205"/>
    <w:rsid w:val="00DD3DE8"/>
    <w:rsid w:val="00DF2A80"/>
    <w:rsid w:val="00DF43A7"/>
    <w:rsid w:val="00E36307"/>
    <w:rsid w:val="00E36C30"/>
    <w:rsid w:val="00E51F23"/>
    <w:rsid w:val="00E5486C"/>
    <w:rsid w:val="00EB3E5D"/>
    <w:rsid w:val="00EB70BE"/>
    <w:rsid w:val="00EF7BEF"/>
    <w:rsid w:val="00F048F3"/>
    <w:rsid w:val="00F16327"/>
    <w:rsid w:val="00F3670A"/>
    <w:rsid w:val="00F63ADF"/>
    <w:rsid w:val="00F83570"/>
    <w:rsid w:val="00FB2189"/>
    <w:rsid w:val="00FC53AA"/>
    <w:rsid w:val="00FC7559"/>
    <w:rsid w:val="00FF3AD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sv-S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55400ABD"/>
  <w15:chartTrackingRefBased/>
  <w15:docId w15:val="{5EDF0BDF-17D7-4D9B-9E5D-1E2092BF446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sv-S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Rubrik1">
    <w:name w:val="heading 1"/>
    <w:basedOn w:val="Normal"/>
    <w:next w:val="Normal"/>
    <w:link w:val="Rubrik1Char"/>
    <w:uiPriority w:val="9"/>
    <w:qFormat/>
    <w:rsid w:val="00396B00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Rubrik2">
    <w:name w:val="heading 2"/>
    <w:basedOn w:val="Normal"/>
    <w:next w:val="Normal"/>
    <w:link w:val="Rubrik2Char"/>
    <w:uiPriority w:val="9"/>
    <w:unhideWhenUsed/>
    <w:qFormat/>
    <w:rsid w:val="00396B00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default="1" w:styleId="Standardstycketeckensnitt">
    <w:name w:val="Default Paragraph Font"/>
    <w:uiPriority w:val="1"/>
    <w:semiHidden/>
    <w:unhideWhenUsed/>
  </w:style>
  <w:style w:type="table" w:default="1" w:styleId="Normaltabel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Ingenlista">
    <w:name w:val="No List"/>
    <w:uiPriority w:val="99"/>
    <w:semiHidden/>
    <w:unhideWhenUsed/>
  </w:style>
  <w:style w:type="character" w:customStyle="1" w:styleId="Rubrik1Char">
    <w:name w:val="Rubrik 1 Char"/>
    <w:basedOn w:val="Standardstycketeckensnitt"/>
    <w:link w:val="Rubrik1"/>
    <w:uiPriority w:val="9"/>
    <w:rsid w:val="00396B00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customStyle="1" w:styleId="Rubrik2Char">
    <w:name w:val="Rubrik 2 Char"/>
    <w:basedOn w:val="Standardstycketeckensnitt"/>
    <w:link w:val="Rubrik2"/>
    <w:uiPriority w:val="9"/>
    <w:rsid w:val="00396B00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customStyle="1" w:styleId="Default">
    <w:name w:val="Default"/>
    <w:rsid w:val="00396B00"/>
    <w:pPr>
      <w:autoSpaceDE w:val="0"/>
      <w:autoSpaceDN w:val="0"/>
      <w:adjustRightInd w:val="0"/>
      <w:spacing w:after="0" w:line="240" w:lineRule="auto"/>
    </w:pPr>
    <w:rPr>
      <w:rFonts w:ascii="Cambria" w:hAnsi="Cambria" w:cs="Cambria"/>
      <w:color w:val="000000"/>
      <w:sz w:val="24"/>
      <w:szCs w:val="24"/>
    </w:rPr>
  </w:style>
  <w:style w:type="paragraph" w:styleId="Innehllsfrteckningsrubrik">
    <w:name w:val="TOC Heading"/>
    <w:basedOn w:val="Rubrik1"/>
    <w:next w:val="Normal"/>
    <w:uiPriority w:val="39"/>
    <w:unhideWhenUsed/>
    <w:qFormat/>
    <w:rsid w:val="00862C0C"/>
    <w:pPr>
      <w:outlineLvl w:val="9"/>
    </w:pPr>
    <w:rPr>
      <w:lang w:eastAsia="sv-SE"/>
    </w:rPr>
  </w:style>
  <w:style w:type="paragraph" w:styleId="Innehll1">
    <w:name w:val="toc 1"/>
    <w:basedOn w:val="Normal"/>
    <w:next w:val="Normal"/>
    <w:autoRedefine/>
    <w:uiPriority w:val="39"/>
    <w:unhideWhenUsed/>
    <w:rsid w:val="00862C0C"/>
    <w:pPr>
      <w:spacing w:after="100"/>
    </w:pPr>
  </w:style>
  <w:style w:type="paragraph" w:styleId="Innehll2">
    <w:name w:val="toc 2"/>
    <w:basedOn w:val="Normal"/>
    <w:next w:val="Normal"/>
    <w:autoRedefine/>
    <w:uiPriority w:val="39"/>
    <w:unhideWhenUsed/>
    <w:rsid w:val="00862C0C"/>
    <w:pPr>
      <w:spacing w:after="100"/>
      <w:ind w:left="220"/>
    </w:pPr>
  </w:style>
  <w:style w:type="character" w:styleId="Hyperlnk">
    <w:name w:val="Hyperlink"/>
    <w:basedOn w:val="Standardstycketeckensnitt"/>
    <w:uiPriority w:val="99"/>
    <w:unhideWhenUsed/>
    <w:rsid w:val="00862C0C"/>
    <w:rPr>
      <w:color w:val="0563C1" w:themeColor="hyperlink"/>
      <w:u w:val="single"/>
    </w:rPr>
  </w:style>
  <w:style w:type="paragraph" w:styleId="Ballongtext">
    <w:name w:val="Balloon Text"/>
    <w:basedOn w:val="Normal"/>
    <w:link w:val="BallongtextChar"/>
    <w:uiPriority w:val="99"/>
    <w:semiHidden/>
    <w:unhideWhenUsed/>
    <w:rsid w:val="002B41DB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ngtextChar">
    <w:name w:val="Ballongtext Char"/>
    <w:basedOn w:val="Standardstycketeckensnitt"/>
    <w:link w:val="Ballongtext"/>
    <w:uiPriority w:val="99"/>
    <w:semiHidden/>
    <w:rsid w:val="002B41DB"/>
    <w:rPr>
      <w:rFonts w:ascii="Segoe UI" w:hAnsi="Segoe UI" w:cs="Segoe UI"/>
      <w:sz w:val="18"/>
      <w:szCs w:val="18"/>
    </w:rPr>
  </w:style>
  <w:style w:type="character" w:customStyle="1" w:styleId="st">
    <w:name w:val="st"/>
    <w:basedOn w:val="Standardstycketeckensnitt"/>
    <w:rsid w:val="004B2ED1"/>
  </w:style>
  <w:style w:type="character" w:styleId="Betoning">
    <w:name w:val="Emphasis"/>
    <w:basedOn w:val="Standardstycketeckensnitt"/>
    <w:uiPriority w:val="20"/>
    <w:qFormat/>
    <w:rsid w:val="004B2ED1"/>
    <w:rPr>
      <w:i/>
      <w:iCs/>
    </w:rPr>
  </w:style>
  <w:style w:type="paragraph" w:customStyle="1" w:styleId="EndNoteBibliographyTitle">
    <w:name w:val="EndNote Bibliography Title"/>
    <w:basedOn w:val="Normal"/>
    <w:link w:val="EndNoteBibliographyTitleChar"/>
    <w:rsid w:val="008C0A51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Standardstycketeckensnitt"/>
    <w:link w:val="EndNoteBibliographyTitle"/>
    <w:rsid w:val="008C0A51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8C0A51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Standardstycketeckensnitt"/>
    <w:link w:val="EndNoteBibliography"/>
    <w:rsid w:val="008C0A51"/>
    <w:rPr>
      <w:rFonts w:ascii="Calibri" w:hAnsi="Calibri" w:cs="Calibri"/>
      <w:noProof/>
      <w:lang w:val="en-US"/>
    </w:rPr>
  </w:style>
  <w:style w:type="table" w:styleId="Tabellrutnt">
    <w:name w:val="Table Grid"/>
    <w:basedOn w:val="Normaltabell"/>
    <w:uiPriority w:val="59"/>
    <w:rsid w:val="000B403F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val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Oformateradtext">
    <w:name w:val="Plain Text"/>
    <w:basedOn w:val="Normal"/>
    <w:link w:val="OformateradtextChar"/>
    <w:uiPriority w:val="99"/>
    <w:unhideWhenUsed/>
    <w:rsid w:val="000B403F"/>
    <w:pPr>
      <w:spacing w:after="0" w:line="240" w:lineRule="auto"/>
    </w:pPr>
    <w:rPr>
      <w:rFonts w:ascii="Calibri" w:hAnsi="Calibri" w:cs="Consolas"/>
      <w:szCs w:val="21"/>
      <w:lang w:val="en-US"/>
    </w:rPr>
  </w:style>
  <w:style w:type="character" w:customStyle="1" w:styleId="OformateradtextChar">
    <w:name w:val="Oformaterad text Char"/>
    <w:basedOn w:val="Standardstycketeckensnitt"/>
    <w:link w:val="Oformateradtext"/>
    <w:uiPriority w:val="99"/>
    <w:rsid w:val="000B403F"/>
    <w:rPr>
      <w:rFonts w:ascii="Calibri" w:hAnsi="Calibri" w:cs="Consolas"/>
      <w:szCs w:val="21"/>
      <w:lang w:val="en-US"/>
    </w:rPr>
  </w:style>
  <w:style w:type="character" w:styleId="Kommentarsreferens">
    <w:name w:val="annotation reference"/>
    <w:basedOn w:val="Standardstycketeckensnitt"/>
    <w:uiPriority w:val="99"/>
    <w:semiHidden/>
    <w:unhideWhenUsed/>
    <w:rsid w:val="00687C33"/>
    <w:rPr>
      <w:sz w:val="16"/>
      <w:szCs w:val="16"/>
    </w:rPr>
  </w:style>
  <w:style w:type="paragraph" w:styleId="Kommentarer">
    <w:name w:val="annotation text"/>
    <w:basedOn w:val="Normal"/>
    <w:link w:val="KommentarerChar"/>
    <w:uiPriority w:val="99"/>
    <w:semiHidden/>
    <w:unhideWhenUsed/>
    <w:rsid w:val="00687C33"/>
    <w:pPr>
      <w:spacing w:line="240" w:lineRule="auto"/>
    </w:pPr>
    <w:rPr>
      <w:sz w:val="20"/>
      <w:szCs w:val="20"/>
    </w:rPr>
  </w:style>
  <w:style w:type="character" w:customStyle="1" w:styleId="KommentarerChar">
    <w:name w:val="Kommentarer Char"/>
    <w:basedOn w:val="Standardstycketeckensnitt"/>
    <w:link w:val="Kommentarer"/>
    <w:uiPriority w:val="99"/>
    <w:semiHidden/>
    <w:rsid w:val="00687C33"/>
    <w:rPr>
      <w:sz w:val="20"/>
      <w:szCs w:val="20"/>
    </w:rPr>
  </w:style>
  <w:style w:type="paragraph" w:styleId="Kommentarsmne">
    <w:name w:val="annotation subject"/>
    <w:basedOn w:val="Kommentarer"/>
    <w:next w:val="Kommentarer"/>
    <w:link w:val="KommentarsmneChar"/>
    <w:uiPriority w:val="99"/>
    <w:semiHidden/>
    <w:unhideWhenUsed/>
    <w:rsid w:val="00687C33"/>
    <w:rPr>
      <w:b/>
      <w:bCs/>
    </w:rPr>
  </w:style>
  <w:style w:type="character" w:customStyle="1" w:styleId="KommentarsmneChar">
    <w:name w:val="Kommentarsämne Char"/>
    <w:basedOn w:val="KommentarerChar"/>
    <w:link w:val="Kommentarsmne"/>
    <w:uiPriority w:val="99"/>
    <w:semiHidden/>
    <w:rsid w:val="00687C33"/>
    <w:rPr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58633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1011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0093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50909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8295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66845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37968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8240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38593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89548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53115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59585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59860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53002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35769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40330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87389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9683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10356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54038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85868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13678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40173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77556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7125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94195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81859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21122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8989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94159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8031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4385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56515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1836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0424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60531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77465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83562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28881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1437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66454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emf"/><Relationship Id="rId3" Type="http://schemas.openxmlformats.org/officeDocument/2006/relationships/settings" Target="settings.xml"/><Relationship Id="rId7" Type="http://schemas.openxmlformats.org/officeDocument/2006/relationships/image" Target="media/image1.emf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hyperlink" Target="mailto:henrik.bjursten@med.lu.se" TargetMode="External"/><Relationship Id="rId5" Type="http://schemas.openxmlformats.org/officeDocument/2006/relationships/hyperlink" Target="mailto:henrik.bjursten@med.lu.se" TargetMode="Externa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-tema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95969D7D-552C-400D-AD84-9D61EDA7EF1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2</TotalTime>
  <Pages>16</Pages>
  <Words>4085</Words>
  <Characters>21654</Characters>
  <Application>Microsoft Office Word</Application>
  <DocSecurity>0</DocSecurity>
  <Lines>180</Lines>
  <Paragraphs>51</Paragraphs>
  <ScaleCrop>false</ScaleCrop>
  <HeadingPairs>
    <vt:vector size="4" baseType="variant">
      <vt:variant>
        <vt:lpstr>Rubrik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2568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enrik Bjursten</dc:creator>
  <cp:keywords/>
  <dc:description/>
  <cp:lastModifiedBy>Henrik Bjursten</cp:lastModifiedBy>
  <cp:revision>7</cp:revision>
  <cp:lastPrinted>2019-03-20T12:35:00Z</cp:lastPrinted>
  <dcterms:created xsi:type="dcterms:W3CDTF">2021-01-04T09:43:00Z</dcterms:created>
  <dcterms:modified xsi:type="dcterms:W3CDTF">2021-02-11T14:37:00Z</dcterms:modified>
</cp:coreProperties>
</file>